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AD3B19"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Name of Journal: </w:t>
      </w:r>
      <w:r w:rsidRPr="00917D37">
        <w:rPr>
          <w:rFonts w:ascii="Book Antiqua" w:eastAsia="Book Antiqua" w:hAnsi="Book Antiqua" w:cs="Book Antiqua"/>
          <w:i/>
          <w:color w:val="000000"/>
        </w:rPr>
        <w:t>World Journal of Stem Cells</w:t>
      </w:r>
    </w:p>
    <w:p w14:paraId="6DC0F15D"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Manuscript NO: </w:t>
      </w:r>
      <w:r w:rsidRPr="00917D37">
        <w:rPr>
          <w:rFonts w:ascii="Book Antiqua" w:eastAsia="Book Antiqua" w:hAnsi="Book Antiqua" w:cs="Book Antiqua"/>
          <w:color w:val="000000"/>
        </w:rPr>
        <w:t>64910</w:t>
      </w:r>
    </w:p>
    <w:p w14:paraId="1DF88157"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Manuscript Type: </w:t>
      </w:r>
      <w:r w:rsidRPr="00917D37">
        <w:rPr>
          <w:rFonts w:ascii="Book Antiqua" w:eastAsia="Book Antiqua" w:hAnsi="Book Antiqua" w:cs="Book Antiqua"/>
          <w:color w:val="000000"/>
        </w:rPr>
        <w:t>REVIEW</w:t>
      </w:r>
    </w:p>
    <w:p w14:paraId="61869715" w14:textId="77777777" w:rsidR="00A77B3E" w:rsidRPr="00917D37" w:rsidRDefault="00A77B3E" w:rsidP="00917D37">
      <w:pPr>
        <w:adjustRightInd w:val="0"/>
        <w:snapToGrid w:val="0"/>
        <w:spacing w:line="360" w:lineRule="auto"/>
        <w:jc w:val="both"/>
        <w:rPr>
          <w:rFonts w:ascii="Book Antiqua" w:hAnsi="Book Antiqua"/>
        </w:rPr>
      </w:pPr>
    </w:p>
    <w:p w14:paraId="035EEE7A"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Reporter gene systems for the identification and characterization of cancer stem cells</w:t>
      </w:r>
    </w:p>
    <w:p w14:paraId="6BEF7CBC" w14:textId="77777777" w:rsidR="00A77B3E" w:rsidRPr="00917D37" w:rsidRDefault="00A77B3E" w:rsidP="00917D37">
      <w:pPr>
        <w:adjustRightInd w:val="0"/>
        <w:snapToGrid w:val="0"/>
        <w:spacing w:line="360" w:lineRule="auto"/>
        <w:jc w:val="both"/>
        <w:rPr>
          <w:rFonts w:ascii="Book Antiqua" w:hAnsi="Book Antiqua"/>
        </w:rPr>
      </w:pPr>
    </w:p>
    <w:p w14:paraId="5D911DE6" w14:textId="1B80EEF5" w:rsidR="00A77B3E" w:rsidRPr="00917D37" w:rsidRDefault="00AB7EF0"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lang w:val="es-ES"/>
        </w:rPr>
        <w:t xml:space="preserve">Salinas-Jazmín N </w:t>
      </w:r>
      <w:r w:rsidRPr="00917D37">
        <w:rPr>
          <w:rFonts w:ascii="Book Antiqua" w:eastAsia="Book Antiqua" w:hAnsi="Book Antiqua" w:cs="Book Antiqua"/>
          <w:i/>
          <w:iCs/>
          <w:color w:val="000000"/>
          <w:lang w:val="es-ES"/>
        </w:rPr>
        <w:t xml:space="preserve">et al. </w:t>
      </w:r>
      <w:r w:rsidR="00944BC6" w:rsidRPr="00917D37">
        <w:rPr>
          <w:rFonts w:ascii="Book Antiqua" w:eastAsia="Book Antiqua" w:hAnsi="Book Antiqua" w:cs="Book Antiqua"/>
          <w:color w:val="000000"/>
        </w:rPr>
        <w:t>Reporter systems in cancer stem cells</w:t>
      </w:r>
    </w:p>
    <w:p w14:paraId="2334E616" w14:textId="77777777" w:rsidR="00A77B3E" w:rsidRPr="00917D37" w:rsidRDefault="00A77B3E" w:rsidP="00917D37">
      <w:pPr>
        <w:adjustRightInd w:val="0"/>
        <w:snapToGrid w:val="0"/>
        <w:spacing w:line="360" w:lineRule="auto"/>
        <w:jc w:val="both"/>
        <w:rPr>
          <w:rFonts w:ascii="Book Antiqua" w:hAnsi="Book Antiqua"/>
        </w:rPr>
      </w:pPr>
    </w:p>
    <w:p w14:paraId="3F6B9230" w14:textId="77777777" w:rsidR="00A77B3E" w:rsidRPr="00917D37" w:rsidRDefault="00944BC6" w:rsidP="00917D37">
      <w:pPr>
        <w:adjustRightInd w:val="0"/>
        <w:snapToGrid w:val="0"/>
        <w:spacing w:line="360" w:lineRule="auto"/>
        <w:jc w:val="both"/>
        <w:rPr>
          <w:rFonts w:ascii="Book Antiqua" w:hAnsi="Book Antiqua"/>
          <w:lang w:val="es-ES"/>
        </w:rPr>
      </w:pPr>
      <w:r w:rsidRPr="00917D37">
        <w:rPr>
          <w:rFonts w:ascii="Book Antiqua" w:eastAsia="Book Antiqua" w:hAnsi="Book Antiqua" w:cs="Book Antiqua"/>
          <w:color w:val="000000"/>
          <w:lang w:val="es-ES"/>
        </w:rPr>
        <w:t>Nohemí Salinas-Jazmín, Arely Rosas-Cruz, Marco Velasco-Velazquez</w:t>
      </w:r>
    </w:p>
    <w:p w14:paraId="1CD41E1F" w14:textId="77777777" w:rsidR="00A77B3E" w:rsidRPr="00917D37" w:rsidRDefault="00A77B3E" w:rsidP="00917D37">
      <w:pPr>
        <w:adjustRightInd w:val="0"/>
        <w:snapToGrid w:val="0"/>
        <w:spacing w:line="360" w:lineRule="auto"/>
        <w:jc w:val="both"/>
        <w:rPr>
          <w:rFonts w:ascii="Book Antiqua" w:hAnsi="Book Antiqua"/>
          <w:lang w:val="es-ES"/>
        </w:rPr>
      </w:pPr>
    </w:p>
    <w:p w14:paraId="10944735" w14:textId="77777777" w:rsidR="00A77B3E" w:rsidRPr="00917D37" w:rsidRDefault="00944BC6" w:rsidP="00917D37">
      <w:pPr>
        <w:adjustRightInd w:val="0"/>
        <w:snapToGrid w:val="0"/>
        <w:spacing w:line="360" w:lineRule="auto"/>
        <w:jc w:val="both"/>
        <w:rPr>
          <w:rFonts w:ascii="Book Antiqua" w:hAnsi="Book Antiqua"/>
          <w:lang w:val="es-ES"/>
        </w:rPr>
      </w:pPr>
      <w:r w:rsidRPr="00917D37">
        <w:rPr>
          <w:rFonts w:ascii="Book Antiqua" w:eastAsia="Book Antiqua" w:hAnsi="Book Antiqua" w:cs="Book Antiqua"/>
          <w:b/>
          <w:bCs/>
          <w:color w:val="000000"/>
          <w:lang w:val="es-ES"/>
        </w:rPr>
        <w:t xml:space="preserve">Nohemí Salinas-Jazmín, Arely Rosas-Cruz, Marco Velasco-Velazquez, </w:t>
      </w:r>
      <w:r w:rsidRPr="00917D37">
        <w:rPr>
          <w:rFonts w:ascii="Book Antiqua" w:eastAsia="Book Antiqua" w:hAnsi="Book Antiqua" w:cs="Book Antiqua"/>
          <w:color w:val="000000"/>
          <w:lang w:val="es-ES"/>
        </w:rPr>
        <w:t>Department of Pharmacology, School of Medicine, Universidad Nacional Autónoma de México, Mexico City 04510, Mexico</w:t>
      </w:r>
    </w:p>
    <w:p w14:paraId="237C7BB8" w14:textId="77777777" w:rsidR="00A77B3E" w:rsidRPr="00917D37" w:rsidRDefault="00A77B3E" w:rsidP="00917D37">
      <w:pPr>
        <w:adjustRightInd w:val="0"/>
        <w:snapToGrid w:val="0"/>
        <w:spacing w:line="360" w:lineRule="auto"/>
        <w:jc w:val="both"/>
        <w:rPr>
          <w:rFonts w:ascii="Book Antiqua" w:hAnsi="Book Antiqua"/>
          <w:lang w:val="es-ES"/>
        </w:rPr>
      </w:pPr>
    </w:p>
    <w:p w14:paraId="79A315E9" w14:textId="0087FCB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olor w:val="000000"/>
        </w:rPr>
        <w:t xml:space="preserve">Author contributions: </w:t>
      </w:r>
      <w:r w:rsidR="00AB7EF0" w:rsidRPr="00917D37">
        <w:rPr>
          <w:rFonts w:ascii="Book Antiqua" w:eastAsia="Book Antiqua" w:hAnsi="Book Antiqua" w:cs="Book Antiqua"/>
          <w:color w:val="000000"/>
        </w:rPr>
        <w:t xml:space="preserve">Salinas-Jazmín N, Rosas-Cruz A and Velasco-Velazquez M </w:t>
      </w:r>
      <w:r w:rsidRPr="00917D37">
        <w:rPr>
          <w:rFonts w:ascii="Book Antiqua" w:eastAsia="Book Antiqua" w:hAnsi="Book Antiqua" w:cs="Book Antiqua"/>
          <w:color w:val="000000"/>
        </w:rPr>
        <w:t>made substantial contributions to conception and design, compilation of published information, or interpretation of data;</w:t>
      </w:r>
      <w:r w:rsidR="0019760A" w:rsidRPr="00917D37">
        <w:rPr>
          <w:rFonts w:ascii="Book Antiqua" w:eastAsia="Book Antiqua" w:hAnsi="Book Antiqua" w:cs="Book Antiqua"/>
          <w:color w:val="000000"/>
        </w:rPr>
        <w:t xml:space="preserve"> Salinas-Jazmín N, Rosas-Cruz A and Velasco-Velazquez M</w:t>
      </w:r>
      <w:r w:rsidRPr="00917D37">
        <w:rPr>
          <w:rFonts w:ascii="Book Antiqua" w:eastAsia="Book Antiqua" w:hAnsi="Book Antiqua" w:cs="Book Antiqua"/>
          <w:color w:val="000000"/>
        </w:rPr>
        <w:t xml:space="preserve"> took part in drafting the article or revising it critically for important intellectual content; and gave final approval of the version to be published</w:t>
      </w:r>
      <w:r w:rsidR="00AB7EF0" w:rsidRPr="00917D37">
        <w:rPr>
          <w:rFonts w:ascii="Book Antiqua" w:eastAsia="Book Antiqua" w:hAnsi="Book Antiqua" w:cs="Book Antiqua"/>
          <w:color w:val="000000"/>
        </w:rPr>
        <w:t>.</w:t>
      </w:r>
    </w:p>
    <w:p w14:paraId="008C8435" w14:textId="77777777" w:rsidR="00A77B3E" w:rsidRPr="00917D37" w:rsidRDefault="00A77B3E" w:rsidP="00917D37">
      <w:pPr>
        <w:adjustRightInd w:val="0"/>
        <w:snapToGrid w:val="0"/>
        <w:spacing w:line="360" w:lineRule="auto"/>
        <w:jc w:val="both"/>
        <w:rPr>
          <w:rFonts w:ascii="Book Antiqua" w:hAnsi="Book Antiqua"/>
        </w:rPr>
      </w:pPr>
    </w:p>
    <w:p w14:paraId="29B8A2C6" w14:textId="06054F89"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olor w:val="000000"/>
        </w:rPr>
        <w:t xml:space="preserve">Supported by </w:t>
      </w:r>
      <w:r w:rsidRPr="00917D37">
        <w:rPr>
          <w:rFonts w:ascii="Book Antiqua" w:eastAsia="Book Antiqua" w:hAnsi="Book Antiqua" w:cs="Book Antiqua"/>
          <w:color w:val="000000"/>
        </w:rPr>
        <w:t>UNAM-PAPIIT</w:t>
      </w:r>
      <w:r w:rsidR="00AB7EF0" w:rsidRPr="00917D37">
        <w:rPr>
          <w:rFonts w:ascii="Book Antiqua" w:eastAsia="Book Antiqua" w:hAnsi="Book Antiqua" w:cs="Book Antiqua"/>
          <w:color w:val="000000"/>
        </w:rPr>
        <w:t>, No.</w:t>
      </w:r>
      <w:r w:rsidRPr="00917D37">
        <w:rPr>
          <w:rFonts w:ascii="Book Antiqua" w:eastAsia="Book Antiqua" w:hAnsi="Book Antiqua" w:cs="Book Antiqua"/>
          <w:color w:val="000000"/>
        </w:rPr>
        <w:t xml:space="preserve"> IN219719</w:t>
      </w:r>
      <w:r w:rsidR="00AB7EF0" w:rsidRPr="00917D37">
        <w:rPr>
          <w:rFonts w:ascii="Book Antiqua" w:eastAsia="Book Antiqua" w:hAnsi="Book Antiqua" w:cs="Book Antiqua"/>
          <w:color w:val="000000"/>
        </w:rPr>
        <w:t xml:space="preserve"> and No. IA205421</w:t>
      </w:r>
      <w:r w:rsidRPr="00917D37">
        <w:rPr>
          <w:rFonts w:ascii="Book Antiqua" w:eastAsia="Book Antiqua" w:hAnsi="Book Antiqua" w:cs="Book Antiqua"/>
          <w:color w:val="000000"/>
        </w:rPr>
        <w:t>; CONACYT</w:t>
      </w:r>
      <w:r w:rsidR="00AB7EF0" w:rsidRPr="00917D37">
        <w:rPr>
          <w:rFonts w:ascii="Book Antiqua" w:eastAsia="Book Antiqua" w:hAnsi="Book Antiqua" w:cs="Book Antiqua"/>
          <w:color w:val="000000"/>
        </w:rPr>
        <w:t>, No.</w:t>
      </w:r>
      <w:r w:rsidRPr="00917D37">
        <w:rPr>
          <w:rFonts w:ascii="Book Antiqua" w:eastAsia="Book Antiqua" w:hAnsi="Book Antiqua" w:cs="Book Antiqua"/>
          <w:color w:val="000000"/>
        </w:rPr>
        <w:t xml:space="preserve"> A1-S-18285</w:t>
      </w:r>
      <w:r w:rsidR="00AB7EF0" w:rsidRPr="00917D37">
        <w:rPr>
          <w:rFonts w:ascii="Book Antiqua" w:eastAsia="Book Antiqua" w:hAnsi="Book Antiqua" w:cs="Book Antiqua"/>
          <w:color w:val="000000"/>
        </w:rPr>
        <w:t>.</w:t>
      </w:r>
    </w:p>
    <w:p w14:paraId="2B493E47" w14:textId="77777777" w:rsidR="00A77B3E" w:rsidRPr="00917D37" w:rsidRDefault="00A77B3E" w:rsidP="00917D37">
      <w:pPr>
        <w:adjustRightInd w:val="0"/>
        <w:snapToGrid w:val="0"/>
        <w:spacing w:line="360" w:lineRule="auto"/>
        <w:jc w:val="both"/>
        <w:rPr>
          <w:rFonts w:ascii="Book Antiqua" w:hAnsi="Book Antiqua"/>
        </w:rPr>
      </w:pPr>
    </w:p>
    <w:p w14:paraId="33E6FF8D" w14:textId="0CF87B3D" w:rsidR="00A77B3E" w:rsidRPr="00917D37" w:rsidRDefault="00944BC6" w:rsidP="00917D37">
      <w:pPr>
        <w:adjustRightInd w:val="0"/>
        <w:snapToGrid w:val="0"/>
        <w:spacing w:line="360" w:lineRule="auto"/>
        <w:jc w:val="both"/>
        <w:rPr>
          <w:rFonts w:ascii="Book Antiqua" w:hAnsi="Book Antiqua"/>
          <w:lang w:val="es-ES"/>
        </w:rPr>
      </w:pPr>
      <w:r w:rsidRPr="00917D37">
        <w:rPr>
          <w:rFonts w:ascii="Book Antiqua" w:eastAsia="Book Antiqua" w:hAnsi="Book Antiqua" w:cs="Book Antiqua"/>
          <w:b/>
          <w:bCs/>
          <w:color w:val="000000"/>
        </w:rPr>
        <w:t xml:space="preserve">Corresponding author: Marco Velasco-Velazquez, PhD, Professor, </w:t>
      </w:r>
      <w:r w:rsidRPr="00917D37">
        <w:rPr>
          <w:rFonts w:ascii="Book Antiqua" w:eastAsia="Book Antiqua" w:hAnsi="Book Antiqua" w:cs="Book Antiqua"/>
          <w:color w:val="000000"/>
        </w:rPr>
        <w:t xml:space="preserve">Department of Pharmacology, School of Medicine, Universidad Nacional </w:t>
      </w:r>
      <w:proofErr w:type="spellStart"/>
      <w:r w:rsidRPr="00917D37">
        <w:rPr>
          <w:rFonts w:ascii="Book Antiqua" w:eastAsia="Book Antiqua" w:hAnsi="Book Antiqua" w:cs="Book Antiqua"/>
          <w:color w:val="000000"/>
        </w:rPr>
        <w:t>Autónoma</w:t>
      </w:r>
      <w:proofErr w:type="spellEnd"/>
      <w:r w:rsidRPr="00917D37">
        <w:rPr>
          <w:rFonts w:ascii="Book Antiqua" w:eastAsia="Book Antiqua" w:hAnsi="Book Antiqua" w:cs="Book Antiqua"/>
          <w:color w:val="000000"/>
        </w:rPr>
        <w:t xml:space="preserve"> de México, Av. </w:t>
      </w:r>
      <w:r w:rsidRPr="00917D37">
        <w:rPr>
          <w:rFonts w:ascii="Book Antiqua" w:eastAsia="Book Antiqua" w:hAnsi="Book Antiqua" w:cs="Book Antiqua"/>
          <w:color w:val="000000"/>
          <w:lang w:val="es-ES"/>
        </w:rPr>
        <w:t>Universidad 3000. Cd. Universitaria, Mexico City 04510, Mexico. marcovelasco@unam.mx</w:t>
      </w:r>
    </w:p>
    <w:p w14:paraId="3FE68692" w14:textId="77777777" w:rsidR="00A77B3E" w:rsidRPr="00917D37" w:rsidRDefault="00A77B3E" w:rsidP="00917D37">
      <w:pPr>
        <w:adjustRightInd w:val="0"/>
        <w:snapToGrid w:val="0"/>
        <w:spacing w:line="360" w:lineRule="auto"/>
        <w:jc w:val="both"/>
        <w:rPr>
          <w:rFonts w:ascii="Book Antiqua" w:hAnsi="Book Antiqua"/>
          <w:lang w:val="es-ES"/>
        </w:rPr>
      </w:pPr>
    </w:p>
    <w:p w14:paraId="09C57608" w14:textId="77777777" w:rsidR="00A77B3E" w:rsidRPr="00917D37" w:rsidRDefault="00944BC6" w:rsidP="00917D37">
      <w:pPr>
        <w:adjustRightInd w:val="0"/>
        <w:snapToGrid w:val="0"/>
        <w:spacing w:line="360" w:lineRule="auto"/>
        <w:jc w:val="both"/>
        <w:rPr>
          <w:rFonts w:ascii="Book Antiqua" w:hAnsi="Book Antiqua"/>
          <w:lang w:val="es-ES"/>
        </w:rPr>
      </w:pPr>
      <w:r w:rsidRPr="00917D37">
        <w:rPr>
          <w:rFonts w:ascii="Book Antiqua" w:eastAsia="Book Antiqua" w:hAnsi="Book Antiqua" w:cs="Book Antiqua"/>
          <w:b/>
          <w:bCs/>
          <w:color w:val="000000"/>
          <w:lang w:val="es-ES"/>
        </w:rPr>
        <w:t xml:space="preserve">Received: </w:t>
      </w:r>
      <w:r w:rsidRPr="00917D37">
        <w:rPr>
          <w:rFonts w:ascii="Book Antiqua" w:eastAsia="Book Antiqua" w:hAnsi="Book Antiqua" w:cs="Book Antiqua"/>
          <w:color w:val="000000"/>
          <w:lang w:val="es-ES"/>
        </w:rPr>
        <w:t>March 8, 2021</w:t>
      </w:r>
    </w:p>
    <w:p w14:paraId="774DCABF" w14:textId="73EA511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olor w:val="000000"/>
        </w:rPr>
        <w:lastRenderedPageBreak/>
        <w:t xml:space="preserve">Revised: </w:t>
      </w:r>
      <w:r w:rsidR="00511819" w:rsidRPr="00917D37">
        <w:rPr>
          <w:rFonts w:ascii="Book Antiqua" w:eastAsia="Book Antiqua" w:hAnsi="Book Antiqua" w:cs="Book Antiqua"/>
          <w:color w:val="000000"/>
        </w:rPr>
        <w:t>April 19, 2021</w:t>
      </w:r>
    </w:p>
    <w:p w14:paraId="7E680A47" w14:textId="7DE150F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olor w:val="000000"/>
        </w:rPr>
        <w:t xml:space="preserve">Accepted: </w:t>
      </w:r>
      <w:r w:rsidR="002F0D95" w:rsidRPr="00730D8B">
        <w:rPr>
          <w:rFonts w:ascii="Book Antiqua" w:eastAsia="Book Antiqua" w:hAnsi="Book Antiqua" w:cs="Book Antiqua"/>
          <w:bCs/>
          <w:color w:val="000000"/>
        </w:rPr>
        <w:t>July 5, 2021</w:t>
      </w:r>
    </w:p>
    <w:p w14:paraId="785F4099"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olor w:val="000000"/>
        </w:rPr>
        <w:t xml:space="preserve">Published online: </w:t>
      </w:r>
    </w:p>
    <w:p w14:paraId="793E22B1" w14:textId="77777777" w:rsidR="00A77B3E" w:rsidRPr="00917D37" w:rsidRDefault="00A77B3E" w:rsidP="00917D37">
      <w:pPr>
        <w:adjustRightInd w:val="0"/>
        <w:snapToGrid w:val="0"/>
        <w:spacing w:line="360" w:lineRule="auto"/>
        <w:jc w:val="both"/>
        <w:rPr>
          <w:rFonts w:ascii="Book Antiqua" w:hAnsi="Book Antiqua"/>
        </w:rPr>
        <w:sectPr w:rsidR="00A77B3E" w:rsidRPr="00917D37">
          <w:footerReference w:type="default" r:id="rId8"/>
          <w:pgSz w:w="12240" w:h="15840"/>
          <w:pgMar w:top="1440" w:right="1440" w:bottom="1440" w:left="1440" w:header="720" w:footer="720" w:gutter="0"/>
          <w:cols w:space="720"/>
          <w:docGrid w:linePitch="360"/>
        </w:sectPr>
      </w:pPr>
    </w:p>
    <w:p w14:paraId="5FC5DCE8"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lastRenderedPageBreak/>
        <w:t>Abstract</w:t>
      </w:r>
    </w:p>
    <w:p w14:paraId="44B88CD1" w14:textId="4809242F"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 xml:space="preserve">Cancer stem cells (CSCs) are tumor cells that share functional characteristics with normal and embryonic stem cells. CSCs have increased tumor-initiating capacity and metastatic potential and lower sensitivity to chemo- and radiotherapy, with important roles in tumor progression and the response to therapy. Thus, a current goal of cancer research is to eliminate CSCs, necessitating an adequate phenotypic and functional characterization of CSCs. Strategies have been developed to identify, enrich, and track CSCs, many of which distinguish CSCs by evaluating the expression of surface markers, the initiation of specific signaling pathways, and the activation of master transcription factors that control stemness in normal cells. We review and discuss the use of reporter gene systems for identifying CSCs. Reporters that are under the control of </w:t>
      </w:r>
      <w:r w:rsidR="00C9107A" w:rsidRPr="00917D37">
        <w:rPr>
          <w:rFonts w:ascii="Book Antiqua" w:eastAsia="Book Antiqua" w:hAnsi="Book Antiqua" w:cs="Book Antiqua"/>
          <w:color w:val="000000"/>
        </w:rPr>
        <w:t xml:space="preserve">aldehyde dehydrogenase </w:t>
      </w:r>
      <w:r w:rsidRPr="00917D37">
        <w:rPr>
          <w:rFonts w:ascii="Book Antiqua" w:eastAsia="Book Antiqua" w:hAnsi="Book Antiqua" w:cs="Book Antiqua"/>
          <w:color w:val="000000"/>
        </w:rPr>
        <w:t xml:space="preserve">1A1, CD133, </w:t>
      </w:r>
      <w:r w:rsidR="00A507F6" w:rsidRPr="00917D37">
        <w:rPr>
          <w:rFonts w:ascii="Book Antiqua" w:eastAsia="Book Antiqua" w:hAnsi="Book Antiqua" w:cs="Book Antiqua"/>
          <w:color w:val="000000"/>
        </w:rPr>
        <w:t>Notch, Nanog homeobox, Sex-determining region Y-box 2, and POU class 5 homeobox can be used to identify CSCs in many tumor types</w:t>
      </w:r>
      <w:r w:rsidRPr="00917D37">
        <w:rPr>
          <w:rFonts w:ascii="Book Antiqua" w:eastAsia="Book Antiqua" w:hAnsi="Book Antiqua" w:cs="Book Antiqua"/>
          <w:color w:val="000000"/>
        </w:rPr>
        <w:t xml:space="preserve">, track cells in real time, and screen for drugs. Thus, reporter gene systems, in combination with </w:t>
      </w:r>
      <w:r w:rsidRPr="00917D37">
        <w:rPr>
          <w:rFonts w:ascii="Book Antiqua" w:eastAsia="Book Antiqua" w:hAnsi="Book Antiqua" w:cs="Book Antiqua"/>
          <w:i/>
          <w:iCs/>
          <w:color w:val="000000"/>
        </w:rPr>
        <w:t>in vitro</w:t>
      </w:r>
      <w:r w:rsidRPr="00917D37">
        <w:rPr>
          <w:rFonts w:ascii="Book Antiqua" w:eastAsia="Book Antiqua" w:hAnsi="Book Antiqua" w:cs="Book Antiqua"/>
          <w:color w:val="000000"/>
        </w:rPr>
        <w:t xml:space="preserve"> and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xml:space="preserve"> functional assays, can assess changes in the CSCs pool. We present relevant examples of these systems in the evaluation of experimental CSCs-targeting therapeutics, demonstrating their value in CSCs research. </w:t>
      </w:r>
    </w:p>
    <w:p w14:paraId="76FF1446" w14:textId="77777777" w:rsidR="00A77B3E" w:rsidRPr="00917D37" w:rsidRDefault="00A77B3E" w:rsidP="00917D37">
      <w:pPr>
        <w:adjustRightInd w:val="0"/>
        <w:snapToGrid w:val="0"/>
        <w:spacing w:line="360" w:lineRule="auto"/>
        <w:jc w:val="both"/>
        <w:rPr>
          <w:rFonts w:ascii="Book Antiqua" w:hAnsi="Book Antiqua"/>
        </w:rPr>
      </w:pPr>
    </w:p>
    <w:p w14:paraId="32B9C647" w14:textId="5296F2F1"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olor w:val="000000"/>
        </w:rPr>
        <w:t xml:space="preserve">Key Words: </w:t>
      </w:r>
      <w:r w:rsidR="00AB7EF0" w:rsidRPr="00917D37">
        <w:rPr>
          <w:rFonts w:ascii="Book Antiqua" w:eastAsia="Book Antiqua" w:hAnsi="Book Antiqua" w:cs="Book Antiqua"/>
          <w:color w:val="000000"/>
        </w:rPr>
        <w:t>C</w:t>
      </w:r>
      <w:r w:rsidRPr="00917D37">
        <w:rPr>
          <w:rFonts w:ascii="Book Antiqua" w:eastAsia="Book Antiqua" w:hAnsi="Book Antiqua" w:cs="Book Antiqua"/>
          <w:color w:val="000000"/>
        </w:rPr>
        <w:t>ancer</w:t>
      </w:r>
      <w:r w:rsidR="00AB7EF0" w:rsidRPr="00917D37">
        <w:rPr>
          <w:rFonts w:ascii="Book Antiqua" w:eastAsia="Book Antiqua" w:hAnsi="Book Antiqua" w:cs="Book Antiqua"/>
          <w:color w:val="000000"/>
        </w:rPr>
        <w:t>;</w:t>
      </w:r>
      <w:r w:rsidRPr="00917D37">
        <w:rPr>
          <w:rFonts w:ascii="Book Antiqua" w:eastAsia="Book Antiqua" w:hAnsi="Book Antiqua" w:cs="Book Antiqua"/>
          <w:color w:val="000000"/>
        </w:rPr>
        <w:t xml:space="preserve"> </w:t>
      </w:r>
      <w:r w:rsidR="00AB7EF0" w:rsidRPr="00917D37">
        <w:rPr>
          <w:rFonts w:ascii="Book Antiqua" w:eastAsia="Book Antiqua" w:hAnsi="Book Antiqua" w:cs="Book Antiqua"/>
          <w:color w:val="000000"/>
        </w:rPr>
        <w:t>G</w:t>
      </w:r>
      <w:r w:rsidRPr="00917D37">
        <w:rPr>
          <w:rFonts w:ascii="Book Antiqua" w:eastAsia="Book Antiqua" w:hAnsi="Book Antiqua" w:cs="Book Antiqua"/>
          <w:color w:val="000000"/>
        </w:rPr>
        <w:t>ene reporter systems</w:t>
      </w:r>
      <w:r w:rsidR="00AB7EF0" w:rsidRPr="00917D37">
        <w:rPr>
          <w:rFonts w:ascii="Book Antiqua" w:eastAsia="Book Antiqua" w:hAnsi="Book Antiqua" w:cs="Book Antiqua"/>
          <w:color w:val="000000"/>
        </w:rPr>
        <w:t>;</w:t>
      </w:r>
      <w:r w:rsidRPr="00917D37">
        <w:rPr>
          <w:rFonts w:ascii="Book Antiqua" w:eastAsia="Book Antiqua" w:hAnsi="Book Antiqua" w:cs="Book Antiqua"/>
          <w:color w:val="000000"/>
        </w:rPr>
        <w:t xml:space="preserve"> </w:t>
      </w:r>
      <w:r w:rsidR="00AB7EF0" w:rsidRPr="00917D37">
        <w:rPr>
          <w:rFonts w:ascii="Book Antiqua" w:eastAsia="Book Antiqua" w:hAnsi="Book Antiqua" w:cs="Book Antiqua"/>
          <w:color w:val="000000"/>
        </w:rPr>
        <w:t>C</w:t>
      </w:r>
      <w:r w:rsidRPr="00917D37">
        <w:rPr>
          <w:rFonts w:ascii="Book Antiqua" w:eastAsia="Book Antiqua" w:hAnsi="Book Antiqua" w:cs="Book Antiqua"/>
          <w:color w:val="000000"/>
        </w:rPr>
        <w:t>ancer stem cells</w:t>
      </w:r>
      <w:r w:rsidR="00AB7EF0" w:rsidRPr="00917D37">
        <w:rPr>
          <w:rFonts w:ascii="Book Antiqua" w:eastAsia="Book Antiqua" w:hAnsi="Book Antiqua" w:cs="Book Antiqua"/>
          <w:color w:val="000000"/>
        </w:rPr>
        <w:t>;</w:t>
      </w:r>
      <w:r w:rsidRPr="00917D37">
        <w:rPr>
          <w:rFonts w:ascii="Book Antiqua" w:eastAsia="Book Antiqua" w:hAnsi="Book Antiqua" w:cs="Book Antiqua"/>
          <w:color w:val="000000"/>
        </w:rPr>
        <w:t xml:space="preserve"> </w:t>
      </w:r>
      <w:r w:rsidR="00AB7EF0" w:rsidRPr="00917D37">
        <w:rPr>
          <w:rFonts w:ascii="Book Antiqua" w:eastAsia="Book Antiqua" w:hAnsi="Book Antiqua" w:cs="Book Antiqua"/>
          <w:color w:val="000000"/>
        </w:rPr>
        <w:t>P</w:t>
      </w:r>
      <w:r w:rsidRPr="00917D37">
        <w:rPr>
          <w:rFonts w:ascii="Book Antiqua" w:eastAsia="Book Antiqua" w:hAnsi="Book Antiqua" w:cs="Book Antiqua"/>
          <w:color w:val="000000"/>
        </w:rPr>
        <w:t>luripotency transcription factors</w:t>
      </w:r>
      <w:r w:rsidR="00AB7EF0" w:rsidRPr="00917D37">
        <w:rPr>
          <w:rFonts w:ascii="Book Antiqua" w:eastAsia="Book Antiqua" w:hAnsi="Book Antiqua" w:cs="Book Antiqua"/>
          <w:color w:val="000000"/>
        </w:rPr>
        <w:t>;</w:t>
      </w:r>
      <w:r w:rsidRPr="00917D37">
        <w:rPr>
          <w:rFonts w:ascii="Book Antiqua" w:eastAsia="Book Antiqua" w:hAnsi="Book Antiqua" w:cs="Book Antiqua"/>
          <w:color w:val="000000"/>
        </w:rPr>
        <w:t xml:space="preserve"> </w:t>
      </w:r>
      <w:r w:rsidR="00AB7EF0" w:rsidRPr="00917D37">
        <w:rPr>
          <w:rFonts w:ascii="Book Antiqua" w:eastAsia="Book Antiqua" w:hAnsi="Book Antiqua" w:cs="Book Antiqua"/>
          <w:color w:val="000000"/>
        </w:rPr>
        <w:t>A</w:t>
      </w:r>
      <w:r w:rsidRPr="00917D37">
        <w:rPr>
          <w:rFonts w:ascii="Book Antiqua" w:eastAsia="Book Antiqua" w:hAnsi="Book Antiqua" w:cs="Book Antiqua"/>
          <w:color w:val="000000"/>
        </w:rPr>
        <w:t>nticancer drugs</w:t>
      </w:r>
      <w:r w:rsidR="00AB7EF0" w:rsidRPr="00917D37">
        <w:rPr>
          <w:rFonts w:ascii="Book Antiqua" w:eastAsia="Book Antiqua" w:hAnsi="Book Antiqua" w:cs="Book Antiqua"/>
          <w:color w:val="000000"/>
        </w:rPr>
        <w:t>;</w:t>
      </w:r>
      <w:r w:rsidRPr="00917D37">
        <w:rPr>
          <w:rFonts w:ascii="Book Antiqua" w:eastAsia="Book Antiqua" w:hAnsi="Book Antiqua" w:cs="Book Antiqua"/>
          <w:color w:val="000000"/>
        </w:rPr>
        <w:t xml:space="preserve"> </w:t>
      </w:r>
      <w:r w:rsidR="00AB7EF0" w:rsidRPr="00917D37">
        <w:rPr>
          <w:rFonts w:ascii="Book Antiqua" w:eastAsia="Book Antiqua" w:hAnsi="Book Antiqua" w:cs="Book Antiqua"/>
          <w:color w:val="000000"/>
        </w:rPr>
        <w:t>P</w:t>
      </w:r>
      <w:r w:rsidRPr="00917D37">
        <w:rPr>
          <w:rFonts w:ascii="Book Antiqua" w:eastAsia="Book Antiqua" w:hAnsi="Book Antiqua" w:cs="Book Antiqua"/>
          <w:color w:val="000000"/>
        </w:rPr>
        <w:t>reclinical analysis</w:t>
      </w:r>
      <w:r w:rsidR="00AB7EF0" w:rsidRPr="00917D37">
        <w:rPr>
          <w:rFonts w:ascii="Book Antiqua" w:eastAsia="Book Antiqua" w:hAnsi="Book Antiqua" w:cs="Book Antiqua"/>
          <w:color w:val="000000"/>
        </w:rPr>
        <w:t>;</w:t>
      </w:r>
      <w:r w:rsidRPr="00917D37">
        <w:rPr>
          <w:rFonts w:ascii="Book Antiqua" w:eastAsia="Book Antiqua" w:hAnsi="Book Antiqua" w:cs="Book Antiqua"/>
          <w:color w:val="000000"/>
        </w:rPr>
        <w:t xml:space="preserve"> </w:t>
      </w:r>
      <w:r w:rsidR="00AB7EF0" w:rsidRPr="00917D37">
        <w:rPr>
          <w:rFonts w:ascii="Book Antiqua" w:eastAsia="Book Antiqua" w:hAnsi="Book Antiqua" w:cs="Book Antiqua"/>
          <w:color w:val="000000"/>
        </w:rPr>
        <w:t>Cancer stem cells</w:t>
      </w:r>
      <w:r w:rsidRPr="00917D37">
        <w:rPr>
          <w:rFonts w:ascii="Book Antiqua" w:eastAsia="Book Antiqua" w:hAnsi="Book Antiqua" w:cs="Book Antiqua"/>
          <w:color w:val="000000"/>
        </w:rPr>
        <w:t xml:space="preserve"> marker</w:t>
      </w:r>
    </w:p>
    <w:p w14:paraId="1BF86D95" w14:textId="77777777" w:rsidR="00A77B3E" w:rsidRPr="00917D37" w:rsidRDefault="00A77B3E" w:rsidP="00917D37">
      <w:pPr>
        <w:adjustRightInd w:val="0"/>
        <w:snapToGrid w:val="0"/>
        <w:spacing w:line="360" w:lineRule="auto"/>
        <w:jc w:val="both"/>
        <w:rPr>
          <w:rFonts w:ascii="Book Antiqua" w:hAnsi="Book Antiqua"/>
        </w:rPr>
      </w:pPr>
    </w:p>
    <w:p w14:paraId="2490B42A"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 xml:space="preserve">Salinas-Jazmín N, Rosas-Cruz A, Velasco-Velazquez M. Reporter gene systems for the identification and characterization of cancer stem cells. </w:t>
      </w:r>
      <w:r w:rsidRPr="00917D37">
        <w:rPr>
          <w:rFonts w:ascii="Book Antiqua" w:eastAsia="Book Antiqua" w:hAnsi="Book Antiqua" w:cs="Book Antiqua"/>
          <w:i/>
          <w:iCs/>
          <w:color w:val="000000"/>
        </w:rPr>
        <w:t>World J Stem Cells</w:t>
      </w:r>
      <w:r w:rsidRPr="00917D37">
        <w:rPr>
          <w:rFonts w:ascii="Book Antiqua" w:eastAsia="Book Antiqua" w:hAnsi="Book Antiqua" w:cs="Book Antiqua"/>
          <w:color w:val="000000"/>
        </w:rPr>
        <w:t xml:space="preserve"> 2021; In press</w:t>
      </w:r>
    </w:p>
    <w:p w14:paraId="5E5C6A3A" w14:textId="77777777" w:rsidR="00A77B3E" w:rsidRPr="00917D37" w:rsidRDefault="00A77B3E" w:rsidP="00917D37">
      <w:pPr>
        <w:adjustRightInd w:val="0"/>
        <w:snapToGrid w:val="0"/>
        <w:spacing w:line="360" w:lineRule="auto"/>
        <w:jc w:val="both"/>
        <w:rPr>
          <w:rFonts w:ascii="Book Antiqua" w:hAnsi="Book Antiqua"/>
        </w:rPr>
      </w:pPr>
    </w:p>
    <w:p w14:paraId="1A640B0A"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olor w:val="000000"/>
        </w:rPr>
        <w:t xml:space="preserve">Core Tip: </w:t>
      </w:r>
      <w:r w:rsidRPr="00917D37">
        <w:rPr>
          <w:rFonts w:ascii="Book Antiqua" w:eastAsia="Book Antiqua" w:hAnsi="Book Antiqua" w:cs="Book Antiqua"/>
          <w:color w:val="000000"/>
        </w:rPr>
        <w:t xml:space="preserve">Controversial cancer stem cells (CSCs) research has caused confusion in this discipline. CSCs should be analyzed based on their function with regard to their ability to generate serially transplantable tumors. However, such evaluations are expensive and time-consuming and are fraught with ethical issues. Gene reporter assays can be used as a surrogate measure of the presence of CSCs in a sample. When combined with </w:t>
      </w:r>
      <w:r w:rsidRPr="00917D37">
        <w:rPr>
          <w:rFonts w:ascii="Book Antiqua" w:eastAsia="Book Antiqua" w:hAnsi="Book Antiqua" w:cs="Book Antiqua"/>
          <w:color w:val="000000"/>
        </w:rPr>
        <w:lastRenderedPageBreak/>
        <w:t>immunophenotyping and functional assays, reporter systems improve the quality of the evidence. However, there is no standard system; thus, the selection of an appropriate system must carefully consider its utility in previous works for the tumor type that is to be analyzed.</w:t>
      </w:r>
    </w:p>
    <w:p w14:paraId="0B083B8E" w14:textId="77777777" w:rsidR="00A77B3E" w:rsidRPr="00917D37" w:rsidRDefault="00A77B3E" w:rsidP="00917D37">
      <w:pPr>
        <w:adjustRightInd w:val="0"/>
        <w:snapToGrid w:val="0"/>
        <w:spacing w:line="360" w:lineRule="auto"/>
        <w:jc w:val="both"/>
        <w:rPr>
          <w:rFonts w:ascii="Book Antiqua" w:hAnsi="Book Antiqua"/>
        </w:rPr>
      </w:pPr>
    </w:p>
    <w:p w14:paraId="55E15D8C"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aps/>
          <w:color w:val="000000"/>
          <w:u w:val="single"/>
        </w:rPr>
        <w:t>INTRODUCTION</w:t>
      </w:r>
    </w:p>
    <w:p w14:paraId="41CEAF15" w14:textId="506A6F30"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Cancer stem cells (CSCs) constitute a small population in the heterogeneous tumor mass and have characteristics and functions of cancer cells and stem cells. In addition to the hallmark alterations of cancer cells, CSCs have the capacity to self-renew and generate a pool of transit-amplifying cells that produce tumor-bulk cells. Accordingly, CSCs can seed tumors when transplanted into immunocompromised or syngeneic animals. Also, CSCs mediate metastasis and the resistance to cytotoxic treatments, including radio- and chemotherapy, leading to minimal residual disease and cancer relapse</w:t>
      </w:r>
      <w:r w:rsidR="00771F3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phrs.2020.105320","ISSN":"10961186","PMID":"33271295","abstract":"Both hereditary and sporadic breast cancer are suggested to develop from a stem cell subcomponent retaining most key stem cell properties but with dysregulation of self-renewal pathways, which drives tumorigenic differentiation and cellular heterogeneity. Cancer stem cells (CSCs), characterized by their self-renewal and differentiation potential, have been reported to contribute to chemo-/radio-resistance and tumor initiation and to be the main reason for the failure of current therapies in breast cancer and other CSC-bearing cancers. Thus, CSC-targeted therapies, such as those inducing CSC apoptosis and differentiation, inhibiting CSC self-renewal and division, and targeting the CSC niche to combat CSC activity, are needed and may become an important component of multimodal treatment. To date, the understanding of breast cancer has been extended by advances in CSC biology, providing more accurate prognostic and predictive information upon diagnosis. Recent improvements have enhanced the prospect of targeting breast cancer stem cells (BCSCs), which has shown promise for increasing the breast cancer remission rate. However, targeted therapy for breast cancer remains challenging due to tumor heterogeneity. One major challenge is determining the CSC properties that can be exploited as therapeutic targets. Another challenge is identifying suitable BCSC biomarkers to assess the efficacy of novel BCSC-targeted therapies. This review focuses mainly on the characteristics of BCSCs and the roles of BCSCs in the formation, maintenance and recurrence of breast cancer; self-renewal signaling pathways in BCSCs; the BCSC microenvironment; potential therapeutic targets related to BCSCs; and current therapies and clinical trials targeting BCSCs.","author":[{"dropping-particle":"","family":"Zeng","given":"Xiaobin","non-dropping-particle":"","parse-names":false,"suffix":""},{"dropping-particle":"","family":"Liu","given":"Chengxiao","non-dropping-particle":"","parse-names":false,"suffix":""},{"dropping-particle":"","family":"Yao","given":"Jie","non-dropping-particle":"","parse-names":false,"suffix":""},{"dropping-particle":"","family":"Wan","given":"Haoqiang","non-dropping-particle":"","parse-names":false,"suffix":""},{"dropping-particle":"","family":"Wan","given":"Guoqing","non-dropping-particle":"","parse-names":false,"suffix":""},{"dropping-particle":"","family":"Li","given":"Yingpeng","non-dropping-particle":"","parse-names":false,"suffix":""},{"dropping-particle":"","family":"Chen","given":"Nianhong","non-dropping-particle":"","parse-names":false,"suffix":""}],"container-title":"Pharmacological Research","id":"ITEM-1","issued":{"date-parts":[["2021"]]},"page":"105320","publisher":"Elsevier Ltd","title":"Breast cancer stem cells, heterogeneity, targeting therapies and therapeutic implications","type":"article-journal","volume":"163"},"uris":["http://www.mendeley.com/documents/?uuid=690c06ea-673d-4b24-9d62-ad4df499cbd3"]},{"id":"ITEM-2","itemData":{"DOI":"10.7150/thno.41648","ISSN":"18387640","PMID":"32754274","abstract":"Over the past few decades, substantial evidence has convincingly revealed the existence of cancer stem cells (CSCs) as a minor subpopulation in cancers, contributing to an aberrantly high degree of cellular heterogeneity within the tumor. CSCs are functionally defined by their abilities of self-renewal and differentiation, often in response to cues from their microenvironment. Biological phenotypes of CSCs are regulated by the integrated transcriptional, post-transcriptional, metabolic, and epigenetic regulatory networks. CSCs contribute to tumor progression, therapeutic resistance, and disease recurrence through their sustained proliferation, invasion into normal tissue, promotion of angiogenesis, evasion of the immune system, and resistance to conventional anticancer therapies. Therefore, elucidation of the molecular mechanisms that drive cancer stem cell maintenance, plasticity, and therapeutic resistance will enhance our ability to improve the effectiveness of targeted therapies for CSCs. In this review, we highlight the key features and mechanisms that regulate CSC function in tumor initiation, progression, and therapy resistance. We discuss factors for CSC therapeutic resistance, such as quiescence, induction of epithelial-to-mesenchymal transition (EMT), and resistance to DNA damage-induced cell death. We evaluate therapeutic approaches for eliminating therapy-resistant CSC subpopulations, including anticancer drugs that target key CSC signaling pathways and cell surface markers, viral therapies, the awakening of quiescent CSCs, and immunotherapy. We also assess the impact of new technologies, such as single-cell sequencing and CRISPR-Cas9 screening, on the investigation of the biological properties of CSCs. Moreover, challenges remain to be addressed in the coming years, including experimental approaches for investigating CSCs and obstacles in therapeutic targeting of CSCs.","author":[{"dropping-particle":"","family":"Huang","given":"Tianzhi","non-dropping-particle":"","parse-names":false,"suffix":""},{"dropping-particle":"","family":"Song","given":"Xiao","non-dropping-particle":"","parse-names":false,"suffix":""},{"dropping-particle":"","family":"Xu","given":"Dandan","non-dropping-particle":"","parse-names":false,"suffix":""},{"dropping-particle":"","family":"Tiek","given":"Deanna","non-dropping-particle":"","parse-names":false,"suffix":""},{"dropping-particle":"","family":"Goenka","given":"Anshika","non-dropping-particle":"","parse-names":false,"suffix":""},{"dropping-particle":"","family":"Wu","given":"Bingli","non-dropping-particle":"","parse-names":false,"suffix":""},{"dropping-particle":"","family":"Sastry","given":"Namratha","non-dropping-particle":"","parse-names":false,"suffix":""},{"dropping-particle":"","family":"Hu","given":"Bo","non-dropping-particle":"","parse-names":false,"suffix":""},{"dropping-particle":"","family":"Cheng","given":"Shi Yuan","non-dropping-particle":"","parse-names":false,"suffix":""}],"container-title":"Theranostics","id":"ITEM-2","issue":"19","issued":{"date-parts":[["2020"]]},"page":"8721-8743","title":"Stem cell programs in cancer initiation, progression, and therapy resistance","type":"article-journal","volume":"10"},"uris":["http://www.mendeley.com/documents/?uuid=475d4d18-0a17-4da7-ba99-80e10aafa542"]},{"id":"ITEM-3","itemData":{"DOI":"10.1186/s13287-019-1165-5","ISSN":"1757-6512","PMID":"30808416","abstract":"In recent years, stem cell therapy has become a very promising and advanced scientific research topic. The development of treatment methods has evoked great expectations. This paper is a review focused on the discovery of different stem cells and the potential therapies based on these cells. The genesis of stem cells is followed by laboratory steps of controlled stem cell culturing and derivation. Quality control and teratoma formation assays are important procedures in assessing the properties of the stem cells tested. Derivation methods and the utilization of culturing media are crucial to set proper environmental conditions for controlled differentiation. Among many types of stem tissue applications, the use of graphene scaffolds and the potential of extracellular vesicle-based therapies require attention due to their versatility. The review is summarized by challenges that stem cell therapy must overcome to be accepted worldwide. A wide variety of possibilities makes this cutting edge therapy a turning point in modern medicine, providing hope for untreatable diseases.","author":[{"dropping-particle":"","family":"Zakrzewski","given":"Wojciech","non-dropping-particle":"","parse-names":false,"suffix":""},{"dropping-particle":"","family":"Dobrzyński","given":"MacIej","non-dropping-particle":"","parse-names":false,"suffix":""},{"dropping-particle":"","family":"Szymonowicz","given":"Maria","non-dropping-particle":"","parse-names":false,"suffix":""},{"dropping-particle":"","family":"Rybak","given":"Zbigniew","non-dropping-particle":"","parse-names":false,"suffix":""}],"container-title":"Stem Cell Research &amp; Therapy","id":"ITEM-3","issue":"1","issued":{"date-parts":[["2019","12","26"]]},"page":"68","publisher":"BioMed Central Ltd.","title":"Stem cells: past, present, and future","type":"article-journal","volume":"10"},"uris":["http://www.mendeley.com/documents/?uuid=62747124-a0a3-3965-ae94-a12349d35554"]},{"id":"ITEM-4","itemData":{"DOI":"10.3390/cancers12071794","ISSN":"2072-6694","PMID":"32635524","abstract":"Cancer stem cells (CSCs) play major roles in tumor initiation, progression, and resistance to cancer therapy. Several CSC markers have been studied in head and neck squamous cell carcinomas (HNSCC), including the pluripotency factors NANOG, SOX2, and OCT4; however, their clinical significance is still unclear. NANOG, SOX2, and OCT4 expression was evaluated by immunochemistry in 348 surgically-treated HNSCC, and correlated with clinicopathological parameters and patient outcomes. mRNA expression was further analyzed in 530 The Cancer Genome Atlas (TCGA) HNSCC. NANOG protein expression was detected in 250 (72%) cases, more frequently in patients with lymph node metastasis (p = 0.003), and was an independent predictor of better survival in multivariate analysis. While OCT4 expression was undetectable, SOX2 expression was observed in 105 (30%) cases, and strongly correlated with NANOG expression. Combined expression of both proteins showed the highest survival rates, and double-negative cases the worst survival. Strikingly, the impact of NANOG and SOX2 on outcome varied depending on tumor site and lymph node infiltration, specifically showing prognostic significance in pharyngeal tumors. Correlation between NANOG and SOX2 at mRNA and protein was specifically observed in node positive (N+) patients, and consistently correlated with better survival rates. According to our findings, NANOG protein expression is frequent in HNSCC, thereby emerging as an independent predictor of better prognosis in pharyngeal tumors. Moreover, this study uncovers a differential impact of NANOG and SOX2 expression on HNSCC prognosis, depending on tumor site and lymph node infiltration, which could facilitate high-risk patient stratification.","author":[{"dropping-particle":"","family":"Pedregal-Mallo","given":"Daniel","non-dropping-particle":"","parse-names":false,"suffix":""},{"dropping-particle":"","family":"Hermida-Prado","given":"Francisco","non-dropping-particle":"","parse-names":false,"suffix":""},{"dropping-particle":"","family":"Granda-Díaz","given":"Rocío","non-dropping-particle":"","parse-names":false,"suffix":""},{"dropping-particle":"","family":"Montoro-Jiménez","given":"Irene","non-dropping-particle":"","parse-names":false,"suffix":""},{"dropping-particle":"","family":"Allonca","given":"Eva","non-dropping-particle":"","parse-names":false,"suffix":""},{"dropping-particle":"","family":"Pozo-Agundo","given":"Esperanza","non-dropping-particle":"","parse-names":false,"suffix":""},{"dropping-particle":"","family":"Álvarez-Fernández","given":"Mónica","non-dropping-particle":"","parse-names":false,"suffix":""},{"dropping-particle":"","family":"Álvarez-Marcos","given":"César","non-dropping-particle":"","parse-names":false,"suffix":""},{"dropping-particle":"","family":"García-Pedrero","given":"Juana M","non-dropping-particle":"","parse-names":false,"suffix":""},{"dropping-particle":"","family":"Rodrigo","given":"Juan Pablo","non-dropping-particle":"","parse-names":false,"suffix":""}],"container-title":"Cancers","id":"ITEM-4","issue":"7","issued":{"date-parts":[["2020","7","4"]]},"page":"1-15","publisher":"MDPI AG","title":"Prognostic Significance of the Pluripotency Factors NANOG, SOX2, and OCT4 in Head and Neck Squamous Cell Carcinomas.","type":"article-journal","volume":"12"},"uris":["http://www.mendeley.com/documents/?uuid=e41caf1e-3413-3814-89c4-3534eceb7ac0"]}],"mendeley":{"formattedCitation":"&lt;sup&gt;[1–4]&lt;/sup&gt;","plainTextFormattedCitation":"[1–4]","previouslyFormattedCitation":"&lt;sup&gt;[1–4]&lt;/sup&gt;"},"properties":{"noteIndex":0},"schema":"https://github.com/citation-style-language/schema/raw/master/csl-citation.json"}</w:instrText>
      </w:r>
      <w:r w:rsidR="00771F3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4]</w:t>
      </w:r>
      <w:r w:rsidR="00771F3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w:t>
      </w:r>
    </w:p>
    <w:p w14:paraId="311F8FB2" w14:textId="352AFCA9"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 xml:space="preserve">CSCs differ from tumor-bulk cells with regard to phenotype and function. CSCs have a different gene expression profile and, thus, differentially expressed proteins that can be used as markers. CSCs are quiescent, and when they proliferate, they frequently undergo asymmetric cell division. The gene expression and consequent functional characteristics of CSCs are regulated in part by several key transcription factors that control stemness in embryonic and adult stem cells, including POU class 5 homeobox 1 (POU5F1; OCT4), </w:t>
      </w:r>
      <w:r w:rsidR="00A507F6" w:rsidRPr="00917D37">
        <w:rPr>
          <w:rFonts w:ascii="Book Antiqua" w:eastAsia="Book Antiqua" w:hAnsi="Book Antiqua" w:cs="Book Antiqua"/>
          <w:color w:val="000000"/>
        </w:rPr>
        <w:t xml:space="preserve">Nanog homeobox (NANOG), Sex-determining region Y-box 2 (SOX2), </w:t>
      </w:r>
      <w:proofErr w:type="spellStart"/>
      <w:r w:rsidR="00A507F6" w:rsidRPr="00917D37">
        <w:rPr>
          <w:rFonts w:ascii="Book Antiqua" w:eastAsia="Book Antiqua" w:hAnsi="Book Antiqua" w:cs="Book Antiqua"/>
          <w:color w:val="000000"/>
        </w:rPr>
        <w:t>Kruppel</w:t>
      </w:r>
      <w:proofErr w:type="spellEnd"/>
      <w:r w:rsidR="00A507F6" w:rsidRPr="00917D37">
        <w:rPr>
          <w:rFonts w:ascii="Book Antiqua" w:eastAsia="Book Antiqua" w:hAnsi="Book Antiqua" w:cs="Book Antiqua"/>
          <w:color w:val="000000"/>
        </w:rPr>
        <w:t>-like factor 4 (KLF4), and MYC proto-oncogene</w:t>
      </w:r>
      <w:r w:rsidR="00A507F6" w:rsidRPr="00917D37" w:rsidDel="00F14072">
        <w:rPr>
          <w:rFonts w:ascii="Book Antiqua" w:eastAsia="Book Antiqua" w:hAnsi="Book Antiqua" w:cs="Book Antiqua"/>
          <w:color w:val="000000"/>
        </w:rPr>
        <w:t xml:space="preserve"> </w:t>
      </w:r>
      <w:r w:rsidR="00771F34"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1016/j.cell.2012.04.040","ISSN":"1097-4172","PMID":"22959076","abstract":"The combinatorial cross-regulation of hundreds of sequence-specific transcription factors (TFs) defines a regulatory network that underlies cellular identity and function. Here we use genome-wide maps of in vivo DNaseI footprints to assemble an extensive core human regulatory network comprising connections among 475 sequence-specific TFs and to analyze the dynamics of these connections across 41 diverse cell and tissue types. We find that human TF networks are highly cell selective and are driven by cohorts of factors that include regulators with previously unrecognized roles in control of cellular identity. Moreover, we identify many widely expressed factors that impact transcriptional regulatory networks in a cell-selective manner. Strikingly, in spite of their inherent diversity, all cell-type regulatory networks independently converge on a common architecture that closely resembles the topology of living neuronal networks. Together, our results provide an extensive description of the circuitry, dynamics, and organizing principles of the human TF regulatory network.","author":[{"dropping-particle":"","family":"Neph","given":"Shane","non-dropping-particle":"","parse-names":false,"suffix":""},{"dropping-particle":"","family":"Stergachis","given":"Andrew B.","non-dropping-particle":"","parse-names":false,"suffix":""},{"dropping-particle":"","family":"Reynolds","given":"Alex","non-dropping-particle":"","parse-names":false,"suffix":""},{"dropping-particle":"","family":"Sandstrom","given":"Richard","non-dropping-particle":"","parse-names":false,"suffix":""},{"dropping-particle":"","family":"Borenstein","given":"Elhanan","non-dropping-particle":"","parse-names":false,"suffix":""},{"dropping-particle":"","family":"Stamatoyannopoulos","given":"John A.","non-dropping-particle":"","parse-names":false,"suffix":""}],"container-title":"Cell","id":"ITEM-1","issue":"6","issued":{"date-parts":[["2012","9","14"]]},"page":"1274-86","title":"Circuitry and dynamics of human transcription factor regulatory networks.","type":"article-journal","volume":"150"},"uris":["http://www.mendeley.com/documents/?uuid=e4a73576-852d-3c41-8205-768d80ff6b85"]},{"id":"ITEM-2","itemData":{"DOI":"10.1016/j.cell.2005.08.020","ISSN":"00928674","PMID":"16153702","abstract":"The transcription factors OCT4, SOX2, and NANOG have essential roles in early development and are required for the propagation of undifferentiated embryonic stem (ES) cells in culture. To gain insights into transcriptional regulation of human ES cells, we have identified OCT4, SOX2, and NANOG target genes using genome-scale location analysis. We found, surprisingly, that OCT4, SOX2, and NANOG co-occupy a substantial portion of their target genes. These target genes frequently encode transcription factors, many of which are developmentally important homeodomain proteins. Our data also indicate that OCT4, SOX2, and NANOG collaborate to form regulatory circuitry consisting of autoregulatory and feedforward loops. These results provide new insights into the transcriptional regulation of stem cells and reveal how OCT4, SOX2, and NANOG contribute to pluripotency and self-renewal. Copyright ©2005 by Elsevier Inc.","author":[{"dropping-particle":"","family":"Boyer","given":"Laurie A.","non-dropping-particle":"","parse-names":false,"suffix":""},{"dropping-particle":"","family":"Tong","given":"Ihn Lee","non-dropping-particle":"","parse-names":false,"suffix":""},{"dropping-particle":"","family":"Cole","given":"Megan F.","non-dropping-particle":"","parse-names":false,"suffix":""},{"dropping-particle":"","family":"Johnstone","given":"Sarah E.","non-dropping-particle":"","parse-names":false,"suffix":""},{"dropping-particle":"","family":"Levine","given":"Stuart S.","non-dropping-particle":"","parse-names":false,"suffix":""},{"dropping-particle":"","family":"Zucker","given":"Jacob P.","non-dropping-particle":"","parse-names":false,"suffix":""},{"dropping-particle":"","family":"Guenther","given":"Matthew G.","non-dropping-particle":"","parse-names":false,"suffix":""},{"dropping-particle":"","family":"Kumar","given":"Roshan M.","non-dropping-particle":"","parse-names":false,"suffix":""},{"dropping-particle":"","family":"Murray","given":"Heather L.","non-dropping-particle":"","parse-names":false,"suffix":""},{"dropping-particle":"","family":"Jenner","given":"Richard G.","non-dropping-particle":"","parse-names":false,"suffix":""},{"dropping-particle":"","family":"Gifford","given":"David K.","non-dropping-particle":"","parse-names":false,"suffix":""},{"dropping-particle":"","family":"Melton","given":"Douglas A.","non-dropping-particle":"","parse-names":false,"suffix":""},{"dropping-particle":"","family":"Jaenisch","given":"Rudolf","non-dropping-particle":"","parse-names":false,"suffix":""},{"dropping-particle":"","family":"Young","given":"Richard A.","non-dropping-particle":"","parse-names":false,"suffix":""}],"container-title":"Cell","id":"ITEM-2","issue":"6","issued":{"date-parts":[["2005","9","23"]]},"page":"947-956","publisher":"Cell Press","title":"Core transcriptional regulatory circuitry in human embryonic stem cells","type":"article-journal","volume":"122"},"uris":["http://www.mendeley.com/documents/?uuid=eaf3a870-8c2b-319d-8b9d-40a50e379de2"]}],"mendeley":{"formattedCitation":"&lt;sup&gt;[5,6]&lt;/sup&gt;","plainTextFormattedCitation":"[5,6]","previouslyFormattedCitation":"&lt;sup&gt;[5,6]&lt;/sup&gt;"},"properties":{"noteIndex":0},"schema":"https://github.com/citation-style-language/schema/raw/master/csl-citation.json"}</w:instrText>
      </w:r>
      <w:r w:rsidR="00771F34"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5,6]</w:t>
      </w:r>
      <w:r w:rsidR="00771F34"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w:t>
      </w:r>
    </w:p>
    <w:p w14:paraId="22D87C0E" w14:textId="705A2ED9"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CSCs have been proposed to be the "seeds" for tumor initiation and development, metastasis, and recurrence in many tumors, based on their ability to repopulate tumor heterogeneity</w:t>
      </w:r>
      <w:r w:rsidR="0097251E"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7150/thno.41648","ISSN":"18387640","PMID":"32754274","abstract":"Over the past few decades, substantial evidence has convincingly revealed the existence of cancer stem cells (CSCs) as a minor subpopulation in cancers, contributing to an aberrantly high degree of cellular heterogeneity within the tumor. CSCs are functionally defined by their abilities of self-renewal and differentiation, often in response to cues from their microenvironment. Biological phenotypes of CSCs are regulated by the integrated transcriptional, post-transcriptional, metabolic, and epigenetic regulatory networks. CSCs contribute to tumor progression, therapeutic resistance, and disease recurrence through their sustained proliferation, invasion into normal tissue, promotion of angiogenesis, evasion of the immune system, and resistance to conventional anticancer therapies. Therefore, elucidation of the molecular mechanisms that drive cancer stem cell maintenance, plasticity, and therapeutic resistance will enhance our ability to improve the effectiveness of targeted therapies for CSCs. In this review, we highlight the key features and mechanisms that regulate CSC function in tumor initiation, progression, and therapy resistance. We discuss factors for CSC therapeutic resistance, such as quiescence, induction of epithelial-to-mesenchymal transition (EMT), and resistance to DNA damage-induced cell death. We evaluate therapeutic approaches for eliminating therapy-resistant CSC subpopulations, including anticancer drugs that target key CSC signaling pathways and cell surface markers, viral therapies, the awakening of quiescent CSCs, and immunotherapy. We also assess the impact of new technologies, such as single-cell sequencing and CRISPR-Cas9 screening, on the investigation of the biological properties of CSCs. Moreover, challenges remain to be addressed in the coming years, including experimental approaches for investigating CSCs and obstacles in therapeutic targeting of CSCs.","author":[{"dropping-particle":"","family":"Huang","given":"Tianzhi","non-dropping-particle":"","parse-names":false,"suffix":""},{"dropping-particle":"","family":"Song","given":"Xiao","non-dropping-particle":"","parse-names":false,"suffix":""},{"dropping-particle":"","family":"Xu","given":"Dandan","non-dropping-particle":"","parse-names":false,"suffix":""},{"dropping-particle":"","family":"Tiek","given":"Deanna","non-dropping-particle":"","parse-names":false,"suffix":""},{"dropping-particle":"","family":"Goenka","given":"Anshika","non-dropping-particle":"","parse-names":false,"suffix":""},{"dropping-particle":"","family":"Wu","given":"Bingli","non-dropping-particle":"","parse-names":false,"suffix":""},{"dropping-particle":"","family":"Sastry","given":"Namratha","non-dropping-particle":"","parse-names":false,"suffix":""},{"dropping-particle":"","family":"Hu","given":"Bo","non-dropping-particle":"","parse-names":false,"suffix":""},{"dropping-particle":"","family":"Cheng","given":"Shi Yuan","non-dropping-particle":"","parse-names":false,"suffix":""}],"container-title":"Theranostics","id":"ITEM-1","issue":"19","issued":{"date-parts":[["2020"]]},"page":"8721-8743","title":"Stem cell programs in cancer initiation, progression, and therapy resistance","type":"article-journal","volume":"10"},"uris":["http://www.mendeley.com/documents/?uuid=475d4d18-0a17-4da7-ba99-80e10aafa542"]},{"id":"ITEM-2","itemData":{"DOI":"10.1038/s41392-020-0110-5","ISBN":"4139202001105","ISSN":"2059-3635","PMID":"32296030","abstract":"Since cancer stem cells (CSCs) were first identified in leukemia in 1994, they have been considered promising therapeutic targets for cancer therapy. These cells have self-renewal capacity and differentiation potential and contribute to multiple tumor malignancies, such as recurrence, metastasis, heterogeneity, multidrug resistance, and radiation resistance. The biological activities of CSCs are regulated by several pluripotent transcription factors, such as OCT4, Sox2, Nanog, KLF4, and MYC. In addition, many intracellular signaling pathways, such as Wnt, NF-κB (nuclear factor-κB), Notch, Hedgehog, JAK-STAT (Janus kinase/signal transducers and activators of transcription), PI3K/AKT/mTOR (phosphoinositide 3-kinase/AKT/mammalian target of rapamycin), TGF (transforming growth factor)/SMAD, and PPAR (peroxisome proliferator-activated receptor), as well as extracellular factors, such as vascular niches, hypoxia, tumor-associated macrophages, cancer-associated fibroblasts, cancer-associated mesenchymal stem cells, extracellular matrix, and exosomes, have been shown to be very important regulators of CSCs. Molecules, vaccines, antibodies, and CAR-T (chimeric antigen receptor T cell) cells have been developed to specifically target CSCs, and some of these factors are already undergoing clinical trials. This review summarizes the characterization and identification of CSCs, depicts major factors and pathways that regulate CSC development, and discusses potential targeted therapy for CSCs.","author":[{"dropping-particle":"","family":"Yang","given":"Liqun","non-dropping-particle":"","parse-names":false,"suffix":""},{"dropping-particle":"","family":"Shi","given":"Pengfei","non-dropping-particle":"","parse-names":false,"suffix":""},{"dropping-particle":"","family":"Zhao","given":"Gaichao","non-dropping-particle":"","parse-names":false,"suffix":""},{"dropping-particle":"","family":"Xu","given":"Jie","non-dropping-particle":"","parse-names":false,"suffix":""},{"dropping-particle":"","family":"Peng","given":"Wen","non-dropping-particle":"","parse-names":false,"suffix":""},{"dropping-particle":"","family":"Zhang","given":"Jiayi","non-dropping-particle":"","parse-names":false,"suffix":""},{"dropping-particle":"","family":"Zhang","given":"Guanghui","non-dropping-particle":"","parse-names":false,"suffix":""},{"dropping-particle":"","family":"Wang","given":"Xiaowen","non-dropping-particle":"","parse-names":false,"suffix":""},{"dropping-particle":"","family":"Dong","given":"Zhen","non-dropping-particle":"","parse-names":false,"suffix":""},{"dropping-particle":"","family":"Chen","given":"Fei","non-dropping-particle":"","parse-names":false,"suffix":""},{"dropping-particle":"","family":"Cui","given":"Hongjuan","non-dropping-particle":"","parse-names":false,"suffix":""}],"container-title":"Signal transduction and targeted therapy","id":"ITEM-2","issue":"1","issued":{"date-parts":[["2020","12","7"]]},"number-of-pages":"8","publisher":"Springer US","title":"Targeting cancer stem cell pathways for cancer therapy.","type":"report","volume":"5"},"uris":["http://www.mendeley.com/documents/?uuid=b04aed54-9371-493d-8070-4cdc01635832"]}],"mendeley":{"formattedCitation":"&lt;sup&gt;[2,7]&lt;/sup&gt;","plainTextFormattedCitation":"[2,7]","previouslyFormattedCitation":"&lt;sup&gt;[2,7]&lt;/sup&gt;"},"properties":{"noteIndex":0},"schema":"https://github.com/citation-style-language/schema/raw/master/csl-citation.json"}</w:instrText>
      </w:r>
      <w:r w:rsidR="0097251E"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7]</w:t>
      </w:r>
      <w:r w:rsidR="0097251E"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Given their critical function in tumor progression and clinical importance, many strategies for identifying CSCs have been described, including the quantification of the fraction of cancer cells that express markers that are associated with the CSCs phenotype; evaluation of the ability of cancer cells to form colonies </w:t>
      </w:r>
      <w:r w:rsidRPr="00917D37">
        <w:rPr>
          <w:rFonts w:ascii="Book Antiqua" w:eastAsia="Book Antiqua" w:hAnsi="Book Antiqua" w:cs="Book Antiqua"/>
          <w:i/>
          <w:iCs/>
          <w:color w:val="000000"/>
        </w:rPr>
        <w:t xml:space="preserve">in </w:t>
      </w:r>
      <w:r w:rsidRPr="00917D37">
        <w:rPr>
          <w:rFonts w:ascii="Book Antiqua" w:eastAsia="Book Antiqua" w:hAnsi="Book Antiqua" w:cs="Book Antiqua"/>
          <w:i/>
          <w:iCs/>
          <w:color w:val="000000"/>
        </w:rPr>
        <w:lastRenderedPageBreak/>
        <w:t>vitro</w:t>
      </w:r>
      <w:r w:rsidRPr="00917D37">
        <w:rPr>
          <w:rFonts w:ascii="Book Antiqua" w:eastAsia="Book Antiqua" w:hAnsi="Book Antiqua" w:cs="Book Antiqua"/>
          <w:color w:val="000000"/>
        </w:rPr>
        <w:t>; and assessment of their tumor-initiating potential in xenograft models, the gold standard approach for examining CSCs</w:t>
      </w:r>
      <w:r w:rsidR="00FC17E0"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07/s12015-020-10114-6","ISSN":"2629-3269","PMID":"33432485","abstract":"Over the last decade research on cancer stem cells (CSC) significantly contributed to a better understanding of tumor biology. Given their similarity to normal stem cells, i.e. self-renewal and pluripotency the need arises to develop robust protocols for the isolation and characterization of CSCs. As with other malignancies, hepatic tumors are composed of a heterogeneous population of cells including liver cancer stem cells (LCSC). Yet, a precise understanding of why stem cells become cancerous is still lacking. There is unmet need to develop robust protocols for the successful isolation of LCSCs from human tissue resection material as to assist in the development of molecular targeted therapies. Here we review the research progress made in the isolation and characterization of LCSCs by considering a wide range of cell surface markers and sorting methods, as applied to side populations, microsphere cultures and the gradient centrifugation method. We emphasize the different fluorescence activated cell sorting methods and the possibility to enrich LCSCs by immunomagnetic beads. We review the specificity of functional assays by considering ABCG transporter and ALDH1 enzyme activities and evaluate the in vivo tumorigenicity of LCSCs in highly sensitive bioassays. Finally, we evaluate different LCSC markers in association with viral and non-viral liver disease and explore the potential of novel drug delivery systems targeting CD133, EpCAM, CD13 and CD90 for the development of molecular targeted therapies. [Figure not available: see fulltext.]","author":[{"dropping-particle":"","family":"Liu","given":"Lu","non-dropping-particle":"","parse-names":false,"suffix":""},{"dropping-particle":"","family":"Borlak","given":"Jürgen","non-dropping-particle":"","parse-names":false,"suffix":""}],"container-title":"Stem Cell Reviews and Reports","id":"ITEM-1","issued":{"date-parts":[["2021","1","11"]]},"page":"1-24","publisher":"Springer","title":"Advances in Liver Cancer Stem Cell Isolation and their Characterization","type":"article-journal"},"uris":["http://www.mendeley.com/documents/?uuid=ec01926d-93b4-37b4-a61a-d9bb063de8f9"]},{"id":"ITEM-2","itemData":{"DOI":"10.2174/1574888x13666180821155701","ISSN":"1574888X","PMID":"30147014","abstract":"Cancer Stem Cells (CSCs) constitute a subpopulation at the top of the tumor cell hierarchy that contributes to tumor heterogeneity and is uniquely capable of seeding new tumors. Because of their biological properties, CSCs have been pointed out as therapeutic targets for the development of new therapies against breast cancer. The identification of drugs that selectively target breast CSCs requires a clear understanding of their biological functions and the experimental methods to evaluate such hallmarks. Herein, we review the methods to study breast CSCs properties and discuss their value in the preclinical evaluation of CSC-targeting drugs.","author":[{"dropping-particle":"","family":"Velasco-Velázquez","given":"Marco A.","non-dropping-particle":"","parse-names":false,"suffix":""},{"dropping-particle":"","family":"Velázquez-Quesada","given":"Inés","non-dropping-particle":"","parse-names":false,"suffix":""},{"dropping-particle":"","family":"Vásquez-Bochm","given":"Luz X.","non-dropping-particle":"","parse-names":false,"suffix":""},{"dropping-particle":"","family":"Pérez-Tapia","given":"Sonia M.","non-dropping-particle":"","parse-names":false,"suffix":""}],"container-title":"Current Stem Cell Research &amp; Therapy","id":"ITEM-2","issue":"5","issued":{"date-parts":[["2019","7"]]},"page":"389-397","publisher":"Bentham Science Publishers Ltd.","title":"Targeting Breast Cancer Stem Cells: A Methodological Perspective","type":"article-journal","volume":"14"},"uris":["http://www.mendeley.com/documents/?uuid=7dbae325-608b-4885-92e0-199113b852a5"]},{"id":"ITEM-3","itemData":{"DOI":"10.1016/j.semcancer.2017.03.003","ISSN":"1096-3650","PMID":"28323021","abstract":"Despite a continuing debate about the existence of cancer stem cells (CSCs), recent discoveries have provided further support for their existence and their roles in drug resistance, cancer recurrence and metastasis. CSC characteristics, such as self-renewal and tumour initiation, and supporting cellular processes, particularly the epithelial-to-mesenchymal transition, are attracting a great deal of attention from cancer researchers as they offer opportunities for discovering novel therapeutic targets for future drug development. However, the identification of potential CSC targets presents clear obstacles due to a lack of truly specific CSC markers and the reality of CSC plasticity, making this task a significant challenge. Agents that target developmental signalling pathways, such as Notch, Wnt and Hedgehog, are now in clinical trials whilst alternative approaches including immune-based therapies and microRNA-mediated pathway inhibitors are producing promising pre-clinical results. Here, we discuss the contribution of CSCs to cancer metastasis and the scope of opportunities for therapeutic intervention. In particular, we consider CSC-targeting agents for which there is experimental evidence of anti-metastatic properties and which may have potential to eventually limit relapse and impede metastasis in patients.","author":[{"dropping-particle":"","family":"Agliano","given":"Alice","non-dropping-particle":"","parse-names":false,"suffix":""},{"dropping-particle":"","family":"Calvo","given":"Alfonso","non-dropping-particle":"","parse-names":false,"suffix":""},{"dropping-particle":"","family":"Box","given":"Carol","non-dropping-particle":"","parse-names":false,"suffix":""}],"container-title":"Seminars in cancer biology","id":"ITEM-3","issued":{"date-parts":[["2017","6","1"]]},"page":"25-42","publisher":"Academic Press","title":"The challenge of targeting cancer stem cells to halt metastasis.","type":"article-journal","volume":"44"},"uris":["http://www.mendeley.com/documents/?uuid=cb62be52-e1cc-35f4-8bf2-85cfc4643109"]}],"mendeley":{"formattedCitation":"&lt;sup&gt;[8–10]&lt;/sup&gt;","plainTextFormattedCitation":"[8–10]","previouslyFormattedCitation":"&lt;sup&gt;[8–10]&lt;/sup&gt;"},"properties":{"noteIndex":0},"schema":"https://github.com/citation-style-language/schema/raw/master/csl-citation.json"}</w:instrText>
      </w:r>
      <w:r w:rsidR="00FC17E0"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8–10]</w:t>
      </w:r>
      <w:r w:rsidR="00FC17E0"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w:t>
      </w:r>
    </w:p>
    <w:p w14:paraId="661BD723" w14:textId="57844C53"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CSCs are identified by immunophenotyping by analyzing the expression of cell-surface markers. Although this approach is used extensively, it has limited specificity, because dissimilar markers might be expressed in CSCs from disparate tumor subtypes and, in some cases, even between samples of the same subtype</w:t>
      </w:r>
      <w:r w:rsidR="008E6D89"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392-020-0110-5","ISBN":"4139202001105","ISSN":"2059-3635","PMID":"32296030","abstract":"Since cancer stem cells (CSCs) were first identified in leukemia in 1994, they have been considered promising therapeutic targets for cancer therapy. These cells have self-renewal capacity and differentiation potential and contribute to multiple tumor malignancies, such as recurrence, metastasis, heterogeneity, multidrug resistance, and radiation resistance. The biological activities of CSCs are regulated by several pluripotent transcription factors, such as OCT4, Sox2, Nanog, KLF4, and MYC. In addition, many intracellular signaling pathways, such as Wnt, NF-κB (nuclear factor-κB), Notch, Hedgehog, JAK-STAT (Janus kinase/signal transducers and activators of transcription), PI3K/AKT/mTOR (phosphoinositide 3-kinase/AKT/mammalian target of rapamycin), TGF (transforming growth factor)/SMAD, and PPAR (peroxisome proliferator-activated receptor), as well as extracellular factors, such as vascular niches, hypoxia, tumor-associated macrophages, cancer-associated fibroblasts, cancer-associated mesenchymal stem cells, extracellular matrix, and exosomes, have been shown to be very important regulators of CSCs. Molecules, vaccines, antibodies, and CAR-T (chimeric antigen receptor T cell) cells have been developed to specifically target CSCs, and some of these factors are already undergoing clinical trials. This review summarizes the characterization and identification of CSCs, depicts major factors and pathways that regulate CSC development, and discusses potential targeted therapy for CSCs.","author":[{"dropping-particle":"","family":"Yang","given":"Liqun","non-dropping-particle":"","parse-names":false,"suffix":""},{"dropping-particle":"","family":"Shi","given":"Pengfei","non-dropping-particle":"","parse-names":false,"suffix":""},{"dropping-particle":"","family":"Zhao","given":"Gaichao","non-dropping-particle":"","parse-names":false,"suffix":""},{"dropping-particle":"","family":"Xu","given":"Jie","non-dropping-particle":"","parse-names":false,"suffix":""},{"dropping-particle":"","family":"Peng","given":"Wen","non-dropping-particle":"","parse-names":false,"suffix":""},{"dropping-particle":"","family":"Zhang","given":"Jiayi","non-dropping-particle":"","parse-names":false,"suffix":""},{"dropping-particle":"","family":"Zhang","given":"Guanghui","non-dropping-particle":"","parse-names":false,"suffix":""},{"dropping-particle":"","family":"Wang","given":"Xiaowen","non-dropping-particle":"","parse-names":false,"suffix":""},{"dropping-particle":"","family":"Dong","given":"Zhen","non-dropping-particle":"","parse-names":false,"suffix":""},{"dropping-particle":"","family":"Chen","given":"Fei","non-dropping-particle":"","parse-names":false,"suffix":""},{"dropping-particle":"","family":"Cui","given":"Hongjuan","non-dropping-particle":"","parse-names":false,"suffix":""}],"container-title":"Signal transduction and targeted therapy","id":"ITEM-1","issue":"1","issued":{"date-parts":[["2020","12","7"]]},"number-of-pages":"8","publisher":"Springer US","title":"Targeting cancer stem cell pathways for cancer therapy.","type":"report","volume":"5"},"uris":["http://www.mendeley.com/documents/?uuid=b04aed54-9371-493d-8070-4cdc01635832"]},{"id":"ITEM-2","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2","issued":{"date-parts":[["2020","8","7"]]},"page":"1280","publisher":"Frontiers Media S.A.","title":"Cancer Stem Cells-Origins and Biomarkers: Perspectives for Targeted Personalized Therapies.","type":"article-journal","volume":"11"},"uris":["http://www.mendeley.com/documents/?uuid=91664692-241a-30d9-a07a-f6bd338fc6ef"]}],"mendeley":{"formattedCitation":"&lt;sup&gt;[7,11]&lt;/sup&gt;","plainTextFormattedCitation":"[7,11]","previouslyFormattedCitation":"&lt;sup&gt;[7,11]&lt;/sup&gt;"},"properties":{"noteIndex":0},"schema":"https://github.com/citation-style-language/schema/raw/master/csl-citation.json"}</w:instrText>
      </w:r>
      <w:r w:rsidR="008E6D89"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7,11]</w:t>
      </w:r>
      <w:r w:rsidR="008E6D89"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Conversely, analyzing tumor-initiating capacity by limiting-dilution xenotransplantation (LDX) is expensive and time-consuming and requires many animals, posing an ethical dilemma for researchers. Further, LDX is unsuitable for high-throughput drug screening</w:t>
      </w:r>
      <w:r w:rsidR="00D33FDF"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2174/1574888x13666180821155701","ISSN":"1574888X","PMID":"30147014","abstract":"Cancer Stem Cells (CSCs) constitute a subpopulation at the top of the tumor cell hierarchy that contributes to tumor heterogeneity and is uniquely capable of seeding new tumors. Because of their biological properties, CSCs have been pointed out as therapeutic targets for the development of new therapies against breast cancer. The identification of drugs that selectively target breast CSCs requires a clear understanding of their biological functions and the experimental methods to evaluate such hallmarks. Herein, we review the methods to study breast CSCs properties and discuss their value in the preclinical evaluation of CSC-targeting drugs.","author":[{"dropping-particle":"","family":"Velasco-Velázquez","given":"Marco A.","non-dropping-particle":"","parse-names":false,"suffix":""},{"dropping-particle":"","family":"Velázquez-Quesada","given":"Inés","non-dropping-particle":"","parse-names":false,"suffix":""},{"dropping-particle":"","family":"Vásquez-Bochm","given":"Luz X.","non-dropping-particle":"","parse-names":false,"suffix":""},{"dropping-particle":"","family":"Pérez-Tapia","given":"Sonia M.","non-dropping-particle":"","parse-names":false,"suffix":""}],"container-title":"Current Stem Cell Research &amp; Therapy","id":"ITEM-1","issue":"5","issued":{"date-parts":[["2019","7"]]},"page":"389-397","publisher":"Bentham Science Publishers Ltd.","title":"Targeting Breast Cancer Stem Cells: A Methodological Perspective","type":"article-journal","volume":"14"},"uris":["http://www.mendeley.com/documents/?uuid=7dbae325-608b-4885-92e0-199113b852a5"]},{"id":"ITEM-2","itemData":{"DOI":"10.1016/j.cell.2012.03.049","ISSN":"00928674","PMID":"22632761","abstract":"Selective targeting of cancer stem cells (CSCs) offers promise for a new generation of therapeutics. However, assays for both human CSCs and normal stem cells that are amenable to robust biological screens are limited. Using a discovery platform that reveals differences between neoplastic and normal human pluripotent stem cells (hPSC), we identify small molecules from libraries of known compounds that induce differentiation to overcome neoplastic self-renewal. Surprisingly, thioridazine, an antipsychotic drug, selectively targets the neoplastic cells, and impairs human somatic CSCs capable of in vivo leukemic disease initiation while having no effect on normal blood SCs. The drug antagonizes dopamine receptors that are expressed on CSCs and on breast cancer cells as well. These results suggest that dopamine receptors may serve as a biomarker for diverse malignancies, demonstrate the utility of using neoplastic hPSCs for identifying CSC-targeting drugs, and provide support for the use of differentiation as a therapeutic strategy. PaperClip: © 2012 Elsevier Inc. © 2012 Elsevier Inc.","author":[{"dropping-particle":"","family":"Sachlos","given":"Eleftherios","non-dropping-particle":"","parse-names":false,"suffix":""},{"dropping-particle":"","family":"Risueño","given":"Ruth M.","non-dropping-particle":"","parse-names":false,"suffix":""},{"dropping-particle":"","family":"Laronde","given":"Sarah","non-dropping-particle":"","parse-names":false,"suffix":""},{"dropping-particle":"","family":"Shapovalova","given":"Zoya","non-dropping-particle":"","parse-names":false,"suffix":""},{"dropping-particle":"","family":"Lee","given":"Jong Hee","non-dropping-particle":"","parse-names":false,"suffix":""},{"dropping-particle":"","family":"Russell","given":"Jennifer","non-dropping-particle":"","parse-names":false,"suffix":""},{"dropping-particle":"","family":"Malig","given":"Monika","non-dropping-particle":"","parse-names":false,"suffix":""},{"dropping-particle":"","family":"McNicol","given":"Jamie D.","non-dropping-particle":"","parse-names":false,"suffix":""},{"dropping-particle":"","family":"Fiebig-Comyn","given":"Aline","non-dropping-particle":"","parse-names":false,"suffix":""},{"dropping-particle":"","family":"Graham","given":"Monica","non-dropping-particle":"","parse-names":false,"suffix":""},{"dropping-particle":"","family":"Levadoux-Martin","given":"Marilyne","non-dropping-particle":"","parse-names":false,"suffix":""},{"dropping-particle":"","family":"Lee","given":"Jung Bok","non-dropping-particle":"","parse-names":false,"suffix":""},{"dropping-particle":"","family":"Giacomelli","given":"Andrew O.","non-dropping-particle":"","parse-names":false,"suffix":""},{"dropping-particle":"","family":"Hassell","given":"John A.","non-dropping-particle":"","parse-names":false,"suffix":""},{"dropping-particle":"","family":"Fischer-Russell","given":"Daniela","non-dropping-particle":"","parse-names":false,"suffix":""},{"dropping-particle":"","family":"Trus","given":"Michael R.","non-dropping-particle":"","parse-names":false,"suffix":""},{"dropping-particle":"","family":"Foley","given":"Ronan","non-dropping-particle":"","parse-names":false,"suffix":""},{"dropping-particle":"","family":"Leber","given":"Brian","non-dropping-particle":"","parse-names":false,"suffix":""},{"dropping-particle":"","family":"Xenocostas","given":"Anargyros","non-dropping-particle":"","parse-names":false,"suffix":""},{"dropping-particle":"","family":"Brown","given":"Eric D.","non-dropping-particle":"","parse-names":false,"suffix":""},{"dropping-particle":"","family":"Collins","given":"Tony J.","non-dropping-particle":"","parse-names":false,"suffix":""},{"dropping-particle":"","family":"Bhatia","given":"Mickie","non-dropping-particle":"","parse-names":false,"suffix":""}],"container-title":"Cell","id":"ITEM-2","issue":"6","issued":{"date-parts":[["2012","6","8"]]},"page":"1284-1297","publisher":"Elsevier","title":"Identification of drugs including a dopamine receptor antagonist that selectively target cancer stem cells","type":"article-journal","volume":"149"},"uris":["http://www.mendeley.com/documents/?uuid=645492fc-1f5e-34ae-8ac0-4d05584ac974"]},{"id":"ITEM-3","itemData":{"DOI":"10.1016/j.cell.2009.06.034","ISSN":"00928674","PMID":"19682730","abstract":"Screens for agents that specifically kill epithelial cancer stem cells (CSCs) have not been possible due to the rarity of these cells within tumor cell populations and their relative instability in culture. We describe here an approach to screening for agents with epithelial CSC-specific toxicity. We implemented this method in a chemical screen and discovered compounds showing selective toxicity for breast CSCs. One compound, salinomycin, reduces the proportion of CSCs by &gt;100-fold relative to paclitaxel, a commonly used breast cancer chemotherapeutic drug. Treatment of mice with salinomycin inhibits mammary tumor growth in vivo and induces increased epithelial differentiation of tumor cells. In addition, global gene expression analyses show that salinomycin treatment results in the loss of expression of breast CSC genes previously identified by analyses of breast tissues isolated directly from patients. This study demonstrates the ability to identify agents with specific toxicity for epithelial CSCs. © 2009 Elsevier Inc. All rights reserved.","author":[{"dropping-particle":"","family":"Gupta","given":"Piyush B.","non-dropping-particle":"","parse-names":false,"suffix":""},{"dropping-particle":"","family":"Onder","given":"Tamer T.","non-dropping-particle":"","parse-names":false,"suffix":""},{"dropping-particle":"","family":"Jiang","given":"Guozhi","non-dropping-particle":"","parse-names":false,"suffix":""},{"dropping-particle":"","family":"Tao","given":"Kai","non-dropping-particle":"","parse-names":false,"suffix":""},{"dropping-particle":"","family":"Kuperwasser","given":"Charlotte","non-dropping-particle":"","parse-names":false,"suffix":""},{"dropping-particle":"","family":"Weinberg","given":"Robert A.","non-dropping-particle":"","parse-names":false,"suffix":""},{"dropping-particle":"","family":"Lander","given":"Eric S.","non-dropping-particle":"","parse-names":false,"suffix":""}],"container-title":"Cell","id":"ITEM-3","issue":"4","issued":{"date-parts":[["2009","8","21"]]},"page":"645-659","publisher":"Elsevier B.V.","title":"Identification of Selective Inhibitors of Cancer Stem Cells by High-Throughput Screening","type":"article-journal","volume":"138"},"uris":["http://www.mendeley.com/documents/?uuid=182c16b7-2330-3322-b30e-17f425cdd960"]}],"mendeley":{"formattedCitation":"&lt;sup&gt;[9,12,13]&lt;/sup&gt;","plainTextFormattedCitation":"[9,12,13]","previouslyFormattedCitation":"&lt;sup&gt;[9,12,13]&lt;/sup&gt;"},"properties":{"noteIndex":0},"schema":"https://github.com/citation-style-language/schema/raw/master/csl-citation.json"}</w:instrText>
      </w:r>
      <w:r w:rsidR="00D33FDF"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9,12,13]</w:t>
      </w:r>
      <w:r w:rsidR="00D33FDF"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w:t>
      </w:r>
    </w:p>
    <w:p w14:paraId="55194071" w14:textId="0970F91A" w:rsidR="00A77B3E" w:rsidRPr="00917D37" w:rsidRDefault="00944BC6" w:rsidP="00917D37">
      <w:pPr>
        <w:adjustRightInd w:val="0"/>
        <w:snapToGrid w:val="0"/>
        <w:spacing w:line="360" w:lineRule="auto"/>
        <w:ind w:firstLineChars="200" w:firstLine="480"/>
        <w:jc w:val="both"/>
        <w:rPr>
          <w:rFonts w:ascii="Book Antiqua" w:eastAsia="Book Antiqua" w:hAnsi="Book Antiqua" w:cs="Book Antiqua"/>
          <w:color w:val="000000"/>
        </w:rPr>
      </w:pPr>
      <w:r w:rsidRPr="00917D37">
        <w:rPr>
          <w:rFonts w:ascii="Book Antiqua" w:eastAsia="Book Antiqua" w:hAnsi="Book Antiqua" w:cs="Book Antiqua"/>
          <w:color w:val="000000"/>
        </w:rPr>
        <w:t>To supplement existing tools for identifying, isolating, and characterizing CSCs, several reporter gene systems have been developed, having proven to be useful in substituting or complementing the identification of CSCs by immunophenotyping</w:t>
      </w:r>
      <w:r w:rsidR="00B93745"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07/978-1-4939-6756-8_10","ISSN":"10643745","PMID":"28229412","abstract":"The ability to isolate, characterize, and expand distinct tumor cell populations from primary tissue or xenografts is vital to identifying molecular mechanisms specific to cancer stem cells. Once cells have been extracted from tissue, there are multiple methods by which they can be sorted and cultured. We will describe the approaches that can be taken from cancer stem cell isolation through expansion, including Magnetic-activated Cell Sorting (MACS), Fluorescence-activated Cell Sorting (FACS), the use of reporter systems, and various cell culture methods.","author":[{"dropping-particle":"","family":"Torre-Healy","given":"Luke A.","non-dropping-particle":"","parse-names":false,"suffix":""},{"dropping-particle":"","family":"Berezovsky","given":"Artem","non-dropping-particle":"","parse-names":false,"suffix":""},{"dropping-particle":"","family":"Lathia","given":"Justin D.","non-dropping-particle":"","parse-names":false,"suffix":""}],"container-title":"Methods in Molecular Biology","id":"ITEM-1","issued":{"date-parts":[["2017"]]},"page":"133-143","publisher":"Humana Press Inc.","title":"Isolation, characterization, and expansion of cancer stem cells","type":"chapter","volume":"1553"},"uris":["http://www.mendeley.com/documents/?uuid=b3d27407-6b49-33ca-9ff1-b5d880b6a8fd"]},{"id":"ITEM-2","itemData":{"DOI":"10.1007/7651_2016_360","ISSN":"1940-6029","PMID":"27221339","abstract":"Cancer stem cells have been identified in primary tumors, patient derived xenografts, and established cancer cell lines. The development of reporters has enabled investigators to rapidly enrich for these cells and more importantly track these cells in real time. Here we describe the current state of the reporter field and their use and limitations in multiple cancers.","author":[{"dropping-particle":"","family":"Saygin","given":"Caner","non-dropping-particle":"","parse-names":false,"suffix":""},{"dropping-particle":"","family":"Samour","given":"Mohamed","non-dropping-particle":"","parse-names":false,"suffix":""},{"dropping-particle":"","family":"Chumakova","given":"Anastasia","non-dropping-particle":"","parse-names":false,"suffix":""},{"dropping-particle":"","family":"Jarrar","given":"Awad","non-dropping-particle":"","parse-names":false,"suffix":""},{"dropping-particle":"","family":"Lathia","given":"Justin D.","non-dropping-particle":"","parse-names":false,"suffix":""},{"dropping-particle":"","family":"Reizes","given":"Ofer","non-dropping-particle":"","parse-names":false,"suffix":""}],"container-title":"Methods in molecular biology (Clifton, N.J.)","id":"ITEM-2","issued":{"date-parts":[["2016"]]},"page":"319-333","publisher":"Humana Press Inc.","title":"Reporter Systems to Study Cancer Stem Cells.","type":"article-journal","volume":"1516"},"uris":["http://www.mendeley.com/documents/?uuid=65f42171-2461-3f27-bed0-0ec28bccb272"]}],"mendeley":{"formattedCitation":"&lt;sup&gt;[14,15]&lt;/sup&gt;","plainTextFormattedCitation":"[14,15]","previouslyFormattedCitation":"&lt;sup&gt;[14,15]&lt;/sup&gt;"},"properties":{"noteIndex":0},"schema":"https://github.com/citation-style-language/schema/raw/master/csl-citation.json"}</w:instrText>
      </w:r>
      <w:r w:rsidR="00B93745"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4,15]</w:t>
      </w:r>
      <w:r w:rsidR="00B93745"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Reporter gene systems have become essential tools in analyzing the contribution of CSCs to cancer progression and developing CSCs-selective therapies. In this report, we provide integral information on the advantages and drawback of reporter gene systems for analyzing and studying CSCs. In addition, we review and discuss their use in the development of CSCs-targeting drugs, providing specific examples.</w:t>
      </w:r>
    </w:p>
    <w:p w14:paraId="351EF0F5" w14:textId="77777777" w:rsidR="00AB7EF0" w:rsidRPr="00917D37" w:rsidRDefault="00AB7EF0" w:rsidP="00917D37">
      <w:pPr>
        <w:adjustRightInd w:val="0"/>
        <w:snapToGrid w:val="0"/>
        <w:spacing w:line="360" w:lineRule="auto"/>
        <w:ind w:firstLineChars="200" w:firstLine="480"/>
        <w:jc w:val="both"/>
        <w:rPr>
          <w:rFonts w:ascii="Book Antiqua" w:hAnsi="Book Antiqua"/>
        </w:rPr>
      </w:pPr>
    </w:p>
    <w:p w14:paraId="44CA0A04" w14:textId="5C82008F" w:rsidR="00A77B3E" w:rsidRPr="00917D37" w:rsidRDefault="00944BC6" w:rsidP="00917D37">
      <w:pPr>
        <w:adjustRightInd w:val="0"/>
        <w:snapToGrid w:val="0"/>
        <w:spacing w:line="360" w:lineRule="auto"/>
        <w:jc w:val="both"/>
        <w:rPr>
          <w:rFonts w:ascii="Book Antiqua" w:hAnsi="Book Antiqua"/>
          <w:i/>
          <w:iCs/>
        </w:rPr>
      </w:pPr>
      <w:r w:rsidRPr="00917D37">
        <w:rPr>
          <w:rFonts w:ascii="Book Antiqua" w:eastAsia="Book Antiqua" w:hAnsi="Book Antiqua" w:cs="Book Antiqua"/>
          <w:b/>
          <w:bCs/>
          <w:i/>
          <w:iCs/>
          <w:color w:val="000000"/>
        </w:rPr>
        <w:t xml:space="preserve">The use of biomarkers in analyzing CSC </w:t>
      </w:r>
    </w:p>
    <w:p w14:paraId="15EF0290" w14:textId="142710F3" w:rsidR="00A77B3E" w:rsidRPr="00917D37" w:rsidRDefault="00944BC6" w:rsidP="00917D37">
      <w:pPr>
        <w:adjustRightInd w:val="0"/>
        <w:snapToGrid w:val="0"/>
        <w:spacing w:line="360" w:lineRule="auto"/>
        <w:jc w:val="both"/>
        <w:rPr>
          <w:rFonts w:ascii="Book Antiqua" w:eastAsia="Book Antiqua" w:hAnsi="Book Antiqua" w:cs="Book Antiqua"/>
          <w:color w:val="000000"/>
          <w:vertAlign w:val="superscript"/>
        </w:rPr>
      </w:pPr>
      <w:r w:rsidRPr="00917D37">
        <w:rPr>
          <w:rFonts w:ascii="Book Antiqua" w:eastAsia="Book Antiqua" w:hAnsi="Book Antiqua" w:cs="Book Antiqua"/>
          <w:color w:val="000000"/>
        </w:rPr>
        <w:t>The classical strategy for identifying, analyzing, isolating, and enriching CSCs entails the analysis of cell surface markers that are differential expressed between CSCs and non-CSCs</w:t>
      </w:r>
      <w:r w:rsidR="009F5787"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598-019-46014-0","ISSN":"20452322","PMID":"31267022","abstract":"The existence of radio- and chemotherapy-surviving cancer stem cells is currently believed to explain the inefficacy of anti-glioblastoma (GBM) therapies. The aim of this study was to determine if a therapeutic strategy specifically targeting GBM stem cells (GSC) would completely eradicate a GBM tumor. In both the in vitro and the in vivo models, ganciclovir therapy targeting proliferating GSC promotes the survival of a quiescent, stem-like cell pool capable of reproducing the tumor upon release of the therapeutic pressure. Images of small niches of therapy-surviving tumor cells show organized networks of vascular-like structures formed by tumor cells expressing CD133 or OCT4/SOX2. These results prompted the investigation of tumor cells differentiated to endothelial and pericytic lineages as a potential reservoir of tumor-initiating capacity. Isolated tumor cells with pericyte and endothelial cell lineage characteristics, grown under tumorsphere forming conditions and were able to reproduce tumors after implantation in mice.","author":[{"dropping-particle":"","family":"Guerra-Rebollo","given":"Marta","non-dropping-particle":"","parse-names":false,"suffix":""},{"dropping-particle":"","family":"Garrido","given":"Cristina","non-dropping-particle":"","parse-names":false,"suffix":""},{"dropping-particle":"","family":"Sánchez-Cid","given":"Lourdes","non-dropping-particle":"","parse-names":false,"suffix":""},{"dropping-particle":"","family":"Soler-Botija","given":"Carolina","non-dropping-particle":"","parse-names":false,"suffix":""},{"dropping-particle":"","family":"Meca-Cortés","given":"Oscar","non-dropping-particle":"","parse-names":false,"suffix":""},{"dropping-particle":"","family":"Rubio","given":"Nuria","non-dropping-particle":"","parse-names":false,"suffix":""},{"dropping-particle":"","family":"Blanco","given":"Jerónimo","non-dropping-particle":"","parse-names":false,"suffix":""}],"container-title":"Scientific Reports","id":"ITEM-1","issue":"1","issued":{"date-parts":[["2019","12","1"]]},"publisher":"Nature Research","title":"Targeting of replicating CD133 and OCT4/SOX2 expressing glioma stem cells selects a cell population that reinitiates tumors upon release of therapeutic pressure","type":"article-journal","volume":"9"},"uris":["http://www.mendeley.com/documents/?uuid=a8eb6f97-88b6-31a7-b218-50c6dc57787c"]},{"id":"ITEM-2","itemData":{"DOI":"10.1016/j.bbrc.2013.06.038","ISSN":"0006291X","PMID":"23796710","abstract":"Sex determining region Y-box 2 (SOX2) is well known as one of the \"stemness\" factors and is often expressed in cancers including breast cancer. In this study, we developed a reporter system using fluorescent protein driven by the promoter for SOX2 gene to detect and isolate living SOX2-positive cells. Using this system, we determined that SOX2 promoter activities were well correlated with SOX2 mRNA expression levels in 5 breast cancer cell lines, and that the cell population with positive SOX2 promoter activity (pSp-T+) isolated from one of the 5 cell lines, MCF-7 cells, showed a high SOX2 protein expression and high sphere-forming activity compared with very low promoter activity (pSp-Tlow/-). The pSp-T+ population expressed higher mRNA levels of several stemness-related genes such as CD44, ABCB1, NANOG and TWIST1 than the pSp-Tlow/- population whereas the two populations expressed CD24 at similar levels. These results suggest that the cell population with SOX2 promoter activity contains cancer stem cell (CSC)-like cells which show different expression profiles from those of CSC-marker genes previously recognized in human breast cancers. © 2013 Elsevier Inc.","author":[{"dropping-particle":"","family":"Liang","given":"Shanshan","non-dropping-particle":"","parse-names":false,"suffix":""},{"dropping-particle":"","family":"Furuhashi","given":"Masako","non-dropping-particle":"","parse-names":false,"suffix":""},{"dropping-particle":"","family":"Nakane","given":"Rie","non-dropping-particle":"","parse-names":false,"suffix":""},{"dropping-particle":"","family":"Nakazawa","given":"Seitaro","non-dropping-particle":"","parse-names":false,"suffix":""},{"dropping-particle":"","family":"Goudarzi","given":"Houman","non-dropping-particle":"","parse-names":false,"suffix":""},{"dropping-particle":"","family":"Hamada","given":"Jun ichi","non-dropping-particle":"","parse-names":false,"suffix":""},{"dropping-particle":"","family":"Iizasa","given":"Hisashi","non-dropping-particle":"","parse-names":false,"suffix":""}],"container-title":"Biochemical and Biophysical Research Communications","id":"ITEM-2","issue":"2","issued":{"date-parts":[["2013"]]},"page":"205-211","publisher":"Elsevier Inc.","title":"Isolation and characterization of human breast cancer cells with SOX2 promoter activity","type":"article-journal","volume":"437"},"uris":["http://www.mendeley.com/documents/?uuid=b087407d-b5ea-4eb2-b044-a82ba9973906"]},{"id":"ITEM-3","itemData":{"DOI":"10.1158/0008-5472.CAN-13-1559","ISSN":"00085472","PMID":"24356422","abstract":"Unresectable metastatic bone sarcoma and soft-tissue sarcomas (STS) are incurable due to the inability to eradicate chemoresistant cancer stem-like cells (sCSC) that are likely responsible for relapses and drug resistance. In this study, we investigated the preclinical activity of patient-derived cytokine-induced killer (CIK) cells against autologous bone sarcoma and STS, including against putative sCSCs. Tumor killing was evaluated both in vitro and within an immunodeficient mouse model of autologous sarcoma. To identify putative sCSCs, autologous bone sarcoma and STS cells were engineered with a CSC detector vector encoding eGFP under the control of the human promoter for OCT4, a stem cell gene activated in putative sCSCs. Using CIK cells expanded from 21 patients, we found that CIK cells efficiently killed allogeneic and autologous sarcoma cells in vitro. Intravenous infusion of CIK cells delayed autologous tumor growth in immunodeficient mice. Further in vivo analyses established that CIK cells could infiltrate tumors and that tumor growth inhibition occurred without an enrichment of sCSCs relative to control-treated animals. These results provide preclinical proof-of-concept for an effective strategy to attack autologous sarcomas, including putative sCSCs, supporting the clinical development of CIK cells as a novel class of immunotherapy for use in settings of untreatable metastatic disease. © 2014 American Association for Cancer Research.","author":[{"dropping-particle":"","family":"Sangiolo","given":"Dario","non-dropping-particle":"","parse-names":false,"suffix":""},{"dropping-particle":"","family":"Mesiano","given":"Giulia","non-dropping-particle":"","parse-names":false,"suffix":""},{"dropping-particle":"","family":"Gammaitoni","given":"Loretta","non-dropping-particle":"","parse-names":false,"suffix":""},{"dropping-particle":"","family":"Leuci","given":"Valeria","non-dropping-particle":"","parse-names":false,"suffix":""},{"dropping-particle":"","family":"Todorovic","given":"Maja","non-dropping-particle":"","parse-names":false,"suffix":""},{"dropping-particle":"","family":"Giraudo","given":"Lidia","non-dropping-particle":"","parse-names":false,"suffix":""},{"dropping-particle":"","family":"Cammarata","given":"Cristina","non-dropping-particle":"","parse-names":false,"suffix":""},{"dropping-particle":"","family":"Dell'Aglio","given":"Carmine","non-dropping-particle":"","parse-names":false,"suffix":""},{"dropping-particle":"","family":"D'Ambrosio","given":"Lorenzo","non-dropping-particle":"","parse-names":false,"suffix":""},{"dropping-particle":"","family":"Pisacane","given":"Alberto","non-dropping-particle":"","parse-names":false,"suffix":""},{"dropping-particle":"","family":"Sarotto","given":"Ivana","non-dropping-particle":"","parse-names":false,"suffix":""},{"dropping-particle":"","family":"Miano","given":"Sara","non-dropping-particle":"","parse-names":false,"suffix":""},{"dropping-particle":"","family":"Ferrero","given":"Ivana","non-dropping-particle":"","parse-names":false,"suffix":""},{"dropping-particle":"","family":"Carnevale-Schianca","given":"Fabrizio","non-dropping-particle":"","parse-names":false,"suffix":""},{"dropping-particle":"","family":"Pignochino","given":"Ymera","non-dropping-particle":"","parse-names":false,"suffix":""},{"dropping-particle":"","family":"Sassi","given":"Francesco","non-dropping-particle":"","parse-names":false,"suffix":""},{"dropping-particle":"","family":"Bertotti","given":"Andrea","non-dropping-particle":"","parse-names":false,"suffix":""},{"dropping-particle":"","family":"Piacibello","given":"Wanda","non-dropping-particle":"","parse-names":false,"suffix":""},{"dropping-particle":"","family":"Fagioli","given":"Franca","non-dropping-particle":"","parse-names":false,"suffix":""},{"dropping-particle":"","family":"Aglietta","given":"Massimo","non-dropping-particle":"","parse-names":false,"suffix":""},{"dropping-particle":"","family":"Grignani","given":"Giovanni","non-dropping-particle":"","parse-names":false,"suffix":""}],"container-title":"Cancer Research","id":"ITEM-3","issue":"1","issued":{"date-parts":[["2014","1","1"]]},"page":"119-129","publisher":"American Association for Cancer Research","title":"Cytokine-induced killer cells eradicate bone and soft-tissue sarcomas","type":"article-journal","volume":"74"},"uris":["http://www.mendeley.com/documents/?uuid=abbb6191-b6f0-3665-a80c-3bf47e0d3995"]},{"id":"ITEM-4","itemData":{"DOI":"10.1038/cdd.2014.31","ISSN":"14765403","PMID":"24608791","abstract":"Glioblastoma multiforme patients have a poor prognosis due to therapeutic resistance and tumor relapse. It has been suggested that gliomas are driven by a rare subset of tumor cells known as glioma stem cells (GSCs). This hypothesis states that only a few GSCs are able to divide, differentiate, and initiate a new tumor. It has also been shown that this subpopulation is more resistant to conventional therapies than its differentiated counterpart. In order to understand glioma recurrence post therapy, we investigated the behavior of GSCs after primary chemotherapy. We first show that exposure of patient-derived as well as established glioma cell lines to therapeutic doses of temozolomide (TMZ), the most commonly used antiglioma chemotherapy, consistently increases the GSC pool over time both in vitro and in vivo. Secondly, lineage-tracing analysis of the expanded GSC pool suggests that such amplification is a result of a phenotypic shift in the non-GSC population to a GSC-like state in the presence of TMZ. The newly converted GSC population expresses markers associated with pluripotency and stemness, such as CD133, SOX2, Oct4, and Nestin. Furthermore, we show that intracranial implantation of the newly converted GSCs in nude mice results in a more efficient grafting and invasive phenotype. Taken together, these findings provide the first evidence that glioma cells exposed to chemotherapeutic agents are able to interconvert between non-GSCs and GSCs, thereby replenishing the original tumor population, leading to a more infiltrative phenotype and enhanced chemoresistance. This may represent a potential mechanism for therapeutic relapse. © 2014 Macmillan Publishers Limited All rights reserved.","author":[{"dropping-particle":"","family":"Auffinger","given":"B.","non-dropping-particle":"","parse-names":false,"suffix":""},{"dropping-particle":"","family":"Tobias","given":"A. L.","non-dropping-particle":"","parse-names":false,"suffix":""},{"dropping-particle":"","family":"Han","given":"Y.","non-dropping-particle":"","parse-names":false,"suffix":""},{"dropping-particle":"","family":"Lee","given":"G.","non-dropping-particle":"","parse-names":false,"suffix":""},{"dropping-particle":"","family":"Guo","given":"D.","non-dropping-particle":"","parse-names":false,"suffix":""},{"dropping-particle":"","family":"Dey","given":"M.","non-dropping-particle":"","parse-names":false,"suffix":""},{"dropping-particle":"","family":"Lesniak","given":"M. S.","non-dropping-particle":"","parse-names":false,"suffix":""},{"dropping-particle":"","family":"Ahmed","given":"A. U.","non-dropping-particle":"","parse-names":false,"suffix":""}],"container-title":"Cell Death and Differentiation","id":"ITEM-4","issue":"7","issued":{"date-parts":[["2014","3","7"]]},"page":"1119-1131","publisher":"Nature Publishing Group","title":"Conversion of differentiated cancer cells into cancer stem-like cells in a glioblastoma model after primary chemotherapy","type":"article-journal","volume":"21"},"uris":["http://www.mendeley.com/documents/?uuid=2ae499e8-2a4f-3a11-9643-647d0efd80f4"]}],"mendeley":{"formattedCitation":"&lt;sup&gt;[16–19]&lt;/sup&gt;","plainTextFormattedCitation":"[16–19]","previouslyFormattedCitation":"&lt;sup&gt;[16–19]&lt;/sup&gt;"},"properties":{"noteIndex":0},"schema":"https://github.com/citation-style-language/schema/raw/master/csl-citation.json"}</w:instrText>
      </w:r>
      <w:r w:rsidR="009F5787"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6–19]</w:t>
      </w:r>
      <w:r w:rsidR="009F5787"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The first CSCs markers were identified in acute myelogenous leukemia (CD34</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CD38</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w:t>
      </w:r>
      <w:r w:rsidR="009A2EF8"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nm0797-730","ISSN":"10788956","PMID":"9212098","abstract":"On the subject of acute myeloid leukemia (AML), there is little consensus about the target cell within the hematopoietic stem cell hierarchy that is susceptible to leukemic transformation, or about the mechanism that underlies the phenotypic, genotypic and clinical heterogeneity. Here we demonstrate that the cell capable of initiating human AML in non-obese diabetic mice with severe combined immunodeficiency disease (NOD/SCID mice) - termed the SCID leukemia-initiating cell, or SL-IC - possesses the differentiative and proliferative capacities and the potential for self- renewal expected of a leukemic stem cell. The SL-ICs from all subtypes of AML analyzed, regardless of the heterogeneity in maturation characteristics of the leukemic blasts, were exclusively CD34++ CD38-, similar to the cell- surface phenotype of normal SCID-repopulating cells, suggesting that normal primitive cells, rather than committed progenitor cells, are the target for leukemic transformation. The SL-ICs were able to differentiate in vivo into leukemic blasts, indicating that the leukemic clone is organized as a hierarchy.","author":[{"dropping-particle":"","family":"Bonnet","given":"Dominique","non-dropping-particle":"","parse-names":false,"suffix":""},{"dropping-particle":"","family":"Dick","given":"John E.","non-dropping-particle":"","parse-names":false,"suffix":""}],"container-title":"Nature Medicine","id":"ITEM-1","issue":"7","issued":{"date-parts":[["1997","7"]]},"page":"730-737","publisher":"Nat Med","title":"Human acute myeloid leukemia is organized as a hierarchy that originates from a primitive hematopoietic cell","type":"article-journal","volume":"3"},"uris":["http://www.mendeley.com/documents/?uuid=b2e1e642-9508-3ae4-9f6a-4d1269d6fd61"]}],"mendeley":{"formattedCitation":"&lt;sup&gt;[20]&lt;/sup&gt;","plainTextFormattedCitation":"[20]","previouslyFormattedCitation":"&lt;sup&gt;[20]&lt;/sup&gt;"},"properties":{"noteIndex":0},"schema":"https://github.com/citation-style-language/schema/raw/master/csl-citation.json"}</w:instrText>
      </w:r>
      <w:r w:rsidR="009A2EF8"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0]</w:t>
      </w:r>
      <w:r w:rsidR="009A2EF8"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Subsequently, markers that are shared between CSCs and normal human stem cells have been used to identify self-renewing CSCs in solid tumors (see</w:t>
      </w:r>
      <w:r w:rsidR="005A0A8A"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392-020-0110-5","ISBN":"4139202001105","ISSN":"2059-3635","PMID":"32296030","abstract":"Since cancer stem cells (CSCs) were first identified in leukemia in 1994, they have been considered promising therapeutic targets for cancer therapy. These cells have self-renewal capacity and differentiation potential and contribute to multiple tumor malignancies, such as recurrence, metastasis, heterogeneity, multidrug resistance, and radiation resistance. The biological activities of CSCs are regulated by several pluripotent transcription factors, such as OCT4, Sox2, Nanog, KLF4, and MYC. In addition, many intracellular signaling pathways, such as Wnt, NF-κB (nuclear factor-κB), Notch, Hedgehog, JAK-STAT (Janus kinase/signal transducers and activators of transcription), PI3K/AKT/mTOR (phosphoinositide 3-kinase/AKT/mammalian target of rapamycin), TGF (transforming growth factor)/SMAD, and PPAR (peroxisome proliferator-activated receptor), as well as extracellular factors, such as vascular niches, hypoxia, tumor-associated macrophages, cancer-associated fibroblasts, cancer-associated mesenchymal stem cells, extracellular matrix, and exosomes, have been shown to be very important regulators of CSCs. Molecules, vaccines, antibodies, and CAR-T (chimeric antigen receptor T cell) cells have been developed to specifically target CSCs, and some of these factors are already undergoing clinical trials. This review summarizes the characterization and identification of CSCs, depicts major factors and pathways that regulate CSC development, and discusses potential targeted therapy for CSCs.","author":[{"dropping-particle":"","family":"Yang","given":"Liqun","non-dropping-particle":"","parse-names":false,"suffix":""},{"dropping-particle":"","family":"Shi","given":"Pengfei","non-dropping-particle":"","parse-names":false,"suffix":""},{"dropping-particle":"","family":"Zhao","given":"Gaichao","non-dropping-particle":"","parse-names":false,"suffix":""},{"dropping-particle":"","family":"Xu","given":"Jie","non-dropping-particle":"","parse-names":false,"suffix":""},{"dropping-particle":"","family":"Peng","given":"Wen","non-dropping-particle":"","parse-names":false,"suffix":""},{"dropping-particle":"","family":"Zhang","given":"Jiayi","non-dropping-particle":"","parse-names":false,"suffix":""},{"dropping-particle":"","family":"Zhang","given":"Guanghui","non-dropping-particle":"","parse-names":false,"suffix":""},{"dropping-particle":"","family":"Wang","given":"Xiaowen","non-dropping-particle":"","parse-names":false,"suffix":""},{"dropping-particle":"","family":"Dong","given":"Zhen","non-dropping-particle":"","parse-names":false,"suffix":""},{"dropping-particle":"","family":"Chen","given":"Fei","non-dropping-particle":"","parse-names":false,"suffix":""},{"dropping-particle":"","family":"Cui","given":"Hongjuan","non-dropping-particle":"","parse-names":false,"suffix":""}],"container-title":"Signal transduction and targeted therapy","id":"ITEM-1","issue":"1","issued":{"date-parts":[["2020","12","7"]]},"number-of-pages":"8","publisher":"Springer US","title":"Targeting cancer stem cell pathways for cancer therapy.","type":"report","volume":"5"},"uris":["http://www.mendeley.com/documents/?uuid=b04aed54-9371-493d-8070-4cdc01635832"]},{"id":"ITEM-2","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2","issued":{"date-parts":[["2020","8","7"]]},"page":"1280","publisher":"Frontiers Media S.A.","title":"Cancer Stem Cells-Origins and Biomarkers: Perspectives for Targeted Personalized Therapies.","type":"article-journal","volume":"11"},"uris":["http://www.mendeley.com/documents/?uuid=91664692-241a-30d9-a07a-f6bd338fc6ef"]}],"mendeley":{"formattedCitation":"&lt;sup&gt;[7,11]&lt;/sup&gt;","plainTextFormattedCitation":"[7,11]","previouslyFormattedCitation":"&lt;sup&gt;[7,11]&lt;/sup&gt;"},"properties":{"noteIndex":0},"schema":"https://github.com/citation-style-language/schema/raw/master/csl-citation.json"}</w:instrText>
      </w:r>
      <w:r w:rsidR="005A0A8A"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7,11]</w:t>
      </w:r>
      <w:r w:rsidR="005A0A8A"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for reviews). </w:t>
      </w:r>
    </w:p>
    <w:p w14:paraId="0D421041" w14:textId="6ED7D75F"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Immunophenotyping is widely used because it is easy and fast, and can be performed without special training. Fluorescence-activated cell sorting (FACS) and magnetic-activated cell sorting (MACS) with surface markers are the primary strategies for isolating CSCs</w:t>
      </w:r>
      <w:r w:rsidR="00E97E83"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02/stem.5530130510","ISSN":"15494918","PMID":"8528102","abstract":"Interest in the isolation and characterization of primitive hemopoietic cells in both the clinical and research fields has rapidly increased. In parallel, different purification systems have been developed to isolate these cells. We have compared five different methods for separation of CD34+ cells from human umbilical cord blood, normal bone marrow and apheresis harvests and analyzed purity, recovery, yield and enrichment of colony forming cells (CFC) for each individual system. Our results indicate that the most reliable methods of purification for all samples were fluorescence activated cell sorting (FACS) and magnetic activated cell sorting (MACS) which consistently yielded high purities (&gt;70%) and enrichment of CFC. In this respect the enrichment of CFC from the MACS was superior to all the other systems including FACS. Similar results (&gt;70%) for purity were obtained using avidin affinity columns and a biotinylated antibody but neither yield nor CFC enrichment approached the values achieved with MACS. On average CFC enrichment using these affinity columns was greater than that observed for FACS while the purity was comparable. Both CELLector flasks and immunomagnetic beads coated with CD34 antibodies were less effective in our hands in separating purified populations of progenitor cells. Both purity and CFC enrichment of CD34+ cells using these methods were at least 50% lower than obtained with either FACS, MACS or affinity columns. Copyright © 1995 AlphaMed Press","author":[{"dropping-particle":"","family":"Wynter","given":"E. A.","non-dropping-particle":"De","parse-names":false,"suffix":""},{"dropping-particle":"","family":"Coutinho","given":"L. H.","non-dropping-particle":"","parse-names":false,"suffix":""},{"dropping-particle":"","family":"Pei","given":"X.","non-dropping-particle":"","parse-names":false,"suffix":""},{"dropping-particle":"","family":"Marsh","given":"J. C.W.","non-dropping-particle":"","parse-names":false,"suffix":""},{"dropping-particle":"","family":"Hows","given":"J.","non-dropping-particle":"","parse-names":false,"suffix":""},{"dropping-particle":"","family":"Luft","given":"T.","non-dropping-particle":"","parse-names":false,"suffix":""},{"dropping-particle":"","family":"Testa","given":"N. G.","non-dropping-particle":"","parse-names":false,"suffix":""}],"container-title":"STEM CELLS","id":"ITEM-1","issue":"5","issued":{"date-parts":[["1995"]]},"page":"524-532","publisher":"Stem Cells","title":"Comparison of purity and enrichment of CD34+ cells from bone marrow, umbilical cord and peripheral blood (primed for apheresis) using five separation systems","type":"article-journal","volume":"13"},"uris":["http://www.mendeley.com/documents/?uuid=3abc34d1-c99f-3755-814d-010d70c6df83"]}],"mendeley":{"formattedCitation":"&lt;sup&gt;[21]&lt;/sup&gt;","plainTextFormattedCitation":"[21]","previouslyFormattedCitation":"&lt;sup&gt;[21]&lt;/sup&gt;"},"properties":{"noteIndex":0},"schema":"https://github.com/citation-style-language/schema/raw/master/csl-citation.json"}</w:instrText>
      </w:r>
      <w:r w:rsidR="00E97E83"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1]</w:t>
      </w:r>
      <w:r w:rsidR="00E97E83"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FACS can sort by multiple biomarkers simultaneously, has robust </w:t>
      </w:r>
      <w:r w:rsidRPr="00917D37">
        <w:rPr>
          <w:rFonts w:ascii="Book Antiqua" w:eastAsia="Book Antiqua" w:hAnsi="Book Antiqua" w:cs="Book Antiqua"/>
          <w:color w:val="000000"/>
        </w:rPr>
        <w:lastRenderedPageBreak/>
        <w:t>specificity, and can be combined with other strategies to analyze the functional characteristics of CSCs, such as fluorescence screening of Hoechst 33342 exclusion</w:t>
      </w:r>
      <w:r w:rsidR="00E97E83"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yexcr.2004.04.010","ISSN":"00144827","PMID":"15242769","abstract":"Side population (SP) cells isolated from bone marrow, skeletal muscle, and skin have been shown to engraft in dystrophic muscle. However, there have been questions on the phenotypical heterogeneity, tissue of origin, and relationships among SP cell populations extracted from different tissues. Studies on bone marrow SP cells have followed a consistent protocol for their isolation and results obtained are concordant. In contrast, protocols for the isolation of muscle SP cells vary greatly, and consequently reports on their phenotype, differentiation potential and origin have been inconsistent. To address this controversy, we demonstrate that isolation parameters, such as tissue dissociation, cell counting, Hoechst concentration, and stringency in the selection of SP cells, have an effect on the yield, viability, and homogeneity of SP cells derived from bone marrow, skeletal muscle, and skin. In this paper, we demonstrate that SP cells isolated from the bone marrow are distinct from SP cells extracted from skeletal muscle and skin tissues. This study offers an explanation for the controversy surrounding muscle SP cells, provides a detailed standardized protocol for their isolation, and highlights basic guidelines for reproducible and reliable isolation of SP cells from any tissue. © 2004 Elsevier Inc. All rights reserved.","author":[{"dropping-particle":"","family":"Montanaro","given":"Federica","non-dropping-particle":"","parse-names":false,"suffix":""},{"dropping-particle":"","family":"Liadaki","given":"Kalliopi","non-dropping-particle":"","parse-names":false,"suffix":""},{"dropping-particle":"","family":"Schienda","given":"Jaclyn","non-dropping-particle":"","parse-names":false,"suffix":""},{"dropping-particle":"","family":"Flint","given":"Alan","non-dropping-particle":"","parse-names":false,"suffix":""},{"dropping-particle":"","family":"Gussoni","given":"Emanuela","non-dropping-particle":"","parse-names":false,"suffix":""},{"dropping-particle":"","family":"Kunkel","given":"Louis M.","non-dropping-particle":"","parse-names":false,"suffix":""}],"container-title":"Experimental Cell Research","id":"ITEM-1","issue":"1","issued":{"date-parts":[["2004","8","1"]]},"page":"144-154","publisher":"Academic Press Inc.","title":"Demystifying SP cell purification: Viability, yield, and phenotype are defined by isolation parameters","type":"article-journal","volume":"298"},"uris":["http://www.mendeley.com/documents/?uuid=45a39b3e-2b4f-35e9-ac1b-2ac5d8e780ff"]}],"mendeley":{"formattedCitation":"&lt;sup&gt;[22]&lt;/sup&gt;","plainTextFormattedCitation":"[22]","previouslyFormattedCitation":"&lt;sup&gt;[22]&lt;/sup&gt;"},"properties":{"noteIndex":0},"schema":"https://github.com/citation-style-language/schema/raw/master/csl-citation.json"}</w:instrText>
      </w:r>
      <w:r w:rsidR="00E97E83"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2]</w:t>
      </w:r>
      <w:r w:rsidR="00E97E83"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However, FACS requires sterile conditions, and cell sorting is stressful to cells, which can impact their behavior. Further, given that CSCs are a rare population, their sorting requires an excessive number of cells, leading to high experimental costs, and treating cell cultures with trypsin can affect their expression of surface markers</w:t>
      </w:r>
      <w:r w:rsidR="005C6A05"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07/s12015-020-10114-6","ISSN":"2629-3269","PMID":"33432485","abstract":"Over the last decade research on cancer stem cells (CSC) significantly contributed to a better understanding of tumor biology. Given their similarity to normal stem cells, i.e. self-renewal and pluripotency the need arises to develop robust protocols for the isolation and characterization of CSCs. As with other malignancies, hepatic tumors are composed of a heterogeneous population of cells including liver cancer stem cells (LCSC). Yet, a precise understanding of why stem cells become cancerous is still lacking. There is unmet need to develop robust protocols for the successful isolation of LCSCs from human tissue resection material as to assist in the development of molecular targeted therapies. Here we review the research progress made in the isolation and characterization of LCSCs by considering a wide range of cell surface markers and sorting methods, as applied to side populations, microsphere cultures and the gradient centrifugation method. We emphasize the different fluorescence activated cell sorting methods and the possibility to enrich LCSCs by immunomagnetic beads. We review the specificity of functional assays by considering ABCG transporter and ALDH1 enzyme activities and evaluate the in vivo tumorigenicity of LCSCs in highly sensitive bioassays. Finally, we evaluate different LCSC markers in association with viral and non-viral liver disease and explore the potential of novel drug delivery systems targeting CD133, EpCAM, CD13 and CD90 for the development of molecular targeted therapies. [Figure not available: see fulltext.]","author":[{"dropping-particle":"","family":"Liu","given":"Lu","non-dropping-particle":"","parse-names":false,"suffix":""},{"dropping-particle":"","family":"Borlak","given":"Jürgen","non-dropping-particle":"","parse-names":false,"suffix":""}],"container-title":"Stem Cell Reviews and Reports","id":"ITEM-1","issued":{"date-parts":[["2021","1","11"]]},"page":"1-24","publisher":"Springer","title":"Advances in Liver Cancer Stem Cell Isolation and their Characterization","type":"article-journal"},"uris":["http://www.mendeley.com/documents/?uuid=ec01926d-93b4-37b4-a61a-d9bb063de8f9"]},{"id":"ITEM-2","itemData":{"DOI":"10.1016/j.canlet.2016.04.022","ISSN":"18727980","PMID":"27091400","abstract":"Fluorescence-activated cell sorting (FACS) based on the surface marker CD133 is the most common method for isolating glioma stem cells (GSCs) from heterogeneous glioma cell populations. Optimization of this method will have profound implications for the future of GSC research. Five commonly used digestion reagents, Liberase-TL, trypsin, TrypLE, Accutase, and non-enzymatic cell dissociation solution (NECDS), were used to dissociate glioma tumorspheres derived from two primary glioma specimens (091214 and 090116) and the cell lines U87 and T98G. The dissociation time, cell viability, retention of CD133, and stemness capacity were assessed. The results showed that single cells derived from the Liberase-TL (200 μg/ml) group exhibited high viability and less damage to the antigen CD133. However, the efficiency of NECDS for dissociating the tumorspheres into single cells was fairly low. Meanwhile, the use of this digestion reagent resulted in obvious cellular and antigenic impairments. Taken together, Liberase-TL (200 μg/ml) is an ideal reagent for isolating GSCs from tumorspheres. In contrast, the use of NECDS for such a protocol should be carefully considered.","author":[{"dropping-particle":"","family":"Lv","given":"Donglai","non-dropping-particle":"","parse-names":false,"suffix":""},{"dropping-particle":"","family":"Ma","given":"Qing hua","non-dropping-particle":"","parse-names":false,"suffix":""},{"dropping-particle":"","family":"Duan","given":"Jiang jie","non-dropping-particle":"","parse-names":false,"suffix":""},{"dropping-particle":"","family":"Wu","given":"Hai bo","non-dropping-particle":"","parse-names":false,"suffix":""},{"dropping-particle":"","family":"Zhao","given":"Xi long","non-dropping-particle":"","parse-names":false,"suffix":""},{"dropping-particle":"","family":"Yu","given":"Shi cang","non-dropping-particle":"","parse-names":false,"suffix":""},{"dropping-particle":"","family":"Bian","given":"Xiu wu","non-dropping-particle":"","parse-names":false,"suffix":""}],"container-title":"Cancer Letters","id":"ITEM-2","issue":"1","issued":{"date-parts":[["2016","7","10"]]},"page":"105-115","publisher":"Elsevier Ireland Ltd","title":"Optimized dissociation protocol for isolating human glioma stem cells from tumorspheres via fluorescence-activated cell sorting","type":"article-journal","volume":"377"},"uris":["http://www.mendeley.com/documents/?uuid=34f22014-b6ef-3d1e-9444-f9115e28949b"]},{"id":"ITEM-3","itemData":{"DOI":"10.1159/000325538","ISSN":"1423-0291","PMID":"21778785","abstract":"BACKGROUND Intratumoral hypoxia is known to lead to increased aggressiveness and distant metastasis. However, the interplay underlying these actions is still unknown. OBJECTIVE We explored whether cancer cells might acquire a stem-like phenotype under hypoxia, consequently leading to an aggressive phenotype, including invasiveness and metastasis. METHODS Under normoxia (20% O(2)) or hypoxia (1% O(2)), the expression of CD133 (cancer stem cell marker), CXC chemokine receptor 4 (CXCR4) and hypoxia-inducible factor-1α (HIF-1α) was examined by RT-PCR and immunostaining using human pancreatic cancer cell lines. We also examined if hypoxia facilitates the invasiveness of CD133+ cancer cells. Furthermore, we transfected dominant active HIF-1α (HIF-1αΔODD) by the retroviral gene transfer and examined the effects both in vitro and in vivo. RESULTS Compared with normoxia, hypoxia elevated the expression of CD133, CXCR4 and HIF-1α. Moreover, hypoxia facilitated the invasiveness of CD133+ pancreatic cancer cells. The behavior of HIF-1αΔODD-transfected cells under normoxia was compatible with that of the parent cells under hypoxia. Furthermore, a xenograft model of HIF-1αΔODD cells showed aggressiveness, including metastasis and highly tumorigenic ability. CONCLUSION Hypoxia induces tumor aggressiveness associated with the expansion of CD133+ pancreatic cancer cells in a predominantly HIF-1α-dependent manner.","author":[{"dropping-particle":"","family":"Hashimoto","given":"Okito","non-dropping-particle":"","parse-names":false,"suffix":""},{"dropping-particle":"","family":"Shimizu","given":"Kazuya","non-dropping-particle":"","parse-names":false,"suffix":""},{"dropping-particle":"","family":"Semba","given":"Shuho","non-dropping-particle":"","parse-names":false,"suffix":""},{"dropping-particle":"","family":"Chiba","given":"Sachie","non-dropping-particle":"","parse-names":false,"suffix":""},{"dropping-particle":"","family":"Ku","given":"Yonson","non-dropping-particle":"","parse-names":false,"suffix":""},{"dropping-particle":"","family":"Yokozaki","given":"Hiroshi","non-dropping-particle":"","parse-names":false,"suffix":""},{"dropping-particle":"","family":"Hori","given":"Yuichi","non-dropping-particle":"","parse-names":false,"suffix":""}],"container-title":"Pathobiology : journal of immunopathology, molecular and cellular biology","id":"ITEM-3","issue":"4","issued":{"date-parts":[["2011","7"]]},"page":"181-92","publisher":"Karger Publishers","title":"Hypoxia induces tumor aggressiveness and the expansion of CD133-positive cells in a hypoxia-inducible factor-1α-dependent manner in pancreatic cancer cells.","type":"article-journal","volume":"78"},"uris":["http://www.mendeley.com/documents/?uuid=fa2aeed1-6c5f-3315-b53c-80e7f8a44f0f"]}],"mendeley":{"formattedCitation":"&lt;sup&gt;[8,23,24]&lt;/sup&gt;","plainTextFormattedCitation":"[8,23,24]","previouslyFormattedCitation":"&lt;sup&gt;[8,23,24]&lt;/sup&gt;"},"properties":{"noteIndex":0},"schema":"https://github.com/citation-style-language/schema/raw/master/csl-citation.json"}</w:instrText>
      </w:r>
      <w:r w:rsidR="005C6A05"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8,23,24]</w:t>
      </w:r>
      <w:r w:rsidR="005C6A05"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w:t>
      </w:r>
    </w:p>
    <w:p w14:paraId="3A763B18" w14:textId="71363220"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MACS is a simple antibody-based separation technique that does not requires specialized equipment; however, the number of biomarkers that can be used is limited, and thus, it might be unsuitable for complex CSCs immunophenotypes. The resulting purity is typically higher with FACS, but cell survival rates are better with MACS</w:t>
      </w:r>
      <w:r w:rsidR="005C6A05"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07/978-1-4939-6756-8_10","ISSN":"10643745","PMID":"28229412","abstract":"The ability to isolate, characterize, and expand distinct tumor cell populations from primary tissue or xenografts is vital to identifying molecular mechanisms specific to cancer stem cells. Once cells have been extracted from tissue, there are multiple methods by which they can be sorted and cultured. We will describe the approaches that can be taken from cancer stem cell isolation through expansion, including Magnetic-activated Cell Sorting (MACS), Fluorescence-activated Cell Sorting (FACS), the use of reporter systems, and various cell culture methods.","author":[{"dropping-particle":"","family":"Torre-Healy","given":"Luke A.","non-dropping-particle":"","parse-names":false,"suffix":""},{"dropping-particle":"","family":"Berezovsky","given":"Artem","non-dropping-particle":"","parse-names":false,"suffix":""},{"dropping-particle":"","family":"Lathia","given":"Justin D.","non-dropping-particle":"","parse-names":false,"suffix":""}],"container-title":"Methods in Molecular Biology","id":"ITEM-1","issued":{"date-parts":[["2017"]]},"page":"133-143","publisher":"Humana Press Inc.","title":"Isolation, characterization, and expansion of cancer stem cells","type":"chapter","volume":"1553"},"uris":["http://www.mendeley.com/documents/?uuid=b3d27407-6b49-33ca-9ff1-b5d880b6a8fd"]}],"mendeley":{"formattedCitation":"&lt;sup&gt;[14]&lt;/sup&gt;","plainTextFormattedCitation":"[14]","previouslyFormattedCitation":"&lt;sup&gt;[14]&lt;/sup&gt;"},"properties":{"noteIndex":0},"schema":"https://github.com/citation-style-language/schema/raw/master/csl-citation.json"}</w:instrText>
      </w:r>
      <w:r w:rsidR="005C6A05"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4]</w:t>
      </w:r>
      <w:r w:rsidR="005C6A05"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Both methods are invaluable in CSCs immunophenotyping. For example, leukemia stem cells have been able to be isolated and characterized by FACS</w:t>
      </w:r>
      <w:r w:rsidR="000E25F3"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nm0797-730","ISSN":"10788956","PMID":"9212098","abstract":"On the subject of acute myeloid leukemia (AML), there is little consensus about the target cell within the hematopoietic stem cell hierarchy that is susceptible to leukemic transformation, or about the mechanism that underlies the phenotypic, genotypic and clinical heterogeneity. Here we demonstrate that the cell capable of initiating human AML in non-obese diabetic mice with severe combined immunodeficiency disease (NOD/SCID mice) - termed the SCID leukemia-initiating cell, or SL-IC - possesses the differentiative and proliferative capacities and the potential for self- renewal expected of a leukemic stem cell. The SL-ICs from all subtypes of AML analyzed, regardless of the heterogeneity in maturation characteristics of the leukemic blasts, were exclusively CD34++ CD38-, similar to the cell- surface phenotype of normal SCID-repopulating cells, suggesting that normal primitive cells, rather than committed progenitor cells, are the target for leukemic transformation. The SL-ICs were able to differentiate in vivo into leukemic blasts, indicating that the leukemic clone is organized as a hierarchy.","author":[{"dropping-particle":"","family":"Bonnet","given":"Dominique","non-dropping-particle":"","parse-names":false,"suffix":""},{"dropping-particle":"","family":"Dick","given":"John E.","non-dropping-particle":"","parse-names":false,"suffix":""}],"container-title":"Nature Medicine","id":"ITEM-1","issue":"7","issued":{"date-parts":[["1997","7"]]},"page":"730-737","publisher":"Nat Med","title":"Human acute myeloid leukemia is organized as a hierarchy that originates from a primitive hematopoietic cell","type":"article-journal","volume":"3"},"uris":["http://www.mendeley.com/documents/?uuid=b2e1e642-9508-3ae4-9f6a-4d1269d6fd61"]},{"id":"ITEM-2","itemData":{"DOI":"10.1073/pnas.0530291100","ISSN":"00278424","PMID":"12629218","abstract":"Breast cancer is the most common malignancy in United States women, accounting for &gt;40,000 deaths each year. These breast tumors are comprised of phenotypically diverse populations of breast cancer cells. Using a model in which human breast cancer cells were grown in immunocompromised mice, we found that only a minority of breast cancer cells had the ability to form new tumors. We were able to distinguish the tumorigenic (tumor initiating) from the non-tumorigenic cancer cells based on cell surface marker expression. We prospectively identified and isolated the tumorigenic cells as CD44+CD24-/lowLineage- in eight of nine patients. As few as 100 cells with this phenotype were able to form tumors in mice, whereas tens of thousands of cells with alternate phenotypes failed to form tumors. The tumorigenic subpopulation could be serially passaged: each time cells within this population generated new tumors containing additional CD44+CD24-/lowLineage- tumorigenic cells as well as the phenotypically diverse mixed populations of nontumorigenic cells present in the initial tumor. The ability to prospectively identify tumorigenic cancer cells will facilitate the elucidation of pathways that regulate their growth and survival. Furthermore, because these cells drive tumor development, strategies designed to target this population may lead to more effective therapies.","author":[{"dropping-particle":"","family":"Al-Hajj","given":"Muhammad","non-dropping-particle":"","parse-names":false,"suffix":""},{"dropping-particle":"","family":"Wicha","given":"Max S.","non-dropping-particle":"","parse-names":false,"suffix":""},{"dropping-particle":"","family":"Benito-Hernandez","given":"Adalberto","non-dropping-particle":"","parse-names":false,"suffix":""},{"dropping-particle":"","family":"Morrison","given":"Sean J.","non-dropping-particle":"","parse-names":false,"suffix":""},{"dropping-particle":"","family":"Clarke","given":"Michael F.","non-dropping-particle":"","parse-names":false,"suffix":""}],"container-title":"Proceedings of the National Academy of Sciences of the United States of America","id":"ITEM-2","issue":"7","issued":{"date-parts":[["2003","4","1"]]},"page":"3983-3988","publisher":"National Academy of Sciences","title":"Prospective identification of tumorigenic breast cancer cells","type":"article-journal","volume":"100"},"uris":["http://www.mendeley.com/documents/?uuid=72f83441-1e69-3834-91b1-4e816889665a"]}],"mendeley":{"formattedCitation":"&lt;sup&gt;[20,25]&lt;/sup&gt;","plainTextFormattedCitation":"[20,25]","previouslyFormattedCitation":"&lt;sup&gt;[20,25]&lt;/sup&gt;"},"properties":{"noteIndex":0},"schema":"https://github.com/citation-style-language/schema/raw/master/csl-citation.json"}</w:instrText>
      </w:r>
      <w:r w:rsidR="000E25F3"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0,25]</w:t>
      </w:r>
      <w:r w:rsidR="000E25F3"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w:t>
      </w:r>
    </w:p>
    <w:p w14:paraId="64C5EB5F" w14:textId="6990785C"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However, the expression of CSCs surface markers depends on the type of tumor and the cell of tumor origin, showing heterogeneity between samples</w:t>
      </w:r>
      <w:r w:rsidR="000E25F3"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186/1471-2407-8-48","ISSN":"14712407","PMID":"18261235","abstract":"Background: It has been suggested that a small population of cells with unique self-renewal properties and malignant potential exists in solid tumors. Such \"cancer stem cells\" have been isolated by flow cytometry, followed by xenograft studies of their tumor-initiating properties. A frequently used sorting marker in these experiments is the cell surface protein CD133 (prominin-1). The aim of this work was to examine the distribution of CD133 in pancreatic exocrine cancer. Methods: Fifty-one cases of pancreatic ductal adenocarcinomas were clinically and histopathologically evaluated, and immunohistochemically investigated for expression of CD133, cytokeratin 19 and chromogranin A. The results were interpreted on the background of CD133 expression in normal pancreas and other normal and malignant human tissues. Results: CD133 positivity could not be related to a specific embryonic layer of organ origin and was seen mainly at the apical/endoluminal surface of non-squamous, glandular epithelia and of malignant cells in ductal arrangement. Cytoplasmic CD133 staining was observed in some non-epithelial malignancies. In the pancreas, we found CD133 expressed on the apical membrane of ductal cells. In a small subset of ductal cells and in cells in centroacinar position, we also observed expression in the cytoplasm. Pancreatic ductal adenocarcinomas showed a varying degree of apical cell surface CD133 expression, and cytoplasmic staining in a few tumor cells was noted. There was no correlation between the level of CD133 expression and patient survival. Conclusion: Neither in the pancreas nor in the other investigated organs can CD133 membrane expression alone be a criterion for \"stemness\". However, there was an interesting difference in subcellular localization with a minor cell population in normal and malignant pancreatic tissue showing cytoplasmic expression. Moreover, since CD133 was expressed in shed ductal cells of pancreatic tumors and was found on the surface of tumor cells in vessels, this molecule may have a potential as clinical marker in patients suffering from pancreatic cancer. © 2008 Immervoll et al; licensee BioMed Central Ltd.","author":[{"dropping-particle":"","family":"Immervoll","given":"Heike","non-dropping-particle":"","parse-names":false,"suffix":""},{"dropping-particle":"","family":"Hoem","given":"Dag","non-dropping-particle":"","parse-names":false,"suffix":""},{"dropping-particle":"","family":"Sakariassen","given":"Per","non-dropping-particle":"","parse-names":false,"suffix":""},{"dropping-particle":"","family":"Steffensen","given":"Ole Johnny","non-dropping-particle":"","parse-names":false,"suffix":""},{"dropping-particle":"","family":"Molven","given":"Anders","non-dropping-particle":"","parse-names":false,"suffix":""}],"container-title":"BMC Cancer","id":"ITEM-1","issue":"1","issued":{"date-parts":[["2008","2","8"]]},"page":"48","publisher":"BioMed Central","title":"Expression of the \"stem cell marker\" CD133 in pancreas and pancreatic ductal adenocarcinomas","type":"article-journal","volume":"8"},"uris":["http://www.mendeley.com/documents/?uuid=aad75414-e02a-3b75-bdfe-8155517188be"]}],"mendeley":{"formattedCitation":"&lt;sup&gt;[26]&lt;/sup&gt;","plainTextFormattedCitation":"[26]","previouslyFormattedCitation":"&lt;sup&gt;[26]&lt;/sup&gt;"},"properties":{"noteIndex":0},"schema":"https://github.com/citation-style-language/schema/raw/master/csl-citation.json"}</w:instrText>
      </w:r>
      <w:r w:rsidR="000E25F3"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6]</w:t>
      </w:r>
      <w:r w:rsidR="000E25F3"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Thus, the immunophenotype of CSCs from a particular tumor </w:t>
      </w:r>
      <w:proofErr w:type="spellStart"/>
      <w:r w:rsidRPr="00917D37">
        <w:rPr>
          <w:rFonts w:ascii="Book Antiqua" w:eastAsia="Book Antiqua" w:hAnsi="Book Antiqua" w:cs="Book Antiqua"/>
          <w:color w:val="000000"/>
        </w:rPr>
        <w:t>can not</w:t>
      </w:r>
      <w:proofErr w:type="spellEnd"/>
      <w:r w:rsidRPr="00917D37">
        <w:rPr>
          <w:rFonts w:ascii="Book Antiqua" w:eastAsia="Book Antiqua" w:hAnsi="Book Antiqua" w:cs="Book Antiqua"/>
          <w:color w:val="000000"/>
        </w:rPr>
        <w:t xml:space="preserve"> be applied to all samples. Moreover, the expression of CSC surface markers can change over time or become susceptible to culture conditions</w:t>
      </w:r>
      <w:r w:rsidR="000E25F3"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canlet.2016.04.022","ISSN":"18727980","PMID":"27091400","abstract":"Fluorescence-activated cell sorting (FACS) based on the surface marker CD133 is the most common method for isolating glioma stem cells (GSCs) from heterogeneous glioma cell populations. Optimization of this method will have profound implications for the future of GSC research. Five commonly used digestion reagents, Liberase-TL, trypsin, TrypLE, Accutase, and non-enzymatic cell dissociation solution (NECDS), were used to dissociate glioma tumorspheres derived from two primary glioma specimens (091214 and 090116) and the cell lines U87 and T98G. The dissociation time, cell viability, retention of CD133, and stemness capacity were assessed. The results showed that single cells derived from the Liberase-TL (200 μg/ml) group exhibited high viability and less damage to the antigen CD133. However, the efficiency of NECDS for dissociating the tumorspheres into single cells was fairly low. Meanwhile, the use of this digestion reagent resulted in obvious cellular and antigenic impairments. Taken together, Liberase-TL (200 μg/ml) is an ideal reagent for isolating GSCs from tumorspheres. In contrast, the use of NECDS for such a protocol should be carefully considered.","author":[{"dropping-particle":"","family":"Lv","given":"Donglai","non-dropping-particle":"","parse-names":false,"suffix":""},{"dropping-particle":"","family":"Ma","given":"Qing hua","non-dropping-particle":"","parse-names":false,"suffix":""},{"dropping-particle":"","family":"Duan","given":"Jiang jie","non-dropping-particle":"","parse-names":false,"suffix":""},{"dropping-particle":"","family":"Wu","given":"Hai bo","non-dropping-particle":"","parse-names":false,"suffix":""},{"dropping-particle":"","family":"Zhao","given":"Xi long","non-dropping-particle":"","parse-names":false,"suffix":""},{"dropping-particle":"","family":"Yu","given":"Shi cang","non-dropping-particle":"","parse-names":false,"suffix":""},{"dropping-particle":"","family":"Bian","given":"Xiu wu","non-dropping-particle":"","parse-names":false,"suffix":""}],"container-title":"Cancer Letters","id":"ITEM-1","issue":"1","issued":{"date-parts":[["2016","7","10"]]},"page":"105-115","publisher":"Elsevier Ireland Ltd","title":"Optimized dissociation protocol for isolating human glioma stem cells from tumorspheres via fluorescence-activated cell sorting","type":"article-journal","volume":"377"},"uris":["http://www.mendeley.com/documents/?uuid=34f22014-b6ef-3d1e-9444-f9115e28949b"]},{"id":"ITEM-2","itemData":{"DOI":"10.1159/000325538","ISSN":"1423-0291","PMID":"21778785","abstract":"BACKGROUND Intratumoral hypoxia is known to lead to increased aggressiveness and distant metastasis. However, the interplay underlying these actions is still unknown. OBJECTIVE We explored whether cancer cells might acquire a stem-like phenotype under hypoxia, consequently leading to an aggressive phenotype, including invasiveness and metastasis. METHODS Under normoxia (20% O(2)) or hypoxia (1% O(2)), the expression of CD133 (cancer stem cell marker), CXC chemokine receptor 4 (CXCR4) and hypoxia-inducible factor-1α (HIF-1α) was examined by RT-PCR and immunostaining using human pancreatic cancer cell lines. We also examined if hypoxia facilitates the invasiveness of CD133+ cancer cells. Furthermore, we transfected dominant active HIF-1α (HIF-1αΔODD) by the retroviral gene transfer and examined the effects both in vitro and in vivo. RESULTS Compared with normoxia, hypoxia elevated the expression of CD133, CXCR4 and HIF-1α. Moreover, hypoxia facilitated the invasiveness of CD133+ pancreatic cancer cells. The behavior of HIF-1αΔODD-transfected cells under normoxia was compatible with that of the parent cells under hypoxia. Furthermore, a xenograft model of HIF-1αΔODD cells showed aggressiveness, including metastasis and highly tumorigenic ability. CONCLUSION Hypoxia induces tumor aggressiveness associated with the expansion of CD133+ pancreatic cancer cells in a predominantly HIF-1α-dependent manner.","author":[{"dropping-particle":"","family":"Hashimoto","given":"Okito","non-dropping-particle":"","parse-names":false,"suffix":""},{"dropping-particle":"","family":"Shimizu","given":"Kazuya","non-dropping-particle":"","parse-names":false,"suffix":""},{"dropping-particle":"","family":"Semba","given":"Shuho","non-dropping-particle":"","parse-names":false,"suffix":""},{"dropping-particle":"","family":"Chiba","given":"Sachie","non-dropping-particle":"","parse-names":false,"suffix":""},{"dropping-particle":"","family":"Ku","given":"Yonson","non-dropping-particle":"","parse-names":false,"suffix":""},{"dropping-particle":"","family":"Yokozaki","given":"Hiroshi","non-dropping-particle":"","parse-names":false,"suffix":""},{"dropping-particle":"","family":"Hori","given":"Yuichi","non-dropping-particle":"","parse-names":false,"suffix":""}],"container-title":"Pathobiology : journal of immunopathology, molecular and cellular biology","id":"ITEM-2","issue":"4","issued":{"date-parts":[["2011","7"]]},"page":"181-92","publisher":"Karger Publishers","title":"Hypoxia induces tumor aggressiveness and the expansion of CD133-positive cells in a hypoxia-inducible factor-1α-dependent manner in pancreatic cancer cells.","type":"article-journal","volume":"78"},"uris":["http://www.mendeley.com/documents/?uuid=fa2aeed1-6c5f-3315-b53c-80e7f8a44f0f"]}],"mendeley":{"formattedCitation":"&lt;sup&gt;[23,24]&lt;/sup&gt;","plainTextFormattedCitation":"[23,24]","previouslyFormattedCitation":"&lt;sup&gt;[23,24]&lt;/sup&gt;"},"properties":{"noteIndex":0},"schema":"https://github.com/citation-style-language/schema/raw/master/csl-citation.json"}</w:instrText>
      </w:r>
      <w:r w:rsidR="000E25F3"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3,24]</w:t>
      </w:r>
      <w:r w:rsidR="000E25F3"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For example, enzymatic dissociation of glioblastoma cells modifies the retention of CD133 at their surface</w:t>
      </w:r>
      <w:r w:rsidR="000E25F3"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canlet.2016.04.022","ISSN":"18727980","PMID":"27091400","abstract":"Fluorescence-activated cell sorting (FACS) based on the surface marker CD133 is the most common method for isolating glioma stem cells (GSCs) from heterogeneous glioma cell populations. Optimization of this method will have profound implications for the future of GSC research. Five commonly used digestion reagents, Liberase-TL, trypsin, TrypLE, Accutase, and non-enzymatic cell dissociation solution (NECDS), were used to dissociate glioma tumorspheres derived from two primary glioma specimens (091214 and 090116) and the cell lines U87 and T98G. The dissociation time, cell viability, retention of CD133, and stemness capacity were assessed. The results showed that single cells derived from the Liberase-TL (200 μg/ml) group exhibited high viability and less damage to the antigen CD133. However, the efficiency of NECDS for dissociating the tumorspheres into single cells was fairly low. Meanwhile, the use of this digestion reagent resulted in obvious cellular and antigenic impairments. Taken together, Liberase-TL (200 μg/ml) is an ideal reagent for isolating GSCs from tumorspheres. In contrast, the use of NECDS for such a protocol should be carefully considered.","author":[{"dropping-particle":"","family":"Lv","given":"Donglai","non-dropping-particle":"","parse-names":false,"suffix":""},{"dropping-particle":"","family":"Ma","given":"Qing hua","non-dropping-particle":"","parse-names":false,"suffix":""},{"dropping-particle":"","family":"Duan","given":"Jiang jie","non-dropping-particle":"","parse-names":false,"suffix":""},{"dropping-particle":"","family":"Wu","given":"Hai bo","non-dropping-particle":"","parse-names":false,"suffix":""},{"dropping-particle":"","family":"Zhao","given":"Xi long","non-dropping-particle":"","parse-names":false,"suffix":""},{"dropping-particle":"","family":"Yu","given":"Shi cang","non-dropping-particle":"","parse-names":false,"suffix":""},{"dropping-particle":"","family":"Bian","given":"Xiu wu","non-dropping-particle":"","parse-names":false,"suffix":""}],"container-title":"Cancer Letters","id":"ITEM-1","issue":"1","issued":{"date-parts":[["2016","7","10"]]},"page":"105-115","publisher":"Elsevier Ireland Ltd","title":"Optimized dissociation protocol for isolating human glioma stem cells from tumorspheres via fluorescence-activated cell sorting","type":"article-journal","volume":"377"},"uris":["http://www.mendeley.com/documents/?uuid=34f22014-b6ef-3d1e-9444-f9115e28949b"]}],"mendeley":{"formattedCitation":"&lt;sup&gt;[23]&lt;/sup&gt;","plainTextFormattedCitation":"[23]","previouslyFormattedCitation":"&lt;sup&gt;[23]&lt;/sup&gt;"},"properties":{"noteIndex":0},"schema":"https://github.com/citation-style-language/schema/raw/master/csl-citation.json"}</w:instrText>
      </w:r>
      <w:r w:rsidR="000E25F3"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3]</w:t>
      </w:r>
      <w:r w:rsidR="000E25F3"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and in “stem-like” pancreatic cancer cells, CD133 is upregulated under hypoxic culture conditions</w:t>
      </w:r>
      <w:r w:rsidR="00DF7F20"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159/000325538","ISSN":"1423-0291","PMID":"21778785","abstract":"BACKGROUND Intratumoral hypoxia is known to lead to increased aggressiveness and distant metastasis. However, the interplay underlying these actions is still unknown. OBJECTIVE We explored whether cancer cells might acquire a stem-like phenotype under hypoxia, consequently leading to an aggressive phenotype, including invasiveness and metastasis. METHODS Under normoxia (20% O(2)) or hypoxia (1% O(2)), the expression of CD133 (cancer stem cell marker), CXC chemokine receptor 4 (CXCR4) and hypoxia-inducible factor-1α (HIF-1α) was examined by RT-PCR and immunostaining using human pancreatic cancer cell lines. We also examined if hypoxia facilitates the invasiveness of CD133+ cancer cells. Furthermore, we transfected dominant active HIF-1α (HIF-1αΔODD) by the retroviral gene transfer and examined the effects both in vitro and in vivo. RESULTS Compared with normoxia, hypoxia elevated the expression of CD133, CXCR4 and HIF-1α. Moreover, hypoxia facilitated the invasiveness of CD133+ pancreatic cancer cells. The behavior of HIF-1αΔODD-transfected cells under normoxia was compatible with that of the parent cells under hypoxia. Furthermore, a xenograft model of HIF-1αΔODD cells showed aggressiveness, including metastasis and highly tumorigenic ability. CONCLUSION Hypoxia induces tumor aggressiveness associated with the expansion of CD133+ pancreatic cancer cells in a predominantly HIF-1α-dependent manner.","author":[{"dropping-particle":"","family":"Hashimoto","given":"Okito","non-dropping-particle":"","parse-names":false,"suffix":""},{"dropping-particle":"","family":"Shimizu","given":"Kazuya","non-dropping-particle":"","parse-names":false,"suffix":""},{"dropping-particle":"","family":"Semba","given":"Shuho","non-dropping-particle":"","parse-names":false,"suffix":""},{"dropping-particle":"","family":"Chiba","given":"Sachie","non-dropping-particle":"","parse-names":false,"suffix":""},{"dropping-particle":"","family":"Ku","given":"Yonson","non-dropping-particle":"","parse-names":false,"suffix":""},{"dropping-particle":"","family":"Yokozaki","given":"Hiroshi","non-dropping-particle":"","parse-names":false,"suffix":""},{"dropping-particle":"","family":"Hori","given":"Yuichi","non-dropping-particle":"","parse-names":false,"suffix":""}],"container-title":"Pathobiology : journal of immunopathology, molecular and cellular biology","id":"ITEM-1","issue":"4","issued":{"date-parts":[["2011","7"]]},"page":"181-92","publisher":"Karger Publishers","title":"Hypoxia induces tumor aggressiveness and the expansion of CD133-positive cells in a hypoxia-inducible factor-1α-dependent manner in pancreatic cancer cells.","type":"article-journal","volume":"78"},"uris":["http://www.mendeley.com/documents/?uuid=fa2aeed1-6c5f-3315-b53c-80e7f8a44f0f"]}],"mendeley":{"formattedCitation":"&lt;sup&gt;[24]&lt;/sup&gt;","plainTextFormattedCitation":"[24]","previouslyFormattedCitation":"&lt;sup&gt;[24]&lt;/sup&gt;"},"properties":{"noteIndex":0},"schema":"https://github.com/citation-style-language/schema/raw/master/csl-citation.json"}</w:instrText>
      </w:r>
      <w:r w:rsidR="00DF7F20"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4]</w:t>
      </w:r>
      <w:r w:rsidR="00DF7F20"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In addition, the use of different commercial monoclonal antibodies (each with a different specificity) complicates the reproducibility of results</w:t>
      </w:r>
      <w:r w:rsidR="006E054B"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1007/7651_2016_360","ISSN":"1940-6029","PMID":"27221339","abstract":"Cancer stem cells have been identified in primary tumors, patient derived xenografts, and established cancer cell lines. The development of reporters has enabled investigators to rapidly enrich for these cells and more importantly track these cells in real time. Here we describe the current state of the reporter field and their use and limitations in multiple cancers.","author":[{"dropping-particle":"","family":"Saygin","given":"Caner","non-dropping-particle":"","parse-names":false,"suffix":""},{"dropping-particle":"","family":"Samour","given":"Mohamed","non-dropping-particle":"","parse-names":false,"suffix":""},{"dropping-particle":"","family":"Chumakova","given":"Anastasia","non-dropping-particle":"","parse-names":false,"suffix":""},{"dropping-particle":"","family":"Jarrar","given":"Awad","non-dropping-particle":"","parse-names":false,"suffix":""},{"dropping-particle":"","family":"Lathia","given":"Justin D.","non-dropping-particle":"","parse-names":false,"suffix":""},{"dropping-particle":"","family":"Reizes","given":"Ofer","non-dropping-particle":"","parse-names":false,"suffix":""}],"container-title":"Methods in molecular biology (Clifton, N.J.)","id":"ITEM-1","issued":{"date-parts":[["2016"]]},"page":"319-333","publisher":"Humana Press Inc.","title":"Reporter Systems to Study Cancer Stem Cells.","type":"article-journal","volume":"1516"},"uris":["http://www.mendeley.com/documents/?uuid=65f42171-2461-3f27-bed0-0ec28bccb272"]},{"id":"ITEM-2","itemData":{"DOI":"10.3892/ijmm_00000418","ISSN":"11073756","PMID":"20428792","abstract":"The transmembrane glycoprotein CD133 is a marker commonly used for isolation and analysis of putative cancer stem-like cells. However, analysis of CD133 expression is potentially confounded by the fact that two of the commonly used anti-CD133 antibodies, AC133 and 293C, only recognize CD133 that has undergone glycosylation. Therefore, our aim was to thoroughly examine antibody recognition and mRNA expression of CD133 in glioblastoma multiforme. Glioblastoma cell lines and primary cultures obtained from resected tumor tissue were analyzed by real-time PCR, Western blot analysis, and flow cytometry for CD133, and immunofluorescence was used to determine cellular localization. The AC133 and 293C antibodies did not detect any CD133 on the surface of the glioblastoma cells despite the fact that a protein was detected using C24B9, an anti-CD133 antibody that recognizes an unglycosylated epitope. This CD133 variant was truncated ( approximately 16 kDa) and, unlike typical expression of full-length CD133 protein, was found throughout the cytoplasm instead of localized to the plasma membrane. Levels of mRNA and protein for the variant increased with stress, indicating potential for it to be a functional molecule. Because AC133 and 293C antibodies do not detect all CD133 variants in glioblastoma cells, alternate detection methods need to be utilized for complete analysis of CD133 expression and for accurately determining the relationship between CD133 and cancer stem-like cells.","author":[{"dropping-particle":"","family":"Osmond","given":"Taryn L","non-dropping-particle":"","parse-names":false,"suffix":""}],"container-title":"International Journal of Molecular Medicine","id":"ITEM-2","issue":"6","issued":{"date-parts":[["2010","4","21"]]},"page":"883-888","publisher":"Spandidos Publications","title":"Glioblastoma cells negative for the anti-CD133 antibody AC133 express a truncated variant of the CD133 protein","type":"article-journal","volume":"25"},"uris":["http://www.mendeley.com/documents/?uuid=3852dd39-7f20-336d-8bd0-a64e373cbb9b"]}],"mendeley":{"formattedCitation":"&lt;sup&gt;[15,27]&lt;/sup&gt;","plainTextFormattedCitation":"[15,27]","previouslyFormattedCitation":"&lt;sup&gt;[15,27]&lt;/sup&gt;"},"properties":{"noteIndex":0},"schema":"https://github.com/citation-style-language/schema/raw/master/csl-citation.json"}</w:instrText>
      </w:r>
      <w:r w:rsidR="006E054B"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15,27]</w:t>
      </w:r>
      <w:r w:rsidR="006E054B"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Given these caveats, surface marker profiles of CSCs are frequently inconsistent between cancer types. Thus, immunophenotyping alone is considered to be insufficient to demonstrate changes in the CSCs pool and has limited use in developing new prognostic and therapeutic options for cancer</w:t>
      </w:r>
      <w:r w:rsidR="00E43FE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1","issued":{"date-parts":[["2020","8","7"]]},"page":"1280","publisher":"Frontiers Media S.A.","title":"Cancer Stem Cells-Origins and Biomarkers: Perspectives for Targeted Personalized Therapies.","type":"article-journal","volume":"11"},"uris":["http://www.mendeley.com/documents/?uuid=91664692-241a-30d9-a07a-f6bd338fc6ef"]},{"id":"ITEM-2","itemData":{"DOI":"10.1016/j.apsb.2020.09.016","ISSN":"2211-3835","PMID":"33532180","abstract":"Cancer stem cells (CSCs) are a subpopulation of cancer cells with functions similar to those of normal stem cells. Although few in number, they are capable of self-renewal, unlimited proliferation, and multi-directional differentiation potential. In addition, CSCs have the ability to escape immune surveillance. Thus, they play an important role in the occurrence and development of tumors, and they are closely related to tumor invasion, metastasis, drug resistance, and recurrence after treatment. Therefore, specific targeting of CSCs may improve the efficiency of cancer therapy. A series of corresponding promising therapeutic strategies based on CSC targeting, such as the targeting of CSC niche, CSC signaling pathways, and CSC mitochondria, are currently under development. Given the rapid progression in this field and nanotechnology, drug delivery systems (DDSs) for CSC targeting are increasingly being developed. In this review, we summarize the advances in CSC-targeted DDSs. Furthermore, we highlight the latest developmental trends through the main line of CSC occurrence and development process; some considerations about the rationale, advantages, and limitations of different DDSs for CSC-targeted therapies were discussed.","author":[{"dropping-particle":"","family":"Duan","given":"Hongxia","non-dropping-particle":"","parse-names":false,"suffix":""},{"dropping-particle":"","family":"Liu","given":"Yanhong","non-dropping-particle":"","parse-names":false,"suffix":""},{"dropping-particle":"","family":"Gao","given":"Zhonggao","non-dropping-particle":"","parse-names":false,"suffix":""},{"dropping-particle":"","family":"Huang","given":"Wei","non-dropping-particle":"","parse-names":false,"suffix":""}],"container-title":"Acta pharmaceutica Sinica. B","id":"ITEM-2","issue":"1","issued":{"date-parts":[["2021","1","1"]]},"page":"55-70","publisher":"Chinese Academy of Medical Sciences","title":"Recent advances in drug delivery systems for targeting cancer stem cells.","type":"article-journal","volume":"11"},"uris":["http://www.mendeley.com/documents/?uuid=957434ee-963f-3e46-a617-273edbf4aa85"]},{"id":"ITEM-3","itemData":{"DOI":"10.1016/j.yexcr.2019.111551","ISSN":"10902422","PMID":"31401066","abstract":"Cancer stem cells (CSCs) are a subset of cancer cells, which possess self-renewal ability, and lead to tumor progression, metastasis, and resistance to therapy. Live detection and isolation of CSCs are important to understand the biology of CSCs as well as to screen drugs that target them. Even though CSCs are detected using surface markers, there is a lot of inconsistencies for that in a given cancer type. At the same time, self-renewal markers like ALDH1A1, OCT4A and SOX2, which are intracellular molecules, are reliable markers for CSCs in different cancers. In the present study, we generated a reporter construct for self-renewing CSCs, based on ALDH1A1 expression. Oral cancer cells harboring ALDH1A1-DsRed2 were used to screen inhibitors that target CSCs. Our results showed that Comb1, a cocktail of inhibitors for EGF and TGF-β pathways and their intermediates, effectively reduced the DsRed2 population to 34%. Our immunohistochemical analysis on primary oral cancer corroborated the importance of EGF and TGF-β pathways in sustaining CSCs. Since these two pathways are also critical for the self-renewal and differentiation of normal stem cells, Comb1 might abolish them as well. On analysis of the effect of Comb1 on normal murine bone marrow cells, there was no significant change in the stem cell self-renewal and differentiation potential in the treated group compared to untreated cells. To conclude, we claim that ALDH1A1-DsRed2 is a useful tool to detect CSCs, and Comb1 is effective in targeting CSCs without affecting normal stem cells.","author":[{"dropping-particle":"","family":"Shanmugam","given":"Geetha","non-dropping-particle":"","parse-names":false,"suffix":""},{"dropping-particle":"","family":"Mohan","given":"Amrutha","non-dropping-particle":"","parse-names":false,"suffix":""},{"dropping-particle":"","family":"Kumari","given":"Khushbu","non-dropping-particle":"","parse-names":false,"suffix":""},{"dropping-particle":"","family":"Louis","given":"Jiss Maria","non-dropping-particle":"","parse-names":false,"suffix":""},{"dropping-particle":"","family":"Soumya Krishnan","given":"U.","non-dropping-particle":"","parse-names":false,"suffix":""},{"dropping-particle":"","family":"Balagopal","given":"P. G.","non-dropping-particle":"","parse-names":false,"suffix":""},{"dropping-particle":"","family":"George","given":"Nebu Abraham","non-dropping-particle":"","parse-names":false,"suffix":""},{"dropping-particle":"","family":"Sebastian","given":"Paul","non-dropping-particle":"","parse-names":false,"suffix":""},{"dropping-particle":"","family":"Maliekal","given":"Tessy Thomas","non-dropping-particle":"","parse-names":false,"suffix":""}],"container-title":"Experimental Cell Research","id":"ITEM-3","issue":"2","issued":{"date-parts":[["2019","10","15"]]},"page":"111551","publisher":"Elsevier Inc.","title":"A novel reporter construct for screening small molecule inhibitors that specifically target self-renewing cancer cells","type":"article-journal","volume":"383"},"uris":["http://www.mendeley.com/documents/?uuid=b55e23e6-acf5-3bc7-8a6f-0d823bb2420c"]}],"mendeley":{"formattedCitation":"&lt;sup&gt;[11,28,29]&lt;/sup&gt;","plainTextFormattedCitation":"[11,28,29]","previouslyFormattedCitation":"&lt;sup&gt;[11,28,29]&lt;/sup&gt;"},"properties":{"noteIndex":0},"schema":"https://github.com/citation-style-language/schema/raw/master/csl-citation.json"}</w:instrText>
      </w:r>
      <w:r w:rsidR="00E43FE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1,28,29]</w:t>
      </w:r>
      <w:r w:rsidR="00E43FE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w:t>
      </w:r>
    </w:p>
    <w:p w14:paraId="17E38BAF" w14:textId="0DB97376"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To overcome these issues, non-membrane CSCs biomarkers have been identified, the most prominent of which is aldehyde dehydrogenase (ALDH). ALDH1 catalyzes the oxidation of aldehydes to carboxylic acids and retinol to retinoic acid, allowing detoxification from drugs and reactive oxygen species</w:t>
      </w:r>
      <w:r w:rsidR="00E43FE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8632/oncotarget.6920","ISSN":"19492553","PMID":"26783961","abstract":"The human genome contains 19 putatively functional aldehyde dehydrogenase (ALDH) genes, which encode enzymes critical for detoxification of endogenous and exogenous aldehyde substrates through NAD(P)+-dependent oxidation. ALDH1 has three main isotypes, ALDH1A1, ALDH1A2, and ALDH1A3, and is a marker of normal tissue stem cells (SC) and cancer stem cells (CSC), where it is involved in selfrenewal, differentiation and self-protection. Experiments with murine and human cells indicate that ALDH1 activity, predominantly attributed to isotype ALDH1A1, is tissue- and cancer-specific. High ALDH1 activity and ALDH1A1 overexpression are associated with poor cancer prognosis, though high ALDH1 and ALDH1A1 levels do not always correlate with highly malignant phenotypes and poor clinical outcome. In cancer therapy, ALDH1A1 provides a useful therapeutic CSC target in tissue types that normally do not express high levels of ALDH1A1, including breast, lung, esophagus, colon and stomach. Here we review the functions and mechanisms of ALDH1A1, the key ALDH isozyme linked to SC populations and an important contributor to CSC function in cancers, and we outline its potential in future anticancer strategies.","author":[{"dropping-particle":"","family":"Tomita","given":"Hiroyuki","non-dropping-particle":"","parse-names":false,"suffix":""},{"dropping-particle":"","family":"Tanaka","given":"Kaori","non-dropping-particle":"","parse-names":false,"suffix":""},{"dropping-particle":"","family":"Tanaka","given":"Takuji","non-dropping-particle":"","parse-names":false,"suffix":""},{"dropping-particle":"","family":"Hara","given":"Akira","non-dropping-particle":"","parse-names":false,"suffix":""}],"container-title":"Oncotarget","id":"ITEM-1","issue":"10","issued":{"date-parts":[["2016","1","15"]]},"page":"11018-11032","publisher":"Impact Journals LLC","title":"Aldehyde dehydrogenase 1A1 in stem cells and cancer","type":"article-journal","volume":"7"},"uris":["http://www.mendeley.com/documents/?uuid=f753b975-a24e-3b90-a79e-35cbc4d41f09"]},{"id":"ITEM-2","itemData":{"DOI":"10.1002/pmic.201800454","ISSN":"16159861","PMID":"31430054","abstract":"Many solid cancers are hierarchically organized with a small number of cancer stem cells (CSCs) able to regrow a tumor, while their progeny lacks this feature. Breast CSC is known to contribute to therapy resistance. The study of those cells is usually based on their cell-surface markers like CD44high/CD24low/neg or their aldehyde dehydrogenase (ALDH) activity. However, these markers cannot be used to track the dynamics of CSC. Here, a transcriptomic analysis is performed to identify segregating gene expression in CSCs and non-CSCs, sorted by Aldefluor assay. It is observed that among ALDH-associated genes, only ALDH1A1 isoform is increased in CSCs. A CSC reporter system is then developed by using a far red-fluorescent protein (mNeptune) under the control of ALDH1A1 promoter. mNeptune-positive cells exhibit higher sphere-forming capacity, tumor formation, and increased resistance to anticancer therapies. These results indicate that the reporter identifies cells with stemness characteristics. Moreover, live tracking of cells in a microfluidic system reveals a higher extravasation potential of CSCs. Live tracking of non-CSCs under irradiation treatment show, for the first time, live reprogramming of non-CSCs into CSCs. Therefore, the reporter will allow for cell tracking to better understand the implication of CSCs in breast cancer development and recurrence.","author":[{"dropping-particle":"","family":"Bidan","given":"Nadège","non-dropping-particle":"","parse-names":false,"suffix":""},{"dropping-particle":"","family":"Bailleul-Dubois","given":"Justine","non-dropping-particle":"","parse-names":false,"suffix":""},{"dropping-particle":"","family":"Duval","given":"Jérémy","non-dropping-particle":"","parse-names":false,"suffix":""},{"dropping-particle":"","family":"Winter","given":"Marie","non-dropping-particle":"","parse-names":false,"suffix":""},{"dropping-particle":"","family":"Denoulet","given":"Marie","non-dropping-particle":"","parse-names":false,"suffix":""},{"dropping-particle":"","family":"Hannebicque","given":"Karine","non-dropping-particle":"","parse-names":false,"suffix":""},{"dropping-particle":"","family":"El-Sayed","given":"Ihsan Y.","non-dropping-particle":"","parse-names":false,"suffix":""},{"dropping-particle":"","family":"Ginestier","given":"Christophe","non-dropping-particle":"","parse-names":false,"suffix":""},{"dropping-particle":"","family":"Forissier","given":"Violaine","non-dropping-particle":"","parse-names":false,"suffix":""},{"dropping-particle":"","family":"Charafe-Jauffret","given":"Emmanuelle","non-dropping-particle":"","parse-names":false,"suffix":""},{"dropping-particle":"","family":"Macario","given":"Manon","non-dropping-particle":"","parse-names":false,"suffix":""},{"dropping-particle":"","family":"Matsunaga","given":"Yukiko T.","non-dropping-particle":"","parse-names":false,"suffix":""},{"dropping-particle":"","family":"Meignan","given":"Samuel","non-dropping-particle":"","parse-names":false,"suffix":""},{"dropping-particle":"","family":"Anquez","given":"François","non-dropping-particle":"","parse-names":false,"suffix":""},{"dropping-particle":"","family":"Julien","given":"Sylvain","non-dropping-particle":"","parse-names":false,"suffix":""},{"dropping-particle":"","family":"Bonnefond","given":"Amélie","non-dropping-particle":"","parse-names":false,"suffix":""},{"dropping-particle":"","family":"Derhourhi","given":"Mehdi","non-dropping-particle":"","parse-names":false,"suffix":""},{"dropping-particle":"","family":"Bourhis","given":"Xuefen","non-dropping-particle":"Le","parse-names":false,"suffix":""},{"dropping-particle":"","family":"Lagadec","given":"Chann","non-dropping-particle":"","parse-names":false,"suffix":""}],"container-title":"Proteomics","id":"ITEM-2","issue":"21-22","issued":{"date-parts":[["2019"]]},"title":"Transcriptomic Analysis of Breast Cancer Stem Cells and Development of a pALDH1A1:mNeptune Reporter System for Live Tracking","type":"article-journal","volume":"19"},"uris":["http://www.mendeley.com/documents/?uuid=a1bd4d08-056d-495e-bd39-438066605564"]}],"mendeley":{"formattedCitation":"&lt;sup&gt;[30,31]&lt;/sup&gt;","plainTextFormattedCitation":"[30,31]","previouslyFormattedCitation":"&lt;sup&gt;[30,31]&lt;/sup&gt;"},"properties":{"noteIndex":0},"schema":"https://github.com/citation-style-language/schema/raw/master/csl-citation.json"}</w:instrText>
      </w:r>
      <w:r w:rsidR="00E43FE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0,31]</w:t>
      </w:r>
      <w:r w:rsidR="00E43FE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ALDH is expressed by </w:t>
      </w:r>
      <w:r w:rsidRPr="00917D37">
        <w:rPr>
          <w:rFonts w:ascii="Book Antiqua" w:eastAsia="Book Antiqua" w:hAnsi="Book Antiqua" w:cs="Book Antiqua"/>
          <w:color w:val="000000"/>
        </w:rPr>
        <w:lastRenderedPageBreak/>
        <w:t>normal stem cells, and high levels of ALDH1 activity are observed in CSCs, representing a reliable biomarker for identifying this subset of cells in tumors from many tissues, including breast, bladder, embryonal rhabdomyosarcoma, head and neck squamous cell carcinoma, and lung cancer</w:t>
      </w:r>
      <w:r w:rsidR="00E43FE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8632/oncotarget.6920","ISSN":"19492553","PMID":"26783961","abstract":"The human genome contains 19 putatively functional aldehyde dehydrogenase (ALDH) genes, which encode enzymes critical for detoxification of endogenous and exogenous aldehyde substrates through NAD(P)+-dependent oxidation. ALDH1 has three main isotypes, ALDH1A1, ALDH1A2, and ALDH1A3, and is a marker of normal tissue stem cells (SC) and cancer stem cells (CSC), where it is involved in selfrenewal, differentiation and self-protection. Experiments with murine and human cells indicate that ALDH1 activity, predominantly attributed to isotype ALDH1A1, is tissue- and cancer-specific. High ALDH1 activity and ALDH1A1 overexpression are associated with poor cancer prognosis, though high ALDH1 and ALDH1A1 levels do not always correlate with highly malignant phenotypes and poor clinical outcome. In cancer therapy, ALDH1A1 provides a useful therapeutic CSC target in tissue types that normally do not express high levels of ALDH1A1, including breast, lung, esophagus, colon and stomach. Here we review the functions and mechanisms of ALDH1A1, the key ALDH isozyme linked to SC populations and an important contributor to CSC function in cancers, and we outline its potential in future anticancer strategies.","author":[{"dropping-particle":"","family":"Tomita","given":"Hiroyuki","non-dropping-particle":"","parse-names":false,"suffix":""},{"dropping-particle":"","family":"Tanaka","given":"Kaori","non-dropping-particle":"","parse-names":false,"suffix":""},{"dropping-particle":"","family":"Tanaka","given":"Takuji","non-dropping-particle":"","parse-names":false,"suffix":""},{"dropping-particle":"","family":"Hara","given":"Akira","non-dropping-particle":"","parse-names":false,"suffix":""}],"container-title":"Oncotarget","id":"ITEM-1","issue":"10","issued":{"date-parts":[["2016","1","15"]]},"page":"11018-11032","publisher":"Impact Journals LLC","title":"Aldehyde dehydrogenase 1A1 in stem cells and cancer","type":"article-journal","volume":"7"},"uris":["http://www.mendeley.com/documents/?uuid=f753b975-a24e-3b90-a79e-35cbc4d41f09"]}],"mendeley":{"formattedCitation":"&lt;sup&gt;[30]&lt;/sup&gt;","plainTextFormattedCitation":"[30]","previouslyFormattedCitation":"&lt;sup&gt;[30]&lt;/sup&gt;"},"properties":{"noteIndex":0},"schema":"https://github.com/citation-style-language/schema/raw/master/csl-citation.json"}</w:instrText>
      </w:r>
      <w:r w:rsidR="00E43FE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0]</w:t>
      </w:r>
      <w:r w:rsidR="00E43FE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Higher ALDH1 expression confers resistance to several chemotherapeutic agents, such as cisplatin, etoposide, fluorouracil, and gefitinib</w:t>
      </w:r>
      <w:r w:rsidR="002E4CB7"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canlet.2012.08.021","ISSN":"03043835","PMID":"22935675","abstract":"Molecular targeting therapeutics, such as EGFR tyrosine kinase inhibitors (TKIs), are important treatment strategies for lung cancer. Currently, the major challenge confronting targeted cancer therapies is the development of resistance. Cancer stem cells (CSCs) represent a rare population of undifferentiated tumorigenic cells responsible for tumor initiation, maintenance and spreading. Resistance to conventional chemotherapeutic drugs is a common characteristic of CSCs. However, the issue of whether CSCs contribute to EGFR TKI resistance in lung cancer is yet to be established. In the current study, we explored the association of ALDH1A1 expression with EGFR TKI resistance in lung cancer stem cells. ALDH1A1-positive lung cancer cells displayed resistance to gefitinib, compared to ALDH1A1-negative lung cancer cells. Moreover, PC9/gef cells (gefitinib-resistant lung cancer cells) presented a higher proportion of ALDH1A1-positive cells, compared to PC9 cells (gefitinib-sensitive lung cancer cells). Clinical sample studies were consistent with results from cell culture model systems showing that lung cancer cells with resistance to EGFR TKI and chemotherapy drugs contain significantly increased proportions of ALDH1A1-positive cells. These findings collectively suggest that ALDH1A1 positivity in cancer stem cells confers resistance to EGFR TKI in lung cancer. © 2012 Elsevier Ireland Ltd.","author":[{"dropping-particle":"","family":"Huang","given":"Cheng Po","non-dropping-particle":"","parse-names":false,"suffix":""},{"dropping-particle":"","family":"Tsai","given":"Meng Feng","non-dropping-particle":"","parse-names":false,"suffix":""},{"dropping-particle":"","family":"Chang","given":"Tzu Hua","non-dropping-particle":"","parse-names":false,"suffix":""},{"dropping-particle":"","family":"Tang","given":"Wei Chien","non-dropping-particle":"","parse-names":false,"suffix":""},{"dropping-particle":"","family":"Chen","given":"Su Yu","non-dropping-particle":"","parse-names":false,"suffix":""},{"dropping-particle":"","family":"Lai","given":"Hsiao Hsuan","non-dropping-particle":"","parse-names":false,"suffix":""},{"dropping-particle":"","family":"Lin","given":"Ting Yu","non-dropping-particle":"","parse-names":false,"suffix":""},{"dropping-particle":"","family":"Yang","given":"James Chih Hsin","non-dropping-particle":"","parse-names":false,"suffix":""},{"dropping-particle":"","family":"Yang","given":"Pan Chyr","non-dropping-particle":"","parse-names":false,"suffix":""},{"dropping-particle":"","family":"Shih","given":"Jin Yuan","non-dropping-particle":"","parse-names":false,"suffix":""},{"dropping-particle":"Bin","family":"Lin","given":"Shwu","non-dropping-particle":"","parse-names":false,"suffix":""}],"container-title":"Cancer Letters","id":"ITEM-1","issue":"1","issued":{"date-parts":[["2013","1","1"]]},"page":"144-151","publisher":"Elsevier","title":"ALDH-positive lung cancer stem cells confer resistance to epidermal growth factor receptor tyrosine kinase inhibitors","type":"article-journal","volume":"328"},"uris":["http://www.mendeley.com/documents/?uuid=c1efdaaf-fa3e-3d1a-b43b-ce013feba4c3"]}],"mendeley":{"formattedCitation":"&lt;sup&gt;[32]&lt;/sup&gt;","plainTextFormattedCitation":"[32]","previouslyFormattedCitation":"&lt;sup&gt;[32]&lt;/sup&gt;"},"properties":{"noteIndex":0},"schema":"https://github.com/citation-style-language/schema/raw/master/csl-citation.json"}</w:instrText>
      </w:r>
      <w:r w:rsidR="002E4CB7"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2]</w:t>
      </w:r>
      <w:r w:rsidR="002E4CB7"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The selection of a population of interest must be based on the expression levels of the enzyme in the tumor cells, given the heterogeneity in CSCs phenotype between tumors</w:t>
      </w:r>
      <w:r w:rsidR="00EE04D2"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1","issued":{"date-parts":[["2020","8","7"]]},"page":"1280","publisher":"Frontiers Media S.A.","title":"Cancer Stem Cells-Origins and Biomarkers: Perspectives for Targeted Personalized Therapies.","type":"article-journal","volume":"11"},"uris":["http://www.mendeley.com/documents/?uuid=91664692-241a-30d9-a07a-f6bd338fc6ef"]}],"mendeley":{"formattedCitation":"&lt;sup&gt;[11]&lt;/sup&gt;","plainTextFormattedCitation":"[11]","previouslyFormattedCitation":"&lt;sup&gt;[11]&lt;/sup&gt;"},"properties":{"noteIndex":0},"schema":"https://github.com/citation-style-language/schema/raw/master/csl-citation.json"}</w:instrText>
      </w:r>
      <w:r w:rsidR="00EE04D2"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1]</w:t>
      </w:r>
      <w:r w:rsidR="00EE04D2"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For example, in breast tumors, 2 subpopulations of CSCs have been identified, but only one is ALDH</w:t>
      </w:r>
      <w:r w:rsidRPr="00917D37">
        <w:rPr>
          <w:rFonts w:ascii="Book Antiqua" w:eastAsia="Book Antiqua" w:hAnsi="Book Antiqua" w:cs="Book Antiqua"/>
          <w:color w:val="000000"/>
          <w:vertAlign w:val="superscript"/>
        </w:rPr>
        <w:t>+</w:t>
      </w:r>
      <w:r w:rsidR="00322619"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2174/1381612821666141211120604","ISSN":"1873-4286","PMID":"25506895","abstract":"Over the past several decades the traditional view of cancer being a homogeneous mass of rapid proliferating malignant cells is being replaced by a model of ever increasing complexity, which points out that cancers are complex tissues composed of multiple cell types. A large variety of immune and other host cells constitute the tumor microenvironment, which supports the growth and progression of the tumor where individual cancer cells evolve with increasing phenotypic and genetic heterogeneity. Furthermore, it has also become clear that, in addition to this cellular and genetic heterogeneity, most tumors exhibit a hierarchical organization composed of tumor cells displaying divergent lineage markers and at the apex of this hierarchy are cells capable of self-renewal. These \"cancer stem cells\" not only drive tumor growth, but also mediate metastasis and contribute to treatment resistance. Besides displaying remarkable genetic and phenotypic heterogeneity, cancer stem cells maintain plasticity to transition between mesenchymal-like (EMT) and epithelial-like (MET) states in a process regulated by the tumor microenvironment. These stem cell state transitions may play a fundamental role in the process of tumor metastasis. In this review, we will discuss emerging knowledge regarding the plasticity of cancer stem cells and the role that this plasticity plays in tumor metastasis. We also discuss the implications of these findings for the development of cancer stem cell targeted therapeutics.","author":[{"dropping-particle":"","family":"Luo","given":"Ming","non-dropping-particle":"","parse-names":false,"suffix":""},{"dropping-particle":"","family":"Brooks","given":"Michael","non-dropping-particle":"","parse-names":false,"suffix":""},{"dropping-particle":"","family":"Wicha","given":"Max S","non-dropping-particle":"","parse-names":false,"suffix":""}],"container-title":"Current pharmaceutical design","id":"ITEM-1","issue":"10","issued":{"date-parts":[["2015","2","3"]]},"page":"1301-10","publisher":"Bentham Science Publishers Ltd.","title":"Epithelial-mesenchymal plasticity of breast cancer stem cells: implications for metastasis and therapeutic resistance.","type":"article-journal","volume":"21"},"uris":["http://www.mendeley.com/documents/?uuid=d31fd07a-6381-34ed-99ee-6608e9eebbaa"]}],"mendeley":{"formattedCitation":"&lt;sup&gt;[33]&lt;/sup&gt;","plainTextFormattedCitation":"[33]","previouslyFormattedCitation":"&lt;sup&gt;[33]&lt;/sup&gt;"},"properties":{"noteIndex":0},"schema":"https://github.com/citation-style-language/schema/raw/master/csl-citation.json"}</w:instrText>
      </w:r>
      <w:r w:rsidR="00322619"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33]</w:t>
      </w:r>
      <w:r w:rsidR="00322619"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xml:space="preserve">. Thus, it is possible that different methods enrich distinct subpopulations of CSCs. </w:t>
      </w:r>
    </w:p>
    <w:p w14:paraId="0F7268D5" w14:textId="7CAE7230"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ALDH-based staining is also transient and depends on the presence of its substrate, rendering the system suitable only for a limited period</w:t>
      </w:r>
      <w:r w:rsidR="0056698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21/acscentsci.8b00313","ISSN":"2374-7943","PMID":"30159402","abstract":"Cancer stem cells (CSCs) are progenitor cells that contribute to treatment-resistant phenotypes during relapse. CSCs exist in specific tissue microenvironments that cell cultures and more complex models cannot mimic. Therefore, the development of new approaches that can detect CSCs and report on specific properties (e.g., stem cell plasticity) in their native environment have profound implications for studying CSC biology. Herein, we present AlDeSense, a turn-on fluorescent probe for aldehyde dehydrogenase 1A1 (ALDH1A1) and Ctrl-AlDeSense, a matching nonresponsive reagent. Although ALDH1A1 contributes to the detoxification of reactive aldehydes, it is also associated with stemness and is highly elevated in CSCs. AlDeSense exhibits a 20-fold fluorescent enhancement when treated with ALDH1A1. Moreover, we established that AlDeSense is selective against a panel of common ALDH isoforms and exhibits exquisite chemostability against a collection of biologically relevant species. Through the application of surface marker antibody staining, tumorsphere assays, and assessment of tumorigenicity, we demonstrate that cells exhibiting high AlDeSense signal intensity have properties of CSCs. Using these probes in tandem, we have identified CSCs at the cellular level via flow cytometry and confocal imaging, as well as monitored their states in animal models.","author":[{"dropping-particle":"","family":"Anorma","given":"Chelsea","non-dropping-particle":"","parse-names":false,"suffix":""},{"dropping-particle":"","family":"Hedhli","given":"Jamila","non-dropping-particle":"","parse-names":false,"suffix":""},{"dropping-particle":"","family":"Bearrood","given":"Thomas E.","non-dropping-particle":"","parse-names":false,"suffix":""},{"dropping-particle":"","family":"Pino","given":"Nicholas W.","non-dropping-particle":"","parse-names":false,"suffix":""},{"dropping-particle":"","family":"Gardner","given":"Sarah H.","non-dropping-particle":"","parse-names":false,"suffix":""},{"dropping-particle":"","family":"Inaba","given":"Hiroshi","non-dropping-particle":"","parse-names":false,"suffix":""},{"dropping-particle":"","family":"Zhang","given":"Pamela","non-dropping-particle":"","parse-names":false,"suffix":""},{"dropping-particle":"","family":"Li","given":"Yanfen","non-dropping-particle":"","parse-names":false,"suffix":""},{"dropping-particle":"","family":"Feng","given":"Daven","non-dropping-particle":"","parse-names":false,"suffix":""},{"dropping-particle":"","family":"Dibrell","given":"Sara E.","non-dropping-particle":"","parse-names":false,"suffix":""},{"dropping-particle":"","family":"Kilian","given":"Kristopher A.","non-dropping-particle":"","parse-names":false,"suffix":""},{"dropping-particle":"","family":"Dobrucki","given":"Lawrence W.","non-dropping-particle":"","parse-names":false,"suffix":""},{"dropping-particle":"","family":"Fan","given":"Timothy M.","non-dropping-particle":"","parse-names":false,"suffix":""},{"dropping-particle":"","family":"Chan","given":"Jefferson","non-dropping-particle":"","parse-names":false,"suffix":""}],"container-title":"ACS central science","id":"ITEM-1","issue":"8","issued":{"date-parts":[["2018","8","22"]]},"page":"1045-1055","publisher":"American Chemical Society","title":"Surveillance of Cancer Stem Cell Plasticity Using an Isoform-Selective Fluorescent Probe for Aldehyde Dehydrogenase 1A1.","type":"article-journal","volume":"4"},"uris":["http://www.mendeley.com/documents/?uuid=4b6e7fe2-b190-3390-9460-a27841c3c985"]},{"id":"ITEM-2","itemData":{"DOI":"10.1016/j.nano.2015.07.009","ISSN":"15499642","PMID":"26238079","abstract":"To be able to study the efficacy of targeted nanomedicines in marginal population of highly aggressive cancer stem cells (CSC), we have developed a novel in vitro fluorescent CSC model that allows us to visualize these cells in heterogeneous population and to monitor CSC biological performance after therapy. In this model tdTomato reporter gene is driven by CSC specific (ALDH1A1) promoter and contrary to other similar models, CSC differentiation and un-differentiation processes are not restrained and longitudinal studies are feasible. We used this model for preclinical validation of poly[(. d,. l-lactide-co-glycolide)-co-PEG] (PLGA-. co-PEG) micelles loaded with paclitaxel. Further, active targeting against CD44 and EGFR receptors was validated in breast and colon cancer cell lines. Accordingly, specific active targeting toward surface receptors enhances the performance of nanomedicines and sensitizes CSC to paclitaxel based chemotherapy. From the Clinical Editor: Many current cancer therapies fail because of the failure to target cancer stem cells. This surviving population soon proliferates and differentiates into more cancer cells. In this interesting article, the authors designed an in vitro cancer stem cell model to study the effects of active targeting using antibody-labeled micelles containing chemotherapeutic agent. This new model should allow future testing of various drug/carrier platforms before the clinical phase.","author":[{"dropping-particle":"","family":"Gener","given":"Petra","non-dropping-particle":"","parse-names":false,"suffix":""},{"dropping-particle":"","family":"Gouveia","given":"Luis Pleno","non-dropping-particle":"","parse-names":false,"suffix":""},{"dropping-particle":"","family":"Sabat","given":"Guillem Romero","non-dropping-particle":"","parse-names":false,"suffix":""},{"dropping-particle":"","family":"Sousa Rafael","given":"Diana Fernandes","non-dropping-particle":"de","parse-names":false,"suffix":""},{"dropping-particle":"","family":"Fort","given":"Núria Bergadà","non-dropping-particle":"","parse-names":false,"suffix":""},{"dropping-particle":"","family":"Arranja","given":"Alexandra","non-dropping-particle":"","parse-names":false,"suffix":""},{"dropping-particle":"","family":"Fernández","given":"Yolanda","non-dropping-particle":"","parse-names":false,"suffix":""},{"dropping-particle":"","family":"Prieto","given":"Rafael Miñana","non-dropping-particle":"","parse-names":false,"suffix":""},{"dropping-particle":"","family":"Ortega","given":"Joan Sayos","non-dropping-particle":"","parse-names":false,"suffix":""},{"dropping-particle":"","family":"Arango","given":"Diego","non-dropping-particle":"","parse-names":false,"suffix":""},{"dropping-particle":"","family":"Abasolo","given":"Ibane","non-dropping-particle":"","parse-names":false,"suffix":""},{"dropping-particle":"","family":"Videira","given":"Mafalda","non-dropping-particle":"","parse-names":false,"suffix":""},{"dropping-particle":"","family":"Schwartz","given":"Simo","non-dropping-particle":"","parse-names":false,"suffix":""}],"container-title":"Nanomedicine: Nanotechnology, Biology, and Medicine","id":"ITEM-2","issue":"8","issued":{"date-parts":[["2015","11","1"]]},"page":"1883-1892","publisher":"Elsevier Inc.","title":"Fluorescent CSC models evidence that targeted nanomedicines improve treatment sensitivity of breast and colon cancer stem cells","type":"article-journal","volume":"11"},"uris":["http://www.mendeley.com/documents/?uuid=eb3a5fef-8138-3df0-b0d2-9ceabc1b781a"]}],"mendeley":{"formattedCitation":"&lt;sup&gt;[34,35]&lt;/sup&gt;","plainTextFormattedCitation":"[34,35]","previouslyFormattedCitation":"&lt;sup&gt;[34,35]&lt;/sup&gt;"},"properties":{"noteIndex":0},"schema":"https://github.com/citation-style-language/schema/raw/master/csl-citation.json"}</w:instrText>
      </w:r>
      <w:r w:rsidR="0056698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4,35]</w:t>
      </w:r>
      <w:r w:rsidR="0056698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To mitigate these disadvantages, </w:t>
      </w:r>
      <w:proofErr w:type="spellStart"/>
      <w:r w:rsidR="0019760A" w:rsidRPr="00917D37">
        <w:rPr>
          <w:rFonts w:ascii="Book Antiqua" w:eastAsia="Book Antiqua" w:hAnsi="Book Antiqua" w:cs="Book Antiqua"/>
          <w:color w:val="000000"/>
        </w:rPr>
        <w:t>Anorma</w:t>
      </w:r>
      <w:proofErr w:type="spellEnd"/>
      <w:r w:rsidRPr="00917D37">
        <w:rPr>
          <w:rFonts w:ascii="Book Antiqua" w:eastAsia="Book Antiqua" w:hAnsi="Book Antiqua" w:cs="Book Antiqua"/>
          <w:color w:val="000000"/>
        </w:rPr>
        <w:t xml:space="preserve"> </w:t>
      </w:r>
      <w:r w:rsidRPr="00917D37">
        <w:rPr>
          <w:rFonts w:ascii="Book Antiqua" w:eastAsia="Book Antiqua" w:hAnsi="Book Antiqua" w:cs="Book Antiqua"/>
          <w:i/>
          <w:iCs/>
          <w:color w:val="000000"/>
        </w:rPr>
        <w:t>et al</w:t>
      </w:r>
      <w:r w:rsidR="00566984"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1021/acscentsci.8b00313","ISSN":"2374-7943","PMID":"30159402","abstract":"Cancer stem cells (CSCs) are progenitor cells that contribute to treatment-resistant phenotypes during relapse. CSCs exist in specific tissue microenvironments that cell cultures and more complex models cannot mimic. Therefore, the development of new approaches that can detect CSCs and report on specific properties (e.g., stem cell plasticity) in their native environment have profound implications for studying CSC biology. Herein, we present AlDeSense, a turn-on fluorescent probe for aldehyde dehydrogenase 1A1 (ALDH1A1) and Ctrl-AlDeSense, a matching nonresponsive reagent. Although ALDH1A1 contributes to the detoxification of reactive aldehydes, it is also associated with stemness and is highly elevated in CSCs. AlDeSense exhibits a 20-fold fluorescent enhancement when treated with ALDH1A1. Moreover, we established that AlDeSense is selective against a panel of common ALDH isoforms and exhibits exquisite chemostability against a collection of biologically relevant species. Through the application of surface marker antibody staining, tumorsphere assays, and assessment of tumorigenicity, we demonstrate that cells exhibiting high AlDeSense signal intensity have properties of CSCs. Using these probes in tandem, we have identified CSCs at the cellular level via flow cytometry and confocal imaging, as well as monitored their states in animal models.","author":[{"dropping-particle":"","family":"Anorma","given":"Chelsea","non-dropping-particle":"","parse-names":false,"suffix":""},{"dropping-particle":"","family":"Hedhli","given":"Jamila","non-dropping-particle":"","parse-names":false,"suffix":""},{"dropping-particle":"","family":"Bearrood","given":"Thomas E.","non-dropping-particle":"","parse-names":false,"suffix":""},{"dropping-particle":"","family":"Pino","given":"Nicholas W.","non-dropping-particle":"","parse-names":false,"suffix":""},{"dropping-particle":"","family":"Gardner","given":"Sarah H.","non-dropping-particle":"","parse-names":false,"suffix":""},{"dropping-particle":"","family":"Inaba","given":"Hiroshi","non-dropping-particle":"","parse-names":false,"suffix":""},{"dropping-particle":"","family":"Zhang","given":"Pamela","non-dropping-particle":"","parse-names":false,"suffix":""},{"dropping-particle":"","family":"Li","given":"Yanfen","non-dropping-particle":"","parse-names":false,"suffix":""},{"dropping-particle":"","family":"Feng","given":"Daven","non-dropping-particle":"","parse-names":false,"suffix":""},{"dropping-particle":"","family":"Dibrell","given":"Sara E.","non-dropping-particle":"","parse-names":false,"suffix":""},{"dropping-particle":"","family":"Kilian","given":"Kristopher A.","non-dropping-particle":"","parse-names":false,"suffix":""},{"dropping-particle":"","family":"Dobrucki","given":"Lawrence W.","non-dropping-particle":"","parse-names":false,"suffix":""},{"dropping-particle":"","family":"Fan","given":"Timothy M.","non-dropping-particle":"","parse-names":false,"suffix":""},{"dropping-particle":"","family":"Chan","given":"Jefferson","non-dropping-particle":"","parse-names":false,"suffix":""}],"container-title":"ACS central science","id":"ITEM-1","issue":"8","issued":{"date-parts":[["2018","8","22"]]},"page":"1045-1055","publisher":"American Chemical Society","title":"Surveillance of Cancer Stem Cell Plasticity Using an Isoform-Selective Fluorescent Probe for Aldehyde Dehydrogenase 1A1.","type":"article-journal","volume":"4"},"uris":["http://www.mendeley.com/documents/?uuid=4b6e7fe2-b190-3390-9460-a27841c3c985"]}],"mendeley":{"formattedCitation":"&lt;sup&gt;[34]&lt;/sup&gt;","plainTextFormattedCitation":"[34]","previouslyFormattedCitation":"&lt;sup&gt;[34]&lt;/sup&gt;"},"properties":{"noteIndex":0},"schema":"https://github.com/citation-style-language/schema/raw/master/csl-citation.json"}</w:instrText>
      </w:r>
      <w:r w:rsidR="00566984"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34]</w:t>
      </w:r>
      <w:r w:rsidR="00566984"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xml:space="preserve"> developed and tested a turn-on fluorescent probe (</w:t>
      </w:r>
      <w:proofErr w:type="spellStart"/>
      <w:r w:rsidRPr="00917D37">
        <w:rPr>
          <w:rFonts w:ascii="Book Antiqua" w:eastAsia="Book Antiqua" w:hAnsi="Book Antiqua" w:cs="Book Antiqua"/>
          <w:color w:val="000000"/>
        </w:rPr>
        <w:t>AlDeSense</w:t>
      </w:r>
      <w:proofErr w:type="spellEnd"/>
      <w:r w:rsidRPr="00917D37">
        <w:rPr>
          <w:rFonts w:ascii="Book Antiqua" w:eastAsia="Book Antiqua" w:hAnsi="Book Antiqua" w:cs="Book Antiqua"/>
          <w:color w:val="000000"/>
        </w:rPr>
        <w:t xml:space="preserve">) </w:t>
      </w:r>
      <w:r w:rsidRPr="00917D37">
        <w:rPr>
          <w:rFonts w:ascii="Book Antiqua" w:eastAsia="Book Antiqua" w:hAnsi="Book Antiqua" w:cs="Book Antiqua"/>
          <w:i/>
          <w:iCs/>
          <w:color w:val="000000"/>
        </w:rPr>
        <w:t>in vitro</w:t>
      </w:r>
      <w:r w:rsidRPr="00917D37">
        <w:rPr>
          <w:rFonts w:ascii="Book Antiqua" w:eastAsia="Book Antiqua" w:hAnsi="Book Antiqua" w:cs="Book Antiqua"/>
          <w:color w:val="000000"/>
        </w:rPr>
        <w:t xml:space="preserve"> and </w:t>
      </w:r>
      <w:r w:rsidRPr="00917D37">
        <w:rPr>
          <w:rFonts w:ascii="Book Antiqua" w:eastAsia="Book Antiqua" w:hAnsi="Book Antiqua" w:cs="Book Antiqua"/>
          <w:i/>
          <w:iCs/>
          <w:color w:val="000000"/>
        </w:rPr>
        <w:t>ex vivo</w:t>
      </w:r>
      <w:r w:rsidRPr="00917D37">
        <w:rPr>
          <w:rFonts w:ascii="Book Antiqua" w:eastAsia="Book Antiqua" w:hAnsi="Book Antiqua" w:cs="Book Antiqua"/>
          <w:color w:val="000000"/>
        </w:rPr>
        <w:t xml:space="preserve">. The methyl acetate (MA) group of </w:t>
      </w:r>
      <w:proofErr w:type="spellStart"/>
      <w:r w:rsidRPr="00917D37">
        <w:rPr>
          <w:rFonts w:ascii="Book Antiqua" w:eastAsia="Book Antiqua" w:hAnsi="Book Antiqua" w:cs="Book Antiqua"/>
          <w:color w:val="000000"/>
        </w:rPr>
        <w:t>AlDeSense</w:t>
      </w:r>
      <w:proofErr w:type="spellEnd"/>
      <w:r w:rsidRPr="00917D37">
        <w:rPr>
          <w:rFonts w:ascii="Book Antiqua" w:eastAsia="Book Antiqua" w:hAnsi="Book Antiqua" w:cs="Book Antiqua"/>
          <w:color w:val="000000"/>
        </w:rPr>
        <w:t xml:space="preserve"> MA is hydrolyzed by an intracellular esterase to form </w:t>
      </w:r>
      <w:proofErr w:type="spellStart"/>
      <w:r w:rsidRPr="00917D37">
        <w:rPr>
          <w:rFonts w:ascii="Book Antiqua" w:eastAsia="Book Antiqua" w:hAnsi="Book Antiqua" w:cs="Book Antiqua"/>
          <w:color w:val="000000"/>
        </w:rPr>
        <w:t>AlDeSense</w:t>
      </w:r>
      <w:proofErr w:type="spellEnd"/>
      <w:r w:rsidRPr="00917D37">
        <w:rPr>
          <w:rFonts w:ascii="Book Antiqua" w:eastAsia="Book Antiqua" w:hAnsi="Book Antiqua" w:cs="Book Antiqua"/>
          <w:color w:val="000000"/>
        </w:rPr>
        <w:t xml:space="preserve">, and its aldehyde group is then oxidized to carboxylic acid by ALDH1A1 in CSCs, emitting fluorescence. The authors observed a 3-fold increase in fluorescence in spheres that were formed by purified CSCs. For the </w:t>
      </w:r>
      <w:r w:rsidRPr="00917D37">
        <w:rPr>
          <w:rFonts w:ascii="Book Antiqua" w:eastAsia="Book Antiqua" w:hAnsi="Book Antiqua" w:cs="Book Antiqua"/>
          <w:i/>
          <w:iCs/>
          <w:color w:val="000000"/>
        </w:rPr>
        <w:t xml:space="preserve">ex vivo </w:t>
      </w:r>
      <w:r w:rsidRPr="00917D37">
        <w:rPr>
          <w:rFonts w:ascii="Book Antiqua" w:eastAsia="Book Antiqua" w:hAnsi="Book Antiqua" w:cs="Book Antiqua"/>
          <w:color w:val="000000"/>
        </w:rPr>
        <w:t xml:space="preserve">evaluation, they analyzed the lungs of mice that had been injected intravenously with CSCs or non-CSCs through the tail vein to generate metastases. When the lungs were perfused with </w:t>
      </w:r>
      <w:proofErr w:type="spellStart"/>
      <w:r w:rsidRPr="00917D37">
        <w:rPr>
          <w:rFonts w:ascii="Book Antiqua" w:eastAsia="Book Antiqua" w:hAnsi="Book Antiqua" w:cs="Book Antiqua"/>
          <w:color w:val="000000"/>
        </w:rPr>
        <w:t>AlDeSense</w:t>
      </w:r>
      <w:proofErr w:type="spellEnd"/>
      <w:r w:rsidRPr="00917D37">
        <w:rPr>
          <w:rFonts w:ascii="Book Antiqua" w:eastAsia="Book Antiqua" w:hAnsi="Book Antiqua" w:cs="Book Antiqua"/>
          <w:color w:val="000000"/>
        </w:rPr>
        <w:t xml:space="preserve"> solution, the signal in the lungs from CSCs-injected mice was higher than in non-CSCs-injected mice. When </w:t>
      </w:r>
      <w:proofErr w:type="spellStart"/>
      <w:r w:rsidRPr="00917D37">
        <w:rPr>
          <w:rFonts w:ascii="Book Antiqua" w:eastAsia="Book Antiqua" w:hAnsi="Book Antiqua" w:cs="Book Antiqua"/>
          <w:color w:val="000000"/>
        </w:rPr>
        <w:t>AlDeSense</w:t>
      </w:r>
      <w:proofErr w:type="spellEnd"/>
      <w:r w:rsidRPr="00917D37">
        <w:rPr>
          <w:rFonts w:ascii="Book Antiqua" w:eastAsia="Book Antiqua" w:hAnsi="Book Antiqua" w:cs="Book Antiqua"/>
          <w:color w:val="000000"/>
        </w:rPr>
        <w:t xml:space="preserve"> was injected </w:t>
      </w:r>
      <w:proofErr w:type="spellStart"/>
      <w:r w:rsidRPr="00917D37">
        <w:rPr>
          <w:rFonts w:ascii="Book Antiqua" w:eastAsia="Book Antiqua" w:hAnsi="Book Antiqua" w:cs="Book Antiqua"/>
          <w:color w:val="000000"/>
        </w:rPr>
        <w:t>intratumorally</w:t>
      </w:r>
      <w:proofErr w:type="spellEnd"/>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intratumoral</w:t>
      </w:r>
      <w:proofErr w:type="spellEnd"/>
      <w:r w:rsidRPr="00917D37">
        <w:rPr>
          <w:rFonts w:ascii="Book Antiqua" w:eastAsia="Book Antiqua" w:hAnsi="Book Antiqua" w:cs="Book Antiqua"/>
          <w:color w:val="000000"/>
        </w:rPr>
        <w:t xml:space="preserve"> CSCs could be observed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xml:space="preserve"> using a whole-body fluorescence imager</w:t>
      </w:r>
      <w:r w:rsidR="00C9107A" w:rsidRPr="00917D37">
        <w:rPr>
          <w:rFonts w:ascii="Book Antiqua" w:eastAsia="Book Antiqua" w:hAnsi="Book Antiqua" w:cs="Book Antiqua"/>
          <w:color w:val="000000"/>
        </w:rPr>
        <w:t>-</w:t>
      </w:r>
      <w:r w:rsidRPr="00917D37">
        <w:rPr>
          <w:rFonts w:ascii="Book Antiqua" w:eastAsia="Book Antiqua" w:hAnsi="Book Antiqua" w:cs="Book Antiqua"/>
          <w:color w:val="000000"/>
        </w:rPr>
        <w:t xml:space="preserve">but only for 2 </w:t>
      </w:r>
      <w:proofErr w:type="spellStart"/>
      <w:r w:rsidRPr="00917D37">
        <w:rPr>
          <w:rFonts w:ascii="Book Antiqua" w:eastAsia="Book Antiqua" w:hAnsi="Book Antiqua" w:cs="Book Antiqua"/>
          <w:color w:val="000000"/>
        </w:rPr>
        <w:t>wk</w:t>
      </w:r>
      <w:proofErr w:type="spellEnd"/>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postimplantation</w:t>
      </w:r>
      <w:proofErr w:type="spellEnd"/>
      <w:r w:rsidRPr="00917D37">
        <w:rPr>
          <w:rFonts w:ascii="Book Antiqua" w:eastAsia="Book Antiqua" w:hAnsi="Book Antiqua" w:cs="Book Antiqua"/>
          <w:color w:val="000000"/>
        </w:rPr>
        <w:t xml:space="preserve">. </w:t>
      </w:r>
    </w:p>
    <w:p w14:paraId="332C65F5" w14:textId="77777777"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 xml:space="preserve">These limitations and the need to track CSCs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xml:space="preserve"> during metastasis, angiogenesis, and CSC-stroma interactions, have prompted the development of new tools, including reporter gene systems.</w:t>
      </w:r>
    </w:p>
    <w:p w14:paraId="495032C8" w14:textId="77777777" w:rsidR="00A77B3E" w:rsidRPr="00917D37" w:rsidRDefault="00A77B3E" w:rsidP="00917D37">
      <w:pPr>
        <w:adjustRightInd w:val="0"/>
        <w:snapToGrid w:val="0"/>
        <w:spacing w:line="360" w:lineRule="auto"/>
        <w:jc w:val="both"/>
        <w:rPr>
          <w:rFonts w:ascii="Book Antiqua" w:hAnsi="Book Antiqua"/>
        </w:rPr>
      </w:pPr>
    </w:p>
    <w:p w14:paraId="24B90723"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aps/>
          <w:color w:val="000000"/>
          <w:u w:val="single"/>
        </w:rPr>
        <w:t>REPORTER GENE SYSTEMS TO STUDY CSCs</w:t>
      </w:r>
    </w:p>
    <w:p w14:paraId="69539371" w14:textId="2F5E2341"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A reporter gene system comprises an easily detectable reporter gene and a regulatory complex of transcriptional control (promoters or enhancers that are constitutive or inducible). The expression of the reporter gene reflects the direct activation of the latter in response to the binding of transcription factors to response elements. Reporters that are under constitutive promoters are used primarily to track cells that have been transduced with the construct</w:t>
      </w:r>
      <w:r w:rsidR="0056698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2967/jnumed.118.220004","ISSN":"2159662X","PMID":"31792128","abstract":"The first reporter systems were developed in the early 1980s and were based on measuring the activity of an enzyme - as a surrogate measure of promoter-driven transcriptional activity - which is now known as a reporter gene system. The initial objective and application of reporter techniques was to analyze the activity of a specific promoter (namely, the expression of a gene that is under the regulation of the specific promoter that is linked to the reporter gene). This system allows visualization of specific promoter activity with great sensitivity. In general, there are 2 classes of reporter systems: constitutively expressed (always-on) reporter constructs used for cell tracking, and inducible reporter systems sensitive to endogenous signaling molecules and transcription factors that characterize specific tissues, tumors, or signaling pathways. This review traces the development of different reporter systems, using fluorescent and bioluminescent proteins as well as radionuclide-based reporter systems. The development and application of radionuclide-based reporter systems is the focus of this review. The question at the end of the review is whether the \"promise\" of reporter gene imaging has been realized. What is required for moving forward with radionuclide-based reporter systems, and what is required for successful translation to clinical applications?.","author":[{"dropping-particle":"","family":"Serganova","given":"Inna","non-dropping-particle":"","parse-names":false,"suffix":""},{"dropping-particle":"","family":"Blasberg","given":"Ronald G.","non-dropping-particle":"","parse-names":false,"suffix":""}],"container-title":"Journal of Nuclear Medicine","id":"ITEM-1","issue":"12","issued":{"date-parts":[["2019"]]},"page":"1665-1681","title":"Molecular imaging with reporter genes: Has its promise been delivered?","type":"article-journal","volume":"60"},"uris":["http://www.mendeley.com/documents/?uuid=bd4ef20a-0a28-47c7-82e8-d542d1ccfbe8"]}],"mendeley":{"formattedCitation":"&lt;sup&gt;[36]&lt;/sup&gt;","plainTextFormattedCitation":"[36]","previouslyFormattedCitation":"&lt;sup&gt;[36]&lt;/sup&gt;"},"properties":{"noteIndex":0},"schema":"https://github.com/citation-style-language/schema/raw/master/csl-citation.json"}</w:instrText>
      </w:r>
      <w:r w:rsidR="0056698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6]</w:t>
      </w:r>
      <w:r w:rsidR="0056698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Conversely, inducible reporters are used to monitor biological processes. When a reporter gene construct includes transcriptional control components, it functions as a molecular-genetic sensor that responds to endogenous transcription factors and transcription-regulating complexes that initiate and control reporter gene expression</w:t>
      </w:r>
      <w:r w:rsidR="002B26A2"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2967/jnumed.118.220004","ISSN":"2159662X","PMID":"31792128","abstract":"The first reporter systems were developed in the early 1980s and were based on measuring the activity of an enzyme - as a surrogate measure of promoter-driven transcriptional activity - which is now known as a reporter gene system. The initial objective and application of reporter techniques was to analyze the activity of a specific promoter (namely, the expression of a gene that is under the regulation of the specific promoter that is linked to the reporter gene). This system allows visualization of specific promoter activity with great sensitivity. In general, there are 2 classes of reporter systems: constitutively expressed (always-on) reporter constructs used for cell tracking, and inducible reporter systems sensitive to endogenous signaling molecules and transcription factors that characterize specific tissues, tumors, or signaling pathways. This review traces the development of different reporter systems, using fluorescent and bioluminescent proteins as well as radionuclide-based reporter systems. The development and application of radionuclide-based reporter systems is the focus of this review. The question at the end of the review is whether the \"promise\" of reporter gene imaging has been realized. What is required for moving forward with radionuclide-based reporter systems, and what is required for successful translation to clinical applications?.","author":[{"dropping-particle":"","family":"Serganova","given":"Inna","non-dropping-particle":"","parse-names":false,"suffix":""},{"dropping-particle":"","family":"Blasberg","given":"Ronald G.","non-dropping-particle":"","parse-names":false,"suffix":""}],"container-title":"Journal of Nuclear Medicine","id":"ITEM-1","issue":"12","issued":{"date-parts":[["2019"]]},"page":"1665-1681","title":"Molecular imaging with reporter genes: Has its promise been delivered?","type":"article-journal","volume":"60"},"uris":["http://www.mendeley.com/documents/?uuid=bd4ef20a-0a28-47c7-82e8-d542d1ccfbe8"]},{"id":"ITEM-2","itemData":{"DOI":"10.7150/thno.24108","ISSN":"18387640","PMID":"29896296","abstract":"Molecular imaging has played an important role in the noninvasive exploration of multiple biological processes. Reporter gene imaging is a key part of molecular imaging. By combining with a reporter probe, a reporter protein can induce the accumulation of specific signals that are detectable by an imaging device to provide indirect information of reporter gene expression in living subjects. There are many types of reporter genes and each corresponding imaging technique has its own advantages and drawbacks. Fused reporter genes or single reporter genes with products detectable by multiple imaging modalities can compensate for the disadvantages and potentiate the advantages of each modality. Reporter gene multimodality imaging could be applied to trace implanted cells, monitor gene therapy, assess endogenous molecular events, screen drugs, etc. Although several types of multimodality imaging apparatus and multimodality reporter genes are available, more sophisticated detectors and multimodality reporter gene systems are needed.","author":[{"dropping-particle":"","family":"Li","given":"Mengting","non-dropping-particle":"","parse-names":false,"suffix":""},{"dropping-particle":"","family":"Wang","given":"Yichun","non-dropping-particle":"","parse-names":false,"suffix":""},{"dropping-particle":"","family":"Liu","given":"Mei","non-dropping-particle":"","parse-names":false,"suffix":""},{"dropping-particle":"","family":"Lan","given":"Xiaoli","non-dropping-particle":"","parse-names":false,"suffix":""}],"container-title":"Theranostics","id":"ITEM-2","issue":"11","issued":{"date-parts":[["2018"]]},"page":"2954-2973","title":"Multimodality reporter gene imaging: Construction strategies and application","type":"article-journal","volume":"8"},"uris":["http://www.mendeley.com/documents/?uuid=df18b084-c44a-4ec4-8687-8649ec618fff"]}],"mendeley":{"formattedCitation":"&lt;sup&gt;[36,37]&lt;/sup&gt;","plainTextFormattedCitation":"[36,37]","previouslyFormattedCitation":"&lt;sup&gt;[36,37]&lt;/sup&gt;"},"properties":{"noteIndex":0},"schema":"https://github.com/citation-style-language/schema/raw/master/csl-citation.json"}</w:instrText>
      </w:r>
      <w:r w:rsidR="002B26A2"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6,37]</w:t>
      </w:r>
      <w:r w:rsidR="002B26A2"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w:t>
      </w:r>
    </w:p>
    <w:p w14:paraId="464C4C10" w14:textId="0E755729"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The design and development of reporting systems to analyze such properties as phenotypic plasticity and response to therapy require expertise in genetic engineering</w:t>
      </w:r>
      <w:r w:rsidR="00DF56E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2967/jnumed.118.220004","ISSN":"2159662X","PMID":"31792128","abstract":"The first reporter systems were developed in the early 1980s and were based on measuring the activity of an enzyme - as a surrogate measure of promoter-driven transcriptional activity - which is now known as a reporter gene system. The initial objective and application of reporter techniques was to analyze the activity of a specific promoter (namely, the expression of a gene that is under the regulation of the specific promoter that is linked to the reporter gene). This system allows visualization of specific promoter activity with great sensitivity. In general, there are 2 classes of reporter systems: constitutively expressed (always-on) reporter constructs used for cell tracking, and inducible reporter systems sensitive to endogenous signaling molecules and transcription factors that characterize specific tissues, tumors, or signaling pathways. This review traces the development of different reporter systems, using fluorescent and bioluminescent proteins as well as radionuclide-based reporter systems. The development and application of radionuclide-based reporter systems is the focus of this review. The question at the end of the review is whether the \"promise\" of reporter gene imaging has been realized. What is required for moving forward with radionuclide-based reporter systems, and what is required for successful translation to clinical applications?.","author":[{"dropping-particle":"","family":"Serganova","given":"Inna","non-dropping-particle":"","parse-names":false,"suffix":""},{"dropping-particle":"","family":"Blasberg","given":"Ronald G.","non-dropping-particle":"","parse-names":false,"suffix":""}],"container-title":"Journal of Nuclear Medicine","id":"ITEM-1","issue":"12","issued":{"date-parts":[["2019"]]},"page":"1665-1681","title":"Molecular imaging with reporter genes: Has its promise been delivered?","type":"article-journal","volume":"60"},"uris":["http://www.mendeley.com/documents/?uuid=bd4ef20a-0a28-47c7-82e8-d542d1ccfbe8"]},{"id":"ITEM-2","itemData":{"DOI":"10.1016/j.stemcr.2014.11.002","ISSN":"22136711","PMID":"25497455","abstract":"Many tumors are hierarchically organized with a minority cell population that has stem-like properties and enhanced ability to initiate tumorigenesis and drive therapeutic relapse. These cancer stem cells (CSCs) are typically identified by complex combinations of cell-surface markers that differ among tumor types. Here, we developed a flexible lentiviral-based reporter system that allows direct visualization of CSCs based on functional properties. The reporter responds to the core stem cell transcription factors OCT4 and SOX2, with further selectivity and kinetic resolution coming from use of a proteasome-targeting degron. Cancer cells marked by this reporter have the expected properties of self-renewal, generation of heterogeneous offspring, high tumor- and metastasis-initiating activity, and resistance to chemotherapeutics. With this approach, the spatial distribution of CSCs can be assessed in settings that retain microenvironmental and structural cues, and CSC plasticity and response to therapeutics can be monitored in real time.","author":[{"dropping-particle":"","family":"Tang","given":"Binwu","non-dropping-particle":"","parse-names":false,"suffix":""},{"dropping-particle":"","family":"Raviv","given":"Asaf","non-dropping-particle":"","parse-names":false,"suffix":""},{"dropping-particle":"","family":"Esposito","given":"Dominic","non-dropping-particle":"","parse-names":false,"suffix":""},{"dropping-particle":"","family":"Flanders","given":"Kathleen C.","non-dropping-particle":"","parse-names":false,"suffix":""},{"dropping-particle":"","family":"Daniel","given":"Catherine","non-dropping-particle":"","parse-names":false,"suffix":""},{"dropping-particle":"","family":"Nghiem","given":"Bao Tram","non-dropping-particle":"","parse-names":false,"suffix":""},{"dropping-particle":"","family":"Garfield","given":"Susan","non-dropping-particle":"","parse-names":false,"suffix":""},{"dropping-particle":"","family":"Lim","given":"Langston","non-dropping-particle":"","parse-names":false,"suffix":""},{"dropping-particle":"","family":"Mannan","given":"Poonam","non-dropping-particle":"","parse-names":false,"suffix":""},{"dropping-particle":"","family":"Robles","given":"Ana I.","non-dropping-particle":"","parse-names":false,"suffix":""},{"dropping-particle":"","family":"Smith","given":"William I.","non-dropping-particle":"","parse-names":false,"suffix":""},{"dropping-particle":"","family":"Zimmerberg","given":"Joshua","non-dropping-particle":"","parse-names":false,"suffix":""},{"dropping-particle":"","family":"Ravin","given":"Rea","non-dropping-particle":"","parse-names":false,"suffix":""},{"dropping-particle":"","family":"Wakefield","given":"Lalage M.","non-dropping-particle":"","parse-names":false,"suffix":""}],"container-title":"Stem Cell Reports","id":"ITEM-2","issue":"1","issued":{"date-parts":[["2015"]]},"page":"155-169","publisher":"Elsevier","title":"A flexible reporter system for direct observation and isolation of cancer stem cells","type":"article-journal","volume":"4"},"uris":["http://www.mendeley.com/documents/?uuid=b4bab85e-8e39-4690-bc24-bf81a4847788"]},{"id":"ITEM-3","itemData":{"DOI":"10.1016/B978-0-12-803892-5.00003-6","ISBN":"9780128039342","abstract":"The hallmarks of cancer stem cells (CSCs) are self-renewal, tumor propagation, generation of heterogeneous progeny, and therapeutic resistance. Better understanding of CSC biology would provide insights on how to overcome major obstacles encountered during the course of cancer treatment such as resistance to therapy and distal metastasis. Studying CSCs needs special consideration given they represent a minor fraction of the tumor cell population and they dynamically transit out of the stem cell-like state. In this chapter we will describe various methods to investigate and enrich for CSCs. We will also discuss the importance of utilizing multifaceted approaches based on various principles to tackle different aspects of CSC biology.","author":[{"dropping-particle":"","family":"Jarrar","given":"A.","non-dropping-particle":"","parse-names":false,"suffix":""},{"dropping-particle":"","family":"Chumakova","given":"A.","non-dropping-particle":"","parse-names":false,"suffix":""},{"dropping-particle":"","family":"Hitomi","given":"M.","non-dropping-particle":"","parse-names":false,"suffix":""},{"dropping-particle":"","family":"Lathia","given":"J.D.","non-dropping-particle":"","parse-names":false,"suffix":""}],"container-title":"Cancer Stem Cells","id":"ITEM-3","issued":{"date-parts":[["2016","9","1"]]},"page":"59-98","publisher":"Elsevier","title":"Enrichment and Interrogation of Cancer Stem Cells","type":"chapter"},"uris":["http://www.mendeley.com/documents/?uuid=acb89060-e7ee-3ff8-a36b-9762900f0be8"]}],"mendeley":{"formattedCitation":"&lt;sup&gt;[36,38,39]&lt;/sup&gt;","plainTextFormattedCitation":"[36,38,39]","previouslyFormattedCitation":"&lt;sup&gt;[36,38,39]&lt;/sup&gt;"},"properties":{"noteIndex":0},"schema":"https://github.com/citation-style-language/schema/raw/master/csl-citation.json"}</w:instrText>
      </w:r>
      <w:r w:rsidR="00DF56E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6,38,39]</w:t>
      </w:r>
      <w:r w:rsidR="00DF56E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Moreover, because reporter systems are usually designed to trigger the expression of fluorescent proteins, the incorporation of additional fluorescent dyes into the experiment should be planned carefully to prevent cross-contamination between the signals. Fortunately, there are various fluorescent proteins with a range of excitation and emission spectra (from blue to far red) and distinct structural properties and stability. The selection of the fluorescent protein must also consider its maturation time and half-life in the cell to match the desired application</w:t>
      </w:r>
      <w:r w:rsidR="004C6BA6"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2967/jnumed.118.220004","ISSN":"2159662X","PMID":"31792128","abstract":"The first reporter systems were developed in the early 1980s and were based on measuring the activity of an enzyme - as a surrogate measure of promoter-driven transcriptional activity - which is now known as a reporter gene system. The initial objective and application of reporter techniques was to analyze the activity of a specific promoter (namely, the expression of a gene that is under the regulation of the specific promoter that is linked to the reporter gene). This system allows visualization of specific promoter activity with great sensitivity. In general, there are 2 classes of reporter systems: constitutively expressed (always-on) reporter constructs used for cell tracking, and inducible reporter systems sensitive to endogenous signaling molecules and transcription factors that characterize specific tissues, tumors, or signaling pathways. This review traces the development of different reporter systems, using fluorescent and bioluminescent proteins as well as radionuclide-based reporter systems. The development and application of radionuclide-based reporter systems is the focus of this review. The question at the end of the review is whether the \"promise\" of reporter gene imaging has been realized. What is required for moving forward with radionuclide-based reporter systems, and what is required for successful translation to clinical applications?.","author":[{"dropping-particle":"","family":"Serganova","given":"Inna","non-dropping-particle":"","parse-names":false,"suffix":""},{"dropping-particle":"","family":"Blasberg","given":"Ronald G.","non-dropping-particle":"","parse-names":false,"suffix":""}],"container-title":"Journal of Nuclear Medicine","id":"ITEM-1","issue":"12","issued":{"date-parts":[["2019"]]},"page":"1665-1681","title":"Molecular imaging with reporter genes: Has its promise been delivered?","type":"article-journal","volume":"60"},"uris":["http://www.mendeley.com/documents/?uuid=bd4ef20a-0a28-47c7-82e8-d542d1ccfbe8"]},{"id":"ITEM-2","itemData":{"DOI":"10.7150/thno.24108","ISSN":"18387640","PMID":"29896296","abstract":"Molecular imaging has played an important role in the noninvasive exploration of multiple biological processes. Reporter gene imaging is a key part of molecular imaging. By combining with a reporter probe, a reporter protein can induce the accumulation of specific signals that are detectable by an imaging device to provide indirect information of reporter gene expression in living subjects. There are many types of reporter genes and each corresponding imaging technique has its own advantages and drawbacks. Fused reporter genes or single reporter genes with products detectable by multiple imaging modalities can compensate for the disadvantages and potentiate the advantages of each modality. Reporter gene multimodality imaging could be applied to trace implanted cells, monitor gene therapy, assess endogenous molecular events, screen drugs, etc. Although several types of multimodality imaging apparatus and multimodality reporter genes are available, more sophisticated detectors and multimodality reporter gene systems are needed.","author":[{"dropping-particle":"","family":"Li","given":"Mengting","non-dropping-particle":"","parse-names":false,"suffix":""},{"dropping-particle":"","family":"Wang","given":"Yichun","non-dropping-particle":"","parse-names":false,"suffix":""},{"dropping-particle":"","family":"Liu","given":"Mei","non-dropping-particle":"","parse-names":false,"suffix":""},{"dropping-particle":"","family":"Lan","given":"Xiaoli","non-dropping-particle":"","parse-names":false,"suffix":""}],"container-title":"Theranostics","id":"ITEM-2","issue":"11","issued":{"date-parts":[["2018"]]},"page":"2954-2973","title":"Multimodality reporter gene imaging: Construction strategies and application","type":"article-journal","volume":"8"},"uris":["http://www.mendeley.com/documents/?uuid=df18b084-c44a-4ec4-8687-8649ec618fff"]},{"id":"ITEM-3","itemData":{"DOI":"10.4103/1735-5362.263559","ISSN":"1735-5362","PMID":"31516512","abstract":"Green fluorescent protein (GFP) has played an important role in biochemistry and cell biology as a reporter gene. It has been used to assess the potency of promoters for recombinant protein production. This investigation reveals evidences suggesting that the gfp GFP gene (EGFP) could be expressed without the promoter. In a study, a pLenti-F/GFP vector was constructed with the purpose to allow GFP expression in transduced cells but not in packaging cells; however, after transfecting the HEK293T cell line, GFP gene was expressed, compared to pLOX/CWgfp-transfected cells showed expression lag, lower levels and reduced percentage of GFP expression in the cells. This unexpected result could be due to auto transduction in packaging cell, possible retrotransposon activity in the cell line, possible contamination of pLenti-F/GFP with the pLOX/CWgfp and possible presence of a promoter within backbone of the vector. All the possibilities were ruled out. To exclude the possibility that a sequence within the region might act as a promoter, the fragment to be transfected was minimized to a region containing \"from the start of the GFP gene to 5'LTR R\". The GFP gene was again expressed. Therefore, our findings suggest the EGFP does not need promoter for expression. This should appeal to the researchers designing GFP based assays to evaluate the potency of promoters, since possible aberrant expression may have a potential to influence on the results of a planned experiment.","author":[{"dropping-particle":"","family":"Mohammadi","given":"Zahra","non-dropping-particle":"","parse-names":false,"suffix":""},{"dropping-particle":"","family":"Karamzadeh","given":"Arezou","non-dropping-particle":"","parse-names":false,"suffix":""},{"dropping-particle":"","family":"Tabatabaiefar","given":"Mohammad Amin","non-dropping-particle":"","parse-names":false,"suffix":""},{"dropping-particle":"","family":"Khanahmad","given":"Hossein","non-dropping-particle":"","parse-names":false,"suffix":""},{"dropping-particle":"","family":"Shariati","given":"Laleh","non-dropping-particle":"","parse-names":false,"suffix":""}],"container-title":"Research in pharmaceutical sciences","id":"ITEM-3","issue":"4","issued":{"date-parts":[["2019","8","1"]]},"page":"351-358","publisher":"Wolters Kluwer Medknow Publications","title":"Evidence for expression of promoterless GFP cassette: Is GFP an ideal reporter gene in biotechnology science?","type":"article-journal","volume":"14"},"uris":["http://www.mendeley.com/documents/?uuid=d14e74b8-a578-3723-b292-3acbddab3e1e"]},{"id":"ITEM-4","itemData":{"DOI":"10.1038/nmeth819","ISSN":"15487091","PMID":"16299475","abstract":"The recent explosion in the diversity of available fluorescent proteins (FPs) promises a wide variety of new tools for biological imaging. With no unified standard for assessing these tools, however, a researcher is faced with difficult questions. Which FPs are best for general use? Which are the brightest? What additional factors determine which are best for a given experiment? Although in many cases, a trial-and-error approach may still be necessary in determining the answers to these questions, a unified characterization of the best available FPs provides a useful guide in narrowing down the options. © 2005 Nature Publishing Group.","author":[{"dropping-particle":"","family":"Shaner","given":"Nathan C.","non-dropping-particle":"","parse-names":false,"suffix":""},{"dropping-particle":"","family":"Steinbach","given":"Paul A.","non-dropping-particle":"","parse-names":false,"suffix":""},{"dropping-particle":"","family":"Tsien","given":"Roger Y.","non-dropping-particle":"","parse-names":false,"suffix":""}],"container-title":"Nature Methods","id":"ITEM-4","issue":"12","issued":{"date-parts":[["2005","12","18"]]},"page":"905-909","publisher":"Nature Publishing Group","title":"A guide to choosing fluorescent proteins","type":"article-journal","volume":"2"},"uris":["http://www.mendeley.com/documents/?uuid=3077a4f1-a191-36f6-bcb3-92c68c102ff8"]}],"mendeley":{"formattedCitation":"&lt;sup&gt;[36,37,40,41]&lt;/sup&gt;","plainTextFormattedCitation":"[36,37,40,41]","previouslyFormattedCitation":"&lt;sup&gt;[36,37,40,41]&lt;/sup&gt;"},"properties":{"noteIndex":0},"schema":"https://github.com/citation-style-language/schema/raw/master/csl-citation.json"}</w:instrText>
      </w:r>
      <w:r w:rsidR="004C6BA6"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6,37,40,41]</w:t>
      </w:r>
      <w:r w:rsidR="004C6BA6"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Alternatively, bioluminescent reporter genes with increased sensitivity can be used for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xml:space="preserve"> applications</w:t>
      </w:r>
      <w:r w:rsidR="00E13605"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2967/jnumed.118.220004","ISSN":"2159662X","PMID":"31792128","abstract":"The first reporter systems were developed in the early 1980s and were based on measuring the activity of an enzyme - as a surrogate measure of promoter-driven transcriptional activity - which is now known as a reporter gene system. The initial objective and application of reporter techniques was to analyze the activity of a specific promoter (namely, the expression of a gene that is under the regulation of the specific promoter that is linked to the reporter gene). This system allows visualization of specific promoter activity with great sensitivity. In general, there are 2 classes of reporter systems: constitutively expressed (always-on) reporter constructs used for cell tracking, and inducible reporter systems sensitive to endogenous signaling molecules and transcription factors that characterize specific tissues, tumors, or signaling pathways. This review traces the development of different reporter systems, using fluorescent and bioluminescent proteins as well as radionuclide-based reporter systems. The development and application of radionuclide-based reporter systems is the focus of this review. The question at the end of the review is whether the \"promise\" of reporter gene imaging has been realized. What is required for moving forward with radionuclide-based reporter systems, and what is required for successful translation to clinical applications?.","author":[{"dropping-particle":"","family":"Serganova","given":"Inna","non-dropping-particle":"","parse-names":false,"suffix":""},{"dropping-particle":"","family":"Blasberg","given":"Ronald G.","non-dropping-particle":"","parse-names":false,"suffix":""}],"container-title":"Journal of Nuclear Medicine","id":"ITEM-1","issue":"12","issued":{"date-parts":[["2019"]]},"page":"1665-1681","title":"Molecular imaging with reporter genes: Has its promise been delivered?","type":"article-journal","volume":"60"},"uris":["http://www.mendeley.com/documents/?uuid=bd4ef20a-0a28-47c7-82e8-d542d1ccfbe8"]}],"mendeley":{"formattedCitation":"&lt;sup&gt;[36]&lt;/sup&gt;","plainTextFormattedCitation":"[36]","previouslyFormattedCitation":"&lt;sup&gt;[36]&lt;/sup&gt;"},"properties":{"noteIndex":0},"schema":"https://github.com/citation-style-language/schema/raw/master/csl-citation.json"}</w:instrText>
      </w:r>
      <w:r w:rsidR="00E13605"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6]</w:t>
      </w:r>
      <w:r w:rsidR="00E13605"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The combination of luciferase genes with fluorescent protein-coding genes into a single sequence has provided an additional tool for analyzing cell populations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xml:space="preserve"> and </w:t>
      </w:r>
      <w:r w:rsidRPr="00917D37">
        <w:rPr>
          <w:rFonts w:ascii="Book Antiqua" w:eastAsia="Book Antiqua" w:hAnsi="Book Antiqua" w:cs="Book Antiqua"/>
          <w:i/>
          <w:iCs/>
          <w:color w:val="000000"/>
        </w:rPr>
        <w:t>ex vivo</w:t>
      </w:r>
      <w:r w:rsidRPr="00917D37">
        <w:rPr>
          <w:rFonts w:ascii="Book Antiqua" w:eastAsia="Book Antiqua" w:hAnsi="Book Antiqua" w:cs="Book Antiqua"/>
          <w:color w:val="000000"/>
        </w:rPr>
        <w:t>, because this strategy allows 2 signals to be monitored independently</w:t>
      </w:r>
      <w:r w:rsidR="00E13605"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2967/jnumed.118.220004","ISSN":"2159662X","PMID":"31792128","abstract":"The first reporter systems were developed in the early 1980s and were based on measuring the activity of an enzyme - as a surrogate measure of promoter-driven transcriptional activity - which is now known as a reporter gene system. The initial objective and application of reporter techniques was to analyze the activity of a specific promoter (namely, the expression of a gene that is under the regulation of the specific promoter that is linked to the reporter gene). This system allows visualization of specific promoter activity with great sensitivity. In general, there are 2 classes of reporter systems: constitutively expressed (always-on) reporter constructs used for cell tracking, and inducible reporter systems sensitive to endogenous signaling molecules and transcription factors that characterize specific tissues, tumors, or signaling pathways. This review traces the development of different reporter systems, using fluorescent and bioluminescent proteins as well as radionuclide-based reporter systems. The development and application of radionuclide-based reporter systems is the focus of this review. The question at the end of the review is whether the \"promise\" of reporter gene imaging has been realized. What is required for moving forward with radionuclide-based reporter systems, and what is required for successful translation to clinical applications?.","author":[{"dropping-particle":"","family":"Serganova","given":"Inna","non-dropping-particle":"","parse-names":false,"suffix":""},{"dropping-particle":"","family":"Blasberg","given":"Ronald G.","non-dropping-particle":"","parse-names":false,"suffix":""}],"container-title":"Journal of Nuclear Medicine","id":"ITEM-1","issue":"12","issued":{"date-parts":[["2019"]]},"page":"1665-1681","title":"Molecular imaging with reporter genes: Has its promise been delivered?","type":"article-journal","volume":"60"},"uris":["http://www.mendeley.com/documents/?uuid=bd4ef20a-0a28-47c7-82e8-d542d1ccfbe8"]},{"id":"ITEM-2","itemData":{"DOI":"10.7150/thno.24108","ISSN":"18387640","PMID":"29896296","abstract":"Molecular imaging has played an important role in the noninvasive exploration of multiple biological processes. Reporter gene imaging is a key part of molecular imaging. By combining with a reporter probe, a reporter protein can induce the accumulation of specific signals that are detectable by an imaging device to provide indirect information of reporter gene expression in living subjects. There are many types of reporter genes and each corresponding imaging technique has its own advantages and drawbacks. Fused reporter genes or single reporter genes with products detectable by multiple imaging modalities can compensate for the disadvantages and potentiate the advantages of each modality. Reporter gene multimodality imaging could be applied to trace implanted cells, monitor gene therapy, assess endogenous molecular events, screen drugs, etc. Although several types of multimodality imaging apparatus and multimodality reporter genes are available, more sophisticated detectors and multimodality reporter gene systems are needed.","author":[{"dropping-particle":"","family":"Li","given":"Mengting","non-dropping-particle":"","parse-names":false,"suffix":""},{"dropping-particle":"","family":"Wang","given":"Yichun","non-dropping-particle":"","parse-names":false,"suffix":""},{"dropping-particle":"","family":"Liu","given":"Mei","non-dropping-particle":"","parse-names":false,"suffix":""},{"dropping-particle":"","family":"Lan","given":"Xiaoli","non-dropping-particle":"","parse-names":false,"suffix":""}],"container-title":"Theranostics","id":"ITEM-2","issue":"11","issued":{"date-parts":[["2018"]]},"page":"2954-2973","title":"Multimodality reporter gene imaging: Construction strategies and application","type":"article-journal","volume":"8"},"uris":["http://www.mendeley.com/documents/?uuid=df18b084-c44a-4ec4-8687-8649ec618fff"]}],"mendeley":{"formattedCitation":"&lt;sup&gt;[36,37]&lt;/sup&gt;","plainTextFormattedCitation":"[36,37]","previouslyFormattedCitation":"&lt;sup&gt;[36,37]&lt;/sup&gt;"},"properties":{"noteIndex":0},"schema":"https://github.com/citation-style-language/schema/raw/master/csl-citation.json"}</w:instrText>
      </w:r>
      <w:r w:rsidR="00E13605"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6,37]</w:t>
      </w:r>
      <w:r w:rsidR="00E13605"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w:t>
      </w:r>
    </w:p>
    <w:p w14:paraId="780EDEDF" w14:textId="6A1C62E5"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 xml:space="preserve">In CSCs research, reporter gene systems have many advantages, because they allow live detection and isolation of CSCs from several tumor types. Further, these systems can be combined (simultaneously or sequentially) with other methods that analyze cell viability or the expression of other biomarkers, strengthening the </w:t>
      </w:r>
      <w:r w:rsidRPr="00917D37">
        <w:rPr>
          <w:rFonts w:ascii="Book Antiqua" w:eastAsia="Book Antiqua" w:hAnsi="Book Antiqua" w:cs="Book Antiqua"/>
          <w:color w:val="000000"/>
        </w:rPr>
        <w:lastRenderedPageBreak/>
        <w:t xml:space="preserve">distinction of CSCs </w:t>
      </w:r>
      <w:r w:rsidRPr="00917D37">
        <w:rPr>
          <w:rFonts w:ascii="Book Antiqua" w:eastAsia="Book Antiqua" w:hAnsi="Book Antiqua" w:cs="Book Antiqua"/>
          <w:i/>
          <w:iCs/>
          <w:color w:val="000000"/>
        </w:rPr>
        <w:t>v</w:t>
      </w:r>
      <w:r w:rsidR="0097406B" w:rsidRPr="00917D37">
        <w:rPr>
          <w:rFonts w:ascii="Book Antiqua" w:eastAsia="Book Antiqua" w:hAnsi="Book Antiqua" w:cs="Book Antiqua"/>
          <w:i/>
          <w:iCs/>
          <w:color w:val="000000"/>
        </w:rPr>
        <w:t>s</w:t>
      </w:r>
      <w:r w:rsidRPr="00917D37">
        <w:rPr>
          <w:rFonts w:ascii="Book Antiqua" w:eastAsia="Book Antiqua" w:hAnsi="Book Antiqua" w:cs="Book Antiqua"/>
          <w:color w:val="000000"/>
        </w:rPr>
        <w:t xml:space="preserve"> non-CSCs and increasing the reliability of the evaluation of effects of stimuli on either population.</w:t>
      </w:r>
    </w:p>
    <w:p w14:paraId="6D8901C7" w14:textId="469D6655" w:rsidR="00A77B3E" w:rsidRPr="00917D37" w:rsidRDefault="00944BC6" w:rsidP="00917D37">
      <w:pPr>
        <w:adjustRightInd w:val="0"/>
        <w:snapToGrid w:val="0"/>
        <w:spacing w:line="360" w:lineRule="auto"/>
        <w:ind w:firstLineChars="200" w:firstLine="480"/>
        <w:jc w:val="both"/>
        <w:rPr>
          <w:rFonts w:ascii="Book Antiqua" w:eastAsia="Book Antiqua" w:hAnsi="Book Antiqua" w:cs="Book Antiqua"/>
          <w:color w:val="000000"/>
        </w:rPr>
      </w:pPr>
      <w:r w:rsidRPr="00917D37">
        <w:rPr>
          <w:rFonts w:ascii="Book Antiqua" w:eastAsia="Book Antiqua" w:hAnsi="Book Antiqua" w:cs="Book Antiqua"/>
          <w:color w:val="000000"/>
        </w:rPr>
        <w:t xml:space="preserve">However, the value of a particular reporter gene systems in tracking a particular type of CSCs is directly proportional to its validation using </w:t>
      </w:r>
      <w:r w:rsidRPr="00917D37">
        <w:rPr>
          <w:rFonts w:ascii="Book Antiqua" w:eastAsia="Book Antiqua" w:hAnsi="Book Antiqua" w:cs="Book Antiqua"/>
          <w:i/>
          <w:iCs/>
          <w:color w:val="000000"/>
        </w:rPr>
        <w:t xml:space="preserve">in vitro </w:t>
      </w:r>
      <w:r w:rsidRPr="00917D37">
        <w:rPr>
          <w:rFonts w:ascii="Book Antiqua" w:eastAsia="Book Antiqua" w:hAnsi="Book Antiqua" w:cs="Book Antiqua"/>
          <w:color w:val="000000"/>
        </w:rPr>
        <w:t xml:space="preserve">and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xml:space="preserve"> functional assays. Several reporting systems have been used to identify CSCs from various tumors (Table 1) and have thus become important tools for the study of CSC biology</w:t>
      </w:r>
      <w:r w:rsidR="0005241B"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cell.2012.03.049","ISSN":"00928674","PMID":"22632761","abstract":"Selective targeting of cancer stem cells (CSCs) offers promise for a new generation of therapeutics. However, assays for both human CSCs and normal stem cells that are amenable to robust biological screens are limited. Using a discovery platform that reveals differences between neoplastic and normal human pluripotent stem cells (hPSC), we identify small molecules from libraries of known compounds that induce differentiation to overcome neoplastic self-renewal. Surprisingly, thioridazine, an antipsychotic drug, selectively targets the neoplastic cells, and impairs human somatic CSCs capable of in vivo leukemic disease initiation while having no effect on normal blood SCs. The drug antagonizes dopamine receptors that are expressed on CSCs and on breast cancer cells as well. These results suggest that dopamine receptors may serve as a biomarker for diverse malignancies, demonstrate the utility of using neoplastic hPSCs for identifying CSC-targeting drugs, and provide support for the use of differentiation as a therapeutic strategy. PaperClip: © 2012 Elsevier Inc. © 2012 Elsevier Inc.","author":[{"dropping-particle":"","family":"Sachlos","given":"Eleftherios","non-dropping-particle":"","parse-names":false,"suffix":""},{"dropping-particle":"","family":"Risueño","given":"Ruth M.","non-dropping-particle":"","parse-names":false,"suffix":""},{"dropping-particle":"","family":"Laronde","given":"Sarah","non-dropping-particle":"","parse-names":false,"suffix":""},{"dropping-particle":"","family":"Shapovalova","given":"Zoya","non-dropping-particle":"","parse-names":false,"suffix":""},{"dropping-particle":"","family":"Lee","given":"Jong Hee","non-dropping-particle":"","parse-names":false,"suffix":""},{"dropping-particle":"","family":"Russell","given":"Jennifer","non-dropping-particle":"","parse-names":false,"suffix":""},{"dropping-particle":"","family":"Malig","given":"Monika","non-dropping-particle":"","parse-names":false,"suffix":""},{"dropping-particle":"","family":"McNicol","given":"Jamie D.","non-dropping-particle":"","parse-names":false,"suffix":""},{"dropping-particle":"","family":"Fiebig-Comyn","given":"Aline","non-dropping-particle":"","parse-names":false,"suffix":""},{"dropping-particle":"","family":"Graham","given":"Monica","non-dropping-particle":"","parse-names":false,"suffix":""},{"dropping-particle":"","family":"Levadoux-Martin","given":"Marilyne","non-dropping-particle":"","parse-names":false,"suffix":""},{"dropping-particle":"","family":"Lee","given":"Jung Bok","non-dropping-particle":"","parse-names":false,"suffix":""},{"dropping-particle":"","family":"Giacomelli","given":"Andrew O.","non-dropping-particle":"","parse-names":false,"suffix":""},{"dropping-particle":"","family":"Hassell","given":"John A.","non-dropping-particle":"","parse-names":false,"suffix":""},{"dropping-particle":"","family":"Fischer-Russell","given":"Daniela","non-dropping-particle":"","parse-names":false,"suffix":""},{"dropping-particle":"","family":"Trus","given":"Michael R.","non-dropping-particle":"","parse-names":false,"suffix":""},{"dropping-particle":"","family":"Foley","given":"Ronan","non-dropping-particle":"","parse-names":false,"suffix":""},{"dropping-particle":"","family":"Leber","given":"Brian","non-dropping-particle":"","parse-names":false,"suffix":""},{"dropping-particle":"","family":"Xenocostas","given":"Anargyros","non-dropping-particle":"","parse-names":false,"suffix":""},{"dropping-particle":"","family":"Brown","given":"Eric D.","non-dropping-particle":"","parse-names":false,"suffix":""},{"dropping-particle":"","family":"Collins","given":"Tony J.","non-dropping-particle":"","parse-names":false,"suffix":""},{"dropping-particle":"","family":"Bhatia","given":"Mickie","non-dropping-particle":"","parse-names":false,"suffix":""}],"container-title":"Cell","id":"ITEM-1","issue":"6","issued":{"date-parts":[["2012","6","8"]]},"page":"1284-1297","publisher":"Elsevier","title":"Identification of drugs including a dopamine receptor antagonist that selectively target cancer stem cells","type":"article-journal","volume":"149"},"uris":["http://www.mendeley.com/documents/?uuid=645492fc-1f5e-34ae-8ac0-4d05584ac974"]},{"id":"ITEM-2","itemData":{"DOI":"10.3390/cancers12040964","ISSN":"2072-6694","PMID":"32295077","abstract":"Stemness in sarcomas is coordinated by the expression of pluripotency factors, like SOX2, in cancer stem cells (CSC). The role of SOX2 in tumor initiation and progression has been well characterized in osteosarcoma. However, the pro-tumorigenic features of SOX2 have been scarcely investigated in other sarcoma subtypes. Here, we show that SOX2 depletion dramatically reduced the ability of undifferentiated pleomorphic sarcoma (UPS) cells to form tumorspheres and to initiate tumor growth. Conversely, SOX2 overexpression resulted in increased in vivo tumorigenicity. Moreover, using a reporter system (SORE6) which allows to monitor viable cells expressing SOX2 and/or OCT4, we found that SORE6+ cells were significantly more tumorigenic than the SORE6- subpopulation. In agreement with this findings, SOX2 expression in sarcoma patients was associated to tumor grade, differentiation, invasive potential and lower patient survival. Finally, we studied the effect of a panel of anti-tumor drugs on the SORE6+ cells of the UPS model and patient-derived chondrosarcoma lines. We found that the mithramycin analogue EC-8042 was the most efficient in reducing SORE6+ cells in vitro and in vivo. Overall, this study demonstrates that SOX2 is a pro-tumorigenic factor with prognostic potential in sarcoma. Moreover, SORE6 transcriptional activity is a bona fide CSC marker in sarcoma and constitutes an excellent biomarker for evaluating the efficacy of anti-tumor treatments on CSC subpopulations.","author":[{"dropping-particle":"","family":"Menendez","given":"Sofia T.","non-dropping-particle":"","parse-names":false,"suffix":""},{"dropping-particle":"","family":"Rey","given":"Veronica","non-dropping-particle":"","parse-names":false,"suffix":""},{"dropping-particle":"","family":"Martinez-Cruzado","given":"Lucia","non-dropping-particle":"","parse-names":false,"suffix":""},{"dropping-particle":"","family":"Gonzalez","given":"M. Victoria","non-dropping-particle":"","parse-names":false,"suffix":""},{"dropping-particle":"","family":"Morales-Molina","given":"Alvaro","non-dropping-particle":"","parse-names":false,"suffix":""},{"dropping-particle":"","family":"Santos","given":"Laura","non-dropping-particle":"","parse-names":false,"suffix":""},{"dropping-particle":"","family":"Blanco","given":"Verónica","non-dropping-particle":"","parse-names":false,"suffix":""},{"dropping-particle":"","family":"Alvarez","given":"Carlos","non-dropping-particle":"","parse-names":false,"suffix":""},{"dropping-particle":"","family":"Estupiñan","given":"Oscar","non-dropping-particle":"","parse-names":false,"suffix":""},{"dropping-particle":"","family":"Allonca","given":"Eva","non-dropping-particle":"","parse-names":false,"suffix":""},{"dropping-particle":"","family":"Rodrigo","given":"Juan Pablo","non-dropping-particle":"","parse-names":false,"suffix":""},{"dropping-particle":"","family":"García-Castro","given":"Javier","non-dropping-particle":"","parse-names":false,"suffix":""},{"dropping-particle":"","family":"Garcia-Pedrero","given":"Juana Maria","non-dropping-particle":"","parse-names":false,"suffix":""},{"dropping-particle":"","family":"Rodriguez","given":"Rene","non-dropping-particle":"","parse-names":false,"suffix":""}],"container-title":"Cancers","id":"ITEM-2","issue":"4","issued":{"date-parts":[["2020","4","13"]]},"page":"964","publisher":"MDPI AG","title":"SOX2 Expression and Transcriptional Activity Identifies a Subpopulation of Cancer Stem Cells in Sarcoma with Prognostic Implications.","type":"article-journal","volume":"12"},"uris":["http://www.mendeley.com/documents/?uuid=26f521e0-30c3-3912-bbc3-d1496ae74463"]},{"id":"ITEM-3","itemData":{"DOI":"10.1016/j.pharep.2019.02.011","ISSN":"17341140","PMID":"31026757","abstract":"Background: Breast cancer is a neoplastic disease with high morbidity and mortality in women worldwide. Breast cancer stem cells (CSCs) have a significant function in tumor growth, recurrence, and therapeutic resistance. Thus, CSCs have been pointed as targets of new therapies for breast cancer. Herein, we aimed to repurpose certain drugs as breast CSC-targeting agents. Methods: We compared a consensus breast CSC signature with the transcriptomic changes that were induced by over 1300 bioactive compounds using Connectivity Map. The effects of the selected drugs on SOX2 promoter transactivation, SOX2 expression, viability, clonogenicity, and ALDH activity in breast cancer cells were analyzed by luciferase assay, western blot, MTT assay, mammosphere formation assay, and ALDEFLUOR® test, respectively. Gene Set Enrichment Analysis (GSEA) was performed using the gene expression data from mammary tumors of mice that were treated with lovastatin. Results: Five drugs (fasudil, pivmecillinam, ursolic acid, 16,16-dimethylprostaglandin E2, and lovastatin) induced signatures that correlated negatively with the query CSC signature. In vitro, lovastatin inhibited SOX2 promoter transactivation, and reduced the efficiency of mammosphere formation and the percentage of ALDH + cells. Mevalonate mitigated the effects of lovastatin, suggesting that the targeting of CSCs by lovastatin was mediated by the inhibition of its reported target, 3-hydroxy-3-methyl-glutaryl-coenzyme A reductase (HMGCR). By GSEA, lovastatin downregulated genes that are involved in stemness and invasiveness in mammary tumors, corroborating our in vitro findings. Conclusion: Lovastatin is a breast CSC-targeting drug. The inhibition of HMGCR might develop new adjuvant therapeutic strategies for breast tumors.","author":[{"dropping-particle":"","family":"Vásquez-Bochm","given":"Luz X.","non-dropping-particle":"","parse-names":false,"suffix":""},{"dropping-particle":"","family":"Velázquez-Paniagua","given":"Mireya","non-dropping-particle":"","parse-names":false,"suffix":""},{"dropping-particle":"","family":"Castro-Vázquez","given":"Sandra S.","non-dropping-particle":"","parse-names":false,"suffix":""},{"dropping-particle":"","family":"Guerrero-Rodríguez","given":"Sandra L.","non-dropping-particle":"","parse-names":false,"suffix":""},{"dropping-particle":"","family":"Mondragon-Peralta","given":"Abimael","non-dropping-particle":"","parse-names":false,"suffix":""},{"dropping-particle":"","family":"La Fuente-Granada","given":"Marisol","non-dropping-particle":"De","parse-names":false,"suffix":""},{"dropping-particle":"","family":"Pérez-Tapia","given":"Sonia M.","non-dropping-particle":"","parse-names":false,"suffix":""},{"dropping-particle":"","family":"González-Arenas","given":"Aliesha","non-dropping-particle":"","parse-names":false,"suffix":""},{"dropping-particle":"","family":"Velasco-Velázquez","given":"Marco A.","non-dropping-particle":"","parse-names":false,"suffix":""}],"container-title":"Pharmacological Reports","id":"ITEM-3","issue":"3","issued":{"date-parts":[["2019"]]},"page":"535-544","title":"Transcriptome-based identification of lovastatin as a breast cancer stem cell-targeting drug","type":"article-journal","volume":"71"},"uris":["http://www.mendeley.com/documents/?uuid=1b806e60-9e4d-4883-ab6d-70e329bebeee"]},{"id":"ITEM-4","itemData":{"DOI":"10.3390/cancers12020495","ISSN":"2072-6694","PMID":"32093282","abstract":"Gastric cancer remains a serious health burden with few therapeutic options. Therefore, the recognition of cancer stem cells (CSCs) as seeds of the tumorigenic process makes them a prime therapeutic target. Knowing that the transcription factors SOX2 and OCT4 promote stemness, our approach was to isolate stem-like cells in human gastric cancer cell lines using a traceable reporter system based on SOX2/OCT4 activity (SORE6-GFP). Cells transduced with the SORE6-GFP reporter system were sorted into SORE6+ and SORE6- cell populations, and their biological behavior characterized. SORE6+ cells were enriched for SOX2 and exhibited CSC features, including a greater ability to proliferate and form gastrospheres in non-adherent conditions, a larger in vivo tumor initiating capability, and increased resistance to 5-fluorouracil (5-FU) treatment. The overexpression and knockdown of SOX2 revealed a crucial role of SOX2 in cell proliferation and drug resistance. By combining the reporter system with a high-throughput screening of pharmacologically active small molecules we identified monensin, an ionophore antibiotic, displaying selective toxicity to SORE6+ cells. The ability of SORE6-GFP reporter system to recognize cancer stem-like cells facilitates our understanding of gastric CSC biology and serves as a platform for the identification of powerful therapeutics for targeting gastric CSCs.","author":[{"dropping-particle":"","family":"Pádua","given":"Diana","non-dropping-particle":"","parse-names":false,"suffix":""},{"dropping-particle":"","family":"Barros","given":"Rita","non-dropping-particle":"","parse-names":false,"suffix":""},{"dropping-particle":"","family":"Amaral","given":"Ana Luísa","non-dropping-particle":"","parse-names":false,"suffix":""},{"dropping-particle":"","family":"Mesquita","given":"Patrícia","non-dropping-particle":"","parse-names":false,"suffix":""},{"dropping-particle":"","family":"Freire","given":"Ana Filipa","non-dropping-particle":"","parse-names":false,"suffix":""},{"dropping-particle":"","family":"Sousa","given":"Mafalda","non-dropping-particle":"","parse-names":false,"suffix":""},{"dropping-particle":"","family":"Maia","given":"André Filipe","non-dropping-particle":"","parse-names":false,"suffix":""},{"dropping-particle":"","family":"Caiado","given":"Inês","non-dropping-particle":"","parse-names":false,"suffix":""},{"dropping-particle":"","family":"Fernandes","given":"Hugo","non-dropping-particle":"","parse-names":false,"suffix":""},{"dropping-particle":"","family":"Pombinho","given":"António","non-dropping-particle":"","parse-names":false,"suffix":""},{"dropping-particle":"","family":"Pereira","given":"Carlos Filipe","non-dropping-particle":"","parse-names":false,"suffix":""},{"dropping-particle":"","family":"Almeida","given":"Raquel","non-dropping-particle":"","parse-names":false,"suffix":""}],"container-title":"Cancers","id":"ITEM-4","issue":"2","issued":{"date-parts":[["2020","2","20"]]},"page":"495","publisher":"MDPI AG","title":"A SOX2 Reporter System Identifies Gastric Cancer Stem-Like Cells Sensitive to Monensin.","type":"article-journal","volume":"12"},"uris":["http://www.mendeley.com/documents/?uuid=a4862ac5-e6d0-3465-802e-240646d4507e"]},{"id":"ITEM-5","itemData":{"DOI":"10.1002/hep.25745","ISSN":"02709139","PMID":"22473773","abstract":"Hepatocellular carcinoma (HCC) exhibits cellular heterogeneity and embryonic stem-cell-related genes are preferentially overexpressed in a fraction of cancer cells of poorly differentiated tumors. However, it is not known whether or how these cancer cells contribute to tumor initiation and progression. Here, our data showed that increased expression of pluripotency transcription factor Nanog in cancer cells correlates with a worse clinical outcome in HCC. Using the Nanog promoter as a reporter system, we could successfully isolate a small subpopulation of Nanog-positive cells. We demonstrate that Nanog-positive cells exhibited enhanced ability of self-renewal, clonogenicity, and initiation of tumors, which are consistent with crucial hallmarks in the definition of cancer stem cells (CSCs). NanogPos CSCs could differentiate into mature cancer cells in in vitro and in vivo conditions. In addition, we found that NanogPos CSCs exhibited resistance to therapeutic agents (e.g., sorafenib and cisplatin) and have a high capacity for tumor invasion and metastasis. Knock-down expression of Nanog in NanogPos CSCs could decrease self-renewal accompanied with decreased expression of stem-cell-related genes and increased expression of mature hepatocyte-related genes. Overexpression of Nanog in NanogNeg cells could restore self-renewal. Furthermore, we found that insulin-like growth factor (IGF)2 and IGF receptor (IGF1R) were up-regulated in NanogPos CSCs. Knock-down expression of Nanog in NanogPos CSCs inhibited the expression of IGF1R, and overexpression of Nanog in NanogNeg cells increased the expression of IGF1R. A specific inhibitor of IGF1R signaling could significantly inhibit self-renewal and Nanog expression, indicating that IGF1R signaling participated in Nanog-mediated self-renewal. Conclusion: These data indicate that Nanog could be a novel biomarker for CSCs in HCC, and that Nanog could play a crucial role in maintaining the self-renewal of CSCs through the IGF1R-signaling pathway. © 2012 American Association for the Study of Liver Diseases.","author":[{"dropping-particle":"","family":"Shan","given":"Juanjuan","non-dropping-particle":"","parse-names":false,"suffix":""},{"dropping-particle":"","family":"Shen","given":"Junjie","non-dropping-particle":"","parse-names":false,"suffix":""},{"dropping-particle":"","family":"Liu","given":"Limei","non-dropping-particle":"","parse-names":false,"suffix":""},{"dropping-particle":"","family":"Xia","given":"Feng","non-dropping-particle":"","parse-names":false,"suffix":""},{"dropping-particle":"","family":"Xu","given":"Chuan","non-dropping-particle":"","parse-names":false,"suffix":""},{"dropping-particle":"","family":"Duan","given":"Guangjie","non-dropping-particle":"","parse-names":false,"suffix":""},{"dropping-particle":"","family":"Xu","given":"Yanmin","non-dropping-particle":"","parse-names":false,"suffix":""},{"dropping-particle":"","family":"Ma","given":"Qinghua","non-dropping-particle":"","parse-names":false,"suffix":""},{"dropping-particle":"","family":"Yang","given":"Zhi","non-dropping-particle":"","parse-names":false,"suffix":""},{"dropping-particle":"","family":"Zhang","given":"Qianzhen","non-dropping-particle":"","parse-names":false,"suffix":""},{"dropping-particle":"","family":"Ma","given":"Leina","non-dropping-particle":"","parse-names":false,"suffix":""},{"dropping-particle":"","family":"Liu","given":"Jia","non-dropping-particle":"","parse-names":false,"suffix":""},{"dropping-particle":"","family":"Xu","given":"Senlin","non-dropping-particle":"","parse-names":false,"suffix":""},{"dropping-particle":"","family":"Yan","given":"Xiaochu","non-dropping-particle":"","parse-names":false,"suffix":""},{"dropping-particle":"","family":"Bie","given":"Ping","non-dropping-particle":"","parse-names":false,"suffix":""},{"dropping-particle":"","family":"Cui","given":"Youhong","non-dropping-particle":"","parse-names":false,"suffix":""},{"dropping-particle":"","family":"Bian","given":"Xiu Wu","non-dropping-particle":"","parse-names":false,"suffix":""},{"dropping-particle":"","family":"Qian","given":"Cheng","non-dropping-particle":"","parse-names":false,"suffix":""}],"container-title":"Hepatology","id":"ITEM-5","issue":"3","issued":{"date-parts":[["2012","9"]]},"page":"1004-1014","publisher":"Hepatology","title":"Nanog regulates self-renewal of cancer stem cells through the insulin-like growth factor pathway in human hepatocellular carcinoma","type":"article-journal","volume":"56"},"uris":["http://www.mendeley.com/documents/?uuid=2bf11b77-e975-37cd-a0a9-acbdae18b17f"]}],"mendeley":{"formattedCitation":"&lt;sup&gt;[12,42–45]&lt;/sup&gt;","plainTextFormattedCitation":"[12,42–45]","previouslyFormattedCitation":"&lt;sup&gt;[12,42–45]&lt;/sup&gt;"},"properties":{"noteIndex":0},"schema":"https://github.com/citation-style-language/schema/raw/master/csl-citation.json"}</w:instrText>
      </w:r>
      <w:r w:rsidR="0005241B"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2,42–45]</w:t>
      </w:r>
      <w:r w:rsidR="0005241B"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w:t>
      </w:r>
    </w:p>
    <w:p w14:paraId="256F8CB3" w14:textId="77777777" w:rsidR="00D56671" w:rsidRPr="00917D37" w:rsidRDefault="00D56671" w:rsidP="00917D37">
      <w:pPr>
        <w:adjustRightInd w:val="0"/>
        <w:snapToGrid w:val="0"/>
        <w:spacing w:line="360" w:lineRule="auto"/>
        <w:ind w:firstLineChars="200" w:firstLine="480"/>
        <w:jc w:val="both"/>
        <w:rPr>
          <w:rFonts w:ascii="Book Antiqua" w:hAnsi="Book Antiqua"/>
        </w:rPr>
      </w:pPr>
    </w:p>
    <w:p w14:paraId="3C16175E" w14:textId="77777777" w:rsidR="00A77B3E" w:rsidRPr="00917D37" w:rsidRDefault="00944BC6" w:rsidP="00917D37">
      <w:pPr>
        <w:adjustRightInd w:val="0"/>
        <w:snapToGrid w:val="0"/>
        <w:spacing w:line="360" w:lineRule="auto"/>
        <w:jc w:val="both"/>
        <w:rPr>
          <w:rFonts w:ascii="Book Antiqua" w:hAnsi="Book Antiqua"/>
          <w:i/>
          <w:iCs/>
        </w:rPr>
      </w:pPr>
      <w:r w:rsidRPr="00917D37">
        <w:rPr>
          <w:rFonts w:ascii="Book Antiqua" w:eastAsia="Book Antiqua" w:hAnsi="Book Antiqua" w:cs="Book Antiqua"/>
          <w:b/>
          <w:bCs/>
          <w:i/>
          <w:iCs/>
          <w:color w:val="000000"/>
        </w:rPr>
        <w:t>Reporter gene systems based on CSCs biomarkers</w:t>
      </w:r>
    </w:p>
    <w:p w14:paraId="368B5687" w14:textId="269C2FD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 xml:space="preserve">As discussed, CSCs can be characterized by their expression of various differential markers, including: </w:t>
      </w:r>
      <w:r w:rsidR="00D56671"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r w:rsidR="00D56671" w:rsidRPr="00917D37">
        <w:rPr>
          <w:rFonts w:ascii="Book Antiqua" w:eastAsia="Book Antiqua" w:hAnsi="Book Antiqua" w:cs="Book Antiqua"/>
          <w:color w:val="000000"/>
        </w:rPr>
        <w:t>C</w:t>
      </w:r>
      <w:r w:rsidRPr="00917D37">
        <w:rPr>
          <w:rFonts w:ascii="Book Antiqua" w:eastAsia="Book Antiqua" w:hAnsi="Book Antiqua" w:cs="Book Antiqua"/>
          <w:color w:val="000000"/>
        </w:rPr>
        <w:t xml:space="preserve">ell surface proteins, such as CD133; </w:t>
      </w:r>
      <w:r w:rsidR="00D56671"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r w:rsidR="00D56671" w:rsidRPr="00917D37">
        <w:rPr>
          <w:rFonts w:ascii="Book Antiqua" w:eastAsia="Book Antiqua" w:hAnsi="Book Antiqua" w:cs="Book Antiqua"/>
          <w:color w:val="000000"/>
        </w:rPr>
        <w:t>E</w:t>
      </w:r>
      <w:r w:rsidRPr="00917D37">
        <w:rPr>
          <w:rFonts w:ascii="Book Antiqua" w:eastAsia="Book Antiqua" w:hAnsi="Book Antiqua" w:cs="Book Antiqua"/>
          <w:color w:val="000000"/>
        </w:rPr>
        <w:t xml:space="preserve">nzymes, such as ALDH1; and </w:t>
      </w:r>
      <w:r w:rsidR="00D56671" w:rsidRPr="00917D37">
        <w:rPr>
          <w:rFonts w:ascii="Book Antiqua" w:eastAsia="Book Antiqua" w:hAnsi="Book Antiqua" w:cs="Book Antiqua"/>
          <w:color w:val="000000"/>
        </w:rPr>
        <w:t>(3</w:t>
      </w:r>
      <w:r w:rsidRPr="00917D37">
        <w:rPr>
          <w:rFonts w:ascii="Book Antiqua" w:eastAsia="Book Antiqua" w:hAnsi="Book Antiqua" w:cs="Book Antiqua"/>
          <w:color w:val="000000"/>
        </w:rPr>
        <w:t>) transcription factors</w:t>
      </w:r>
      <w:r w:rsidR="00E726CE"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392-020-0110-5","ISBN":"4139202001105","ISSN":"2059-3635","PMID":"32296030","abstract":"Since cancer stem cells (CSCs) were first identified in leukemia in 1994, they have been considered promising therapeutic targets for cancer therapy. These cells have self-renewal capacity and differentiation potential and contribute to multiple tumor malignancies, such as recurrence, metastasis, heterogeneity, multidrug resistance, and radiation resistance. The biological activities of CSCs are regulated by several pluripotent transcription factors, such as OCT4, Sox2, Nanog, KLF4, and MYC. In addition, many intracellular signaling pathways, such as Wnt, NF-κB (nuclear factor-κB), Notch, Hedgehog, JAK-STAT (Janus kinase/signal transducers and activators of transcription), PI3K/AKT/mTOR (phosphoinositide 3-kinase/AKT/mammalian target of rapamycin), TGF (transforming growth factor)/SMAD, and PPAR (peroxisome proliferator-activated receptor), as well as extracellular factors, such as vascular niches, hypoxia, tumor-associated macrophages, cancer-associated fibroblasts, cancer-associated mesenchymal stem cells, extracellular matrix, and exosomes, have been shown to be very important regulators of CSCs. Molecules, vaccines, antibodies, and CAR-T (chimeric antigen receptor T cell) cells have been developed to specifically target CSCs, and some of these factors are already undergoing clinical trials. This review summarizes the characterization and identification of CSCs, depicts major factors and pathways that regulate CSC development, and discusses potential targeted therapy for CSCs.","author":[{"dropping-particle":"","family":"Yang","given":"Liqun","non-dropping-particle":"","parse-names":false,"suffix":""},{"dropping-particle":"","family":"Shi","given":"Pengfei","non-dropping-particle":"","parse-names":false,"suffix":""},{"dropping-particle":"","family":"Zhao","given":"Gaichao","non-dropping-particle":"","parse-names":false,"suffix":""},{"dropping-particle":"","family":"Xu","given":"Jie","non-dropping-particle":"","parse-names":false,"suffix":""},{"dropping-particle":"","family":"Peng","given":"Wen","non-dropping-particle":"","parse-names":false,"suffix":""},{"dropping-particle":"","family":"Zhang","given":"Jiayi","non-dropping-particle":"","parse-names":false,"suffix":""},{"dropping-particle":"","family":"Zhang","given":"Guanghui","non-dropping-particle":"","parse-names":false,"suffix":""},{"dropping-particle":"","family":"Wang","given":"Xiaowen","non-dropping-particle":"","parse-names":false,"suffix":""},{"dropping-particle":"","family":"Dong","given":"Zhen","non-dropping-particle":"","parse-names":false,"suffix":""},{"dropping-particle":"","family":"Chen","given":"Fei","non-dropping-particle":"","parse-names":false,"suffix":""},{"dropping-particle":"","family":"Cui","given":"Hongjuan","non-dropping-particle":"","parse-names":false,"suffix":""}],"container-title":"Signal transduction and targeted therapy","id":"ITEM-1","issue":"1","issued":{"date-parts":[["2020","12","7"]]},"number-of-pages":"8","publisher":"Springer US","title":"Targeting cancer stem cell pathways for cancer therapy.","type":"report","volume":"5"},"uris":["http://www.mendeley.com/documents/?uuid=b04aed54-9371-493d-8070-4cdc01635832"]},{"id":"ITEM-2","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2","issued":{"date-parts":[["2020","8","7"]]},"page":"1280","publisher":"Frontiers Media S.A.","title":"Cancer Stem Cells-Origins and Biomarkers: Perspectives for Targeted Personalized Therapies.","type":"article-journal","volume":"11"},"uris":["http://www.mendeley.com/documents/?uuid=91664692-241a-30d9-a07a-f6bd338fc6ef"]}],"mendeley":{"formattedCitation":"&lt;sup&gt;[7,11]&lt;/sup&gt;","plainTextFormattedCitation":"[7,11]","previouslyFormattedCitation":"&lt;sup&gt;[7,11]&lt;/sup&gt;"},"properties":{"noteIndex":0},"schema":"https://github.com/citation-style-language/schema/raw/master/csl-citation.json"}</w:instrText>
      </w:r>
      <w:r w:rsidR="00E726CE"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7,11]</w:t>
      </w:r>
      <w:r w:rsidR="00E726CE"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Many reports support that self-renewal markers, including ALDH1A1, POU5F1, and SOX2, reliably distinguish CSCs several cancers</w:t>
      </w:r>
      <w:r w:rsidR="00093432"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yexcr.2019.111551","ISSN":"10902422","PMID":"31401066","abstract":"Cancer stem cells (CSCs) are a subset of cancer cells, which possess self-renewal ability, and lead to tumor progression, metastasis, and resistance to therapy. Live detection and isolation of CSCs are important to understand the biology of CSCs as well as to screen drugs that target them. Even though CSCs are detected using surface markers, there is a lot of inconsistencies for that in a given cancer type. At the same time, self-renewal markers like ALDH1A1, OCT4A and SOX2, which are intracellular molecules, are reliable markers for CSCs in different cancers. In the present study, we generated a reporter construct for self-renewing CSCs, based on ALDH1A1 expression. Oral cancer cells harboring ALDH1A1-DsRed2 were used to screen inhibitors that target CSCs. Our results showed that Comb1, a cocktail of inhibitors for EGF and TGF-β pathways and their intermediates, effectively reduced the DsRed2 population to 34%. Our immunohistochemical analysis on primary oral cancer corroborated the importance of EGF and TGF-β pathways in sustaining CSCs. Since these two pathways are also critical for the self-renewal and differentiation of normal stem cells, Comb1 might abolish them as well. On analysis of the effect of Comb1 on normal murine bone marrow cells, there was no significant change in the stem cell self-renewal and differentiation potential in the treated group compared to untreated cells. To conclude, we claim that ALDH1A1-DsRed2 is a useful tool to detect CSCs, and Comb1 is effective in targeting CSCs without affecting normal stem cells.","author":[{"dropping-particle":"","family":"Shanmugam","given":"Geetha","non-dropping-particle":"","parse-names":false,"suffix":""},{"dropping-particle":"","family":"Mohan","given":"Amrutha","non-dropping-particle":"","parse-names":false,"suffix":""},{"dropping-particle":"","family":"Kumari","given":"Khushbu","non-dropping-particle":"","parse-names":false,"suffix":""},{"dropping-particle":"","family":"Louis","given":"Jiss Maria","non-dropping-particle":"","parse-names":false,"suffix":""},{"dropping-particle":"","family":"Soumya Krishnan","given":"U.","non-dropping-particle":"","parse-names":false,"suffix":""},{"dropping-particle":"","family":"Balagopal","given":"P. G.","non-dropping-particle":"","parse-names":false,"suffix":""},{"dropping-particle":"","family":"George","given":"Nebu Abraham","non-dropping-particle":"","parse-names":false,"suffix":""},{"dropping-particle":"","family":"Sebastian","given":"Paul","non-dropping-particle":"","parse-names":false,"suffix":""},{"dropping-particle":"","family":"Maliekal","given":"Tessy Thomas","non-dropping-particle":"","parse-names":false,"suffix":""}],"container-title":"Experimental Cell Research","id":"ITEM-1","issue":"2","issued":{"date-parts":[["2019","10","15"]]},"page":"111551","publisher":"Elsevier Inc.","title":"A novel reporter construct for screening small molecule inhibitors that specifically target self-renewing cancer cells","type":"article-journal","volume":"383"},"uris":["http://www.mendeley.com/documents/?uuid=b55e23e6-acf5-3bc7-8a6f-0d823bb2420c"]},{"id":"ITEM-2","itemData":{"DOI":"10.1016/j.stemcr.2014.11.002","ISSN":"22136711","PMID":"25497455","abstract":"Many tumors are hierarchically organized with a minority cell population that has stem-like properties and enhanced ability to initiate tumorigenesis and drive therapeutic relapse. These cancer stem cells (CSCs) are typically identified by complex combinations of cell-surface markers that differ among tumor types. Here, we developed a flexible lentiviral-based reporter system that allows direct visualization of CSCs based on functional properties. The reporter responds to the core stem cell transcription factors OCT4 and SOX2, with further selectivity and kinetic resolution coming from use of a proteasome-targeting degron. Cancer cells marked by this reporter have the expected properties of self-renewal, generation of heterogeneous offspring, high tumor- and metastasis-initiating activity, and resistance to chemotherapeutics. With this approach, the spatial distribution of CSCs can be assessed in settings that retain microenvironmental and structural cues, and CSC plasticity and response to therapeutics can be monitored in real time.","author":[{"dropping-particle":"","family":"Tang","given":"Binwu","non-dropping-particle":"","parse-names":false,"suffix":""},{"dropping-particle":"","family":"Raviv","given":"Asaf","non-dropping-particle":"","parse-names":false,"suffix":""},{"dropping-particle":"","family":"Esposito","given":"Dominic","non-dropping-particle":"","parse-names":false,"suffix":""},{"dropping-particle":"","family":"Flanders","given":"Kathleen C.","non-dropping-particle":"","parse-names":false,"suffix":""},{"dropping-particle":"","family":"Daniel","given":"Catherine","non-dropping-particle":"","parse-names":false,"suffix":""},{"dropping-particle":"","family":"Nghiem","given":"Bao Tram","non-dropping-particle":"","parse-names":false,"suffix":""},{"dropping-particle":"","family":"Garfield","given":"Susan","non-dropping-particle":"","parse-names":false,"suffix":""},{"dropping-particle":"","family":"Lim","given":"Langston","non-dropping-particle":"","parse-names":false,"suffix":""},{"dropping-particle":"","family":"Mannan","given":"Poonam","non-dropping-particle":"","parse-names":false,"suffix":""},{"dropping-particle":"","family":"Robles","given":"Ana I.","non-dropping-particle":"","parse-names":false,"suffix":""},{"dropping-particle":"","family":"Smith","given":"William I.","non-dropping-particle":"","parse-names":false,"suffix":""},{"dropping-particle":"","family":"Zimmerberg","given":"Joshua","non-dropping-particle":"","parse-names":false,"suffix":""},{"dropping-particle":"","family":"Ravin","given":"Rea","non-dropping-particle":"","parse-names":false,"suffix":""},{"dropping-particle":"","family":"Wakefield","given":"Lalage M.","non-dropping-particle":"","parse-names":false,"suffix":""}],"container-title":"Stem Cell Reports","id":"ITEM-2","issue":"1","issued":{"date-parts":[["2015"]]},"page":"155-169","publisher":"Elsevier","title":"A flexible reporter system for direct observation and isolation of cancer stem cells","type":"article-journal","volume":"4"},"uris":["http://www.mendeley.com/documents/?uuid=b4bab85e-8e39-4690-bc24-bf81a4847788"]},{"id":"ITEM-3","itemData":{"DOI":"10.1093/neuonc/nou320","ISSN":"15235866","PMID":"25416826","abstract":"Background. Malignant gliomas are complex systems containing a number of factors that drive tumor initiation and progression, including genetic aberrations that lead to extensive cellular heterogeneity within the neoplastic compartment. Mouse models recapitulate these genetic aberrations, but readily observable heterogeneity remains challenging. Methods. To interrogate cellular heterogeneity in mouse glioma models, we utilized a replication-competent avian sarcoma-leukosis virus long terminal repeat with splice acceptor/tumor virus A (RCAS-tva) system to generate spontaneous mouse gliomas that contained a Sox2-enhanced green fluorescent protein (EGFP) reporter. Glial fibrillary acidic protein-tva mice were crossed with Sox2-EGFP mice, and tumors were initiated that contained a subpopulation of Sox2-EGFP-high cells enriched for tumor-initiating cell properties such as self-renewal, multilineage differentiation potential, and perivascular localization. Results. Following implantation into recipient mice, Sox2-EGFP-high cells generated tumors containing Sox2-EGFP-high and Sox2-EGFP-low cells. Kinomic analysis of Sox2-EGFP-high cells revealed activation of known glioma signaling pathways that are strongly correlated with patient survival including platelet-derived growth factor receptor beta, phosphoinositide-3 kinase, and vascular endothelial growth factor. Our functional analysis identified active feline sarcoma (Fes) signaling in Sox2-EGFPhigh cells. Fes negatively correlated with glioma patient survival and was coexpressed with Sox2-positive cells in glioma xenografts and primary patient-derived tissue. Conclusions. Our RCAS-tva/Sox2-EGFP model will empower closer examination of cellular heterogeneity and will be useful for identifying novel glioma pathways as well as testing preclinical treatment efficacy.","author":[{"dropping-particle":"","family":"Stoltz","given":"Kevin","non-dropping-particle":"","parse-names":false,"suffix":""},{"dropping-particle":"","family":"Sinyuk","given":"Maksim","non-dropping-particle":"","parse-names":false,"suffix":""},{"dropping-particle":"","family":"Hale","given":"James S.","non-dropping-particle":"","parse-names":false,"suffix":""},{"dropping-particle":"","family":"Wu","given":"Qiulian","non-dropping-particle":"","parse-names":false,"suffix":""},{"dropping-particle":"","family":"Otvos","given":"Balint","non-dropping-particle":"","parse-names":false,"suffix":""},{"dropping-particle":"","family":"Walker","given":"Kiera","non-dropping-particle":"","parse-names":false,"suffix":""},{"dropping-particle":"","family":"Vasanji","given":"Amit","non-dropping-particle":"","parse-names":false,"suffix":""},{"dropping-particle":"","family":"Rich","given":"Jeremy N.","non-dropping-particle":"","parse-names":false,"suffix":""},{"dropping-particle":"","family":"Hjelmeland","given":"Anita B.","non-dropping-particle":"","parse-names":false,"suffix":""},{"dropping-particle":"","family":"Lathia","given":"Justin D.","non-dropping-particle":"","parse-names":false,"suffix":""}],"container-title":"Neuro-Oncology","id":"ITEM-3","issue":"3","issued":{"date-parts":[["2015","3","1"]]},"page":"361-371","publisher":"Oxford University Press","title":"Development of a Sox2 reporter system modeling cellular heterogeneity in glioma","type":"article-journal","volume":"17"},"uris":["http://www.mendeley.com/documents/?uuid=8a161f7b-6968-3c17-bb25-a20e969bc421"]},{"id":"ITEM-4","itemData":{"ISSN":"1944-7930","PMID":"26562475","abstract":"Hepatocellular carcinoma (HCC) is the 6th most common cancer worldwide and the 2nd most common cause of cancer related mortality. The poor prognosis is largely due to the difficulty in early diagnoses and eradication of stem-like cells within HCC, which are termed liver tumor propagating cells (LTPCs). These LTPCs are involved in all stages of tumorigenesis including tumor initiation, progression, and treatment failure. The greatest challenge in understanding these LTPCs is finding effective ways in isolating and characterizing these cells with current methods showing large inter-tumor variability in isolating these cells. Oct4 is a stem cell gene associated with LTPCs and has been shown to be involved in regulating a range of functions in HCC cells associated with LTPC features. In this study we determined the efficacy and reliability in utilizing Oct4 to isolate and characterize LTPCs. We have shown that Oct4 is ubiquitously expressed in all HCC tumors tested whereas other traditional LTPC markers had high intratumor variability in their expression. We then utilized a human Oct4 promoter driving an enhanced green fluorescent protein (EGFP) reporter which showed that Oct4+ cells had all the classic features of LTPCs including increased sphere formation in vitro, tumor forming potential in immunocompromised mice, expression of stemness associated genes, and resistance to Sorafenib which is the major drug used to treat advanced HCC. Based on our findings we have identified Oct4 as a reliable marker of LTPCs and discovered a novel way to isolate and characterize LTPCs.","author":[{"dropping-particle":"","family":"Wu","given":"Guang","non-dropping-particle":"","parse-names":false,"suffix":""},{"dropping-particle":"","family":"Wilson","given":"George","non-dropping-particle":"","parse-names":false,"suffix":""},{"dropping-particle":"","family":"Zhou","given":"Gang","non-dropping-particle":"","parse-names":false,"suffix":""},{"dropping-particle":"","family":"Hebbard","given":"Lionel","non-dropping-particle":"","parse-names":false,"suffix":""},{"dropping-particle":"","family":"George","given":"Jacob","non-dropping-particle":"","parse-names":false,"suffix":""},{"dropping-particle":"","family":"Qiao","given":"Liang","non-dropping-particle":"","parse-names":false,"suffix":""}],"container-title":"Discovery medicine","id":"ITEM-4","issue":"110","issued":{"date-parts":[["2015","10"]]},"page":"219-29","title":"Oct4 is a reliable marker of liver tumor propagating cells in hepatocellular carcinoma.","type":"article-journal","volume":"20"},"uris":["http://www.mendeley.com/documents/?uuid=463b9179-0f8f-3c97-9f72-a954f9b01299"]}],"mendeley":{"formattedCitation":"&lt;sup&gt;[29,38,46,47]&lt;/sup&gt;","plainTextFormattedCitation":"[29,38,46,47]","previouslyFormattedCitation":"&lt;sup&gt;[29,38,46,47]&lt;/sup&gt;"},"properties":{"noteIndex":0},"schema":"https://github.com/citation-style-language/schema/raw/master/csl-citation.json"}</w:instrText>
      </w:r>
      <w:r w:rsidR="00093432"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9,38,46,47]</w:t>
      </w:r>
      <w:r w:rsidR="00093432"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However, because these molecules are intracellular, antibody-based screens are not compatible with functional assays.</w:t>
      </w:r>
    </w:p>
    <w:p w14:paraId="1A8349AB" w14:textId="0B6E7686"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To overcome this limitation, reporter systems that are based on ALDH1A1 expression have been developed by cloning fluorescent proteins under the control of the ALDH1A1 promoter</w:t>
      </w:r>
      <w:r w:rsidR="001732FE"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yexcr.2019.111551","ISSN":"10902422","PMID":"31401066","abstract":"Cancer stem cells (CSCs) are a subset of cancer cells, which possess self-renewal ability, and lead to tumor progression, metastasis, and resistance to therapy. Live detection and isolation of CSCs are important to understand the biology of CSCs as well as to screen drugs that target them. Even though CSCs are detected using surface markers, there is a lot of inconsistencies for that in a given cancer type. At the same time, self-renewal markers like ALDH1A1, OCT4A and SOX2, which are intracellular molecules, are reliable markers for CSCs in different cancers. In the present study, we generated a reporter construct for self-renewing CSCs, based on ALDH1A1 expression. Oral cancer cells harboring ALDH1A1-DsRed2 were used to screen inhibitors that target CSCs. Our results showed that Comb1, a cocktail of inhibitors for EGF and TGF-β pathways and their intermediates, effectively reduced the DsRed2 population to 34%. Our immunohistochemical analysis on primary oral cancer corroborated the importance of EGF and TGF-β pathways in sustaining CSCs. Since these two pathways are also critical for the self-renewal and differentiation of normal stem cells, Comb1 might abolish them as well. On analysis of the effect of Comb1 on normal murine bone marrow cells, there was no significant change in the stem cell self-renewal and differentiation potential in the treated group compared to untreated cells. To conclude, we claim that ALDH1A1-DsRed2 is a useful tool to detect CSCs, and Comb1 is effective in targeting CSCs without affecting normal stem cells.","author":[{"dropping-particle":"","family":"Shanmugam","given":"Geetha","non-dropping-particle":"","parse-names":false,"suffix":""},{"dropping-particle":"","family":"Mohan","given":"Amrutha","non-dropping-particle":"","parse-names":false,"suffix":""},{"dropping-particle":"","family":"Kumari","given":"Khushbu","non-dropping-particle":"","parse-names":false,"suffix":""},{"dropping-particle":"","family":"Louis","given":"Jiss Maria","non-dropping-particle":"","parse-names":false,"suffix":""},{"dropping-particle":"","family":"Soumya Krishnan","given":"U.","non-dropping-particle":"","parse-names":false,"suffix":""},{"dropping-particle":"","family":"Balagopal","given":"P. G.","non-dropping-particle":"","parse-names":false,"suffix":""},{"dropping-particle":"","family":"George","given":"Nebu Abraham","non-dropping-particle":"","parse-names":false,"suffix":""},{"dropping-particle":"","family":"Sebastian","given":"Paul","non-dropping-particle":"","parse-names":false,"suffix":""},{"dropping-particle":"","family":"Maliekal","given":"Tessy Thomas","non-dropping-particle":"","parse-names":false,"suffix":""}],"container-title":"Experimental Cell Research","id":"ITEM-1","issue":"2","issued":{"date-parts":[["2019","10","15"]]},"page":"111551","publisher":"Elsevier Inc.","title":"A novel reporter construct for screening small molecule inhibitors that specifically target self-renewing cancer cells","type":"article-journal","volume":"383"},"uris":["http://www.mendeley.com/documents/?uuid=b55e23e6-acf5-3bc7-8a6f-0d823bb2420c"]},{"id":"ITEM-2","itemData":{"DOI":"10.1002/pmic.201800454","ISSN":"16159861","PMID":"31430054","abstract":"Many solid cancers are hierarchically organized with a small number of cancer stem cells (CSCs) able to regrow a tumor, while their progeny lacks this feature. Breast CSC is known to contribute to therapy resistance. The study of those cells is usually based on their cell-surface markers like CD44high/CD24low/neg or their aldehyde dehydrogenase (ALDH) activity. However, these markers cannot be used to track the dynamics of CSC. Here, a transcriptomic analysis is performed to identify segregating gene expression in CSCs and non-CSCs, sorted by Aldefluor assay. It is observed that among ALDH-associated genes, only ALDH1A1 isoform is increased in CSCs. A CSC reporter system is then developed by using a far red-fluorescent protein (mNeptune) under the control of ALDH1A1 promoter. mNeptune-positive cells exhibit higher sphere-forming capacity, tumor formation, and increased resistance to anticancer therapies. These results indicate that the reporter identifies cells with stemness characteristics. Moreover, live tracking of cells in a microfluidic system reveals a higher extravasation potential of CSCs. Live tracking of non-CSCs under irradiation treatment show, for the first time, live reprogramming of non-CSCs into CSCs. Therefore, the reporter will allow for cell tracking to better understand the implication of CSCs in breast cancer development and recurrence.","author":[{"dropping-particle":"","family":"Bidan","given":"Nadège","non-dropping-particle":"","parse-names":false,"suffix":""},{"dropping-particle":"","family":"Bailleul-Dubois","given":"Justine","non-dropping-particle":"","parse-names":false,"suffix":""},{"dropping-particle":"","family":"Duval","given":"Jérémy","non-dropping-particle":"","parse-names":false,"suffix":""},{"dropping-particle":"","family":"Winter","given":"Marie","non-dropping-particle":"","parse-names":false,"suffix":""},{"dropping-particle":"","family":"Denoulet","given":"Marie","non-dropping-particle":"","parse-names":false,"suffix":""},{"dropping-particle":"","family":"Hannebicque","given":"Karine","non-dropping-particle":"","parse-names":false,"suffix":""},{"dropping-particle":"","family":"El-Sayed","given":"Ihsan Y.","non-dropping-particle":"","parse-names":false,"suffix":""},{"dropping-particle":"","family":"Ginestier","given":"Christophe","non-dropping-particle":"","parse-names":false,"suffix":""},{"dropping-particle":"","family":"Forissier","given":"Violaine","non-dropping-particle":"","parse-names":false,"suffix":""},{"dropping-particle":"","family":"Charafe-Jauffret","given":"Emmanuelle","non-dropping-particle":"","parse-names":false,"suffix":""},{"dropping-particle":"","family":"Macario","given":"Manon","non-dropping-particle":"","parse-names":false,"suffix":""},{"dropping-particle":"","family":"Matsunaga","given":"Yukiko T.","non-dropping-particle":"","parse-names":false,"suffix":""},{"dropping-particle":"","family":"Meignan","given":"Samuel","non-dropping-particle":"","parse-names":false,"suffix":""},{"dropping-particle":"","family":"Anquez","given":"François","non-dropping-particle":"","parse-names":false,"suffix":""},{"dropping-particle":"","family":"Julien","given":"Sylvain","non-dropping-particle":"","parse-names":false,"suffix":""},{"dropping-particle":"","family":"Bonnefond","given":"Amélie","non-dropping-particle":"","parse-names":false,"suffix":""},{"dropping-particle":"","family":"Derhourhi","given":"Mehdi","non-dropping-particle":"","parse-names":false,"suffix":""},{"dropping-particle":"","family":"Bourhis","given":"Xuefen","non-dropping-particle":"Le","parse-names":false,"suffix":""},{"dropping-particle":"","family":"Lagadec","given":"Chann","non-dropping-particle":"","parse-names":false,"suffix":""}],"container-title":"Proteomics","id":"ITEM-2","issue":"21-22","issued":{"date-parts":[["2019"]]},"title":"Transcriptomic Analysis of Breast Cancer Stem Cells and Development of a pALDH1A1:mNeptune Reporter System for Live Tracking","type":"article-journal","volume":"19"},"uris":["http://www.mendeley.com/documents/?uuid=a1bd4d08-056d-495e-bd39-438066605564"]},{"id":"ITEM-3","itemData":{"DOI":"10.1016/j.nano.2015.07.009","ISSN":"15499642","PMID":"26238079","abstract":"To be able to study the efficacy of targeted nanomedicines in marginal population of highly aggressive cancer stem cells (CSC), we have developed a novel in vitro fluorescent CSC model that allows us to visualize these cells in heterogeneous population and to monitor CSC biological performance after therapy. In this model tdTomato reporter gene is driven by CSC specific (ALDH1A1) promoter and contrary to other similar models, CSC differentiation and un-differentiation processes are not restrained and longitudinal studies are feasible. We used this model for preclinical validation of poly[(. d,. l-lactide-co-glycolide)-co-PEG] (PLGA-. co-PEG) micelles loaded with paclitaxel. Further, active targeting against CD44 and EGFR receptors was validated in breast and colon cancer cell lines. Accordingly, specific active targeting toward surface receptors enhances the performance of nanomedicines and sensitizes CSC to paclitaxel based chemotherapy. From the Clinical Editor: Many current cancer therapies fail because of the failure to target cancer stem cells. This surviving population soon proliferates and differentiates into more cancer cells. In this interesting article, the authors designed an in vitro cancer stem cell model to study the effects of active targeting using antibody-labeled micelles containing chemotherapeutic agent. This new model should allow future testing of various drug/carrier platforms before the clinical phase.","author":[{"dropping-particle":"","family":"Gener","given":"Petra","non-dropping-particle":"","parse-names":false,"suffix":""},{"dropping-particle":"","family":"Gouveia","given":"Luis Pleno","non-dropping-particle":"","parse-names":false,"suffix":""},{"dropping-particle":"","family":"Sabat","given":"Guillem Romero","non-dropping-particle":"","parse-names":false,"suffix":""},{"dropping-particle":"","family":"Sousa Rafael","given":"Diana Fernandes","non-dropping-particle":"de","parse-names":false,"suffix":""},{"dropping-particle":"","family":"Fort","given":"Núria Bergadà","non-dropping-particle":"","parse-names":false,"suffix":""},{"dropping-particle":"","family":"Arranja","given":"Alexandra","non-dropping-particle":"","parse-names":false,"suffix":""},{"dropping-particle":"","family":"Fernández","given":"Yolanda","non-dropping-particle":"","parse-names":false,"suffix":""},{"dropping-particle":"","family":"Prieto","given":"Rafael Miñana","non-dropping-particle":"","parse-names":false,"suffix":""},{"dropping-particle":"","family":"Ortega","given":"Joan Sayos","non-dropping-particle":"","parse-names":false,"suffix":""},{"dropping-particle":"","family":"Arango","given":"Diego","non-dropping-particle":"","parse-names":false,"suffix":""},{"dropping-particle":"","family":"Abasolo","given":"Ibane","non-dropping-particle":"","parse-names":false,"suffix":""},{"dropping-particle":"","family":"Videira","given":"Mafalda","non-dropping-particle":"","parse-names":false,"suffix":""},{"dropping-particle":"","family":"Schwartz","given":"Simo","non-dropping-particle":"","parse-names":false,"suffix":""}],"container-title":"Nanomedicine: Nanotechnology, Biology, and Medicine","id":"ITEM-3","issue":"8","issued":{"date-parts":[["2015","11","1"]]},"page":"1883-1892","publisher":"Elsevier Inc.","title":"Fluorescent CSC models evidence that targeted nanomedicines improve treatment sensitivity of breast and colon cancer stem cells","type":"article-journal","volume":"11"},"uris":["http://www.mendeley.com/documents/?uuid=eb3a5fef-8138-3df0-b0d2-9ceabc1b781a"]}],"mendeley":{"formattedCitation":"&lt;sup&gt;[29,31,35]&lt;/sup&gt;","plainTextFormattedCitation":"[29,31,35]","previouslyFormattedCitation":"&lt;sup&gt;[29,31,35]&lt;/sup&gt;"},"properties":{"noteIndex":0},"schema":"https://github.com/citation-style-language/schema/raw/master/csl-citation.json"}</w:instrText>
      </w:r>
      <w:r w:rsidR="001732FE"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9,31,35]</w:t>
      </w:r>
      <w:r w:rsidR="001732FE"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These systems have been used to identify CSCs in breast cancer</w:t>
      </w:r>
      <w:r w:rsidR="0071542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02/pmic.201800454","ISSN":"16159861","PMID":"31430054","abstract":"Many solid cancers are hierarchically organized with a small number of cancer stem cells (CSCs) able to regrow a tumor, while their progeny lacks this feature. Breast CSC is known to contribute to therapy resistance. The study of those cells is usually based on their cell-surface markers like CD44high/CD24low/neg or their aldehyde dehydrogenase (ALDH) activity. However, these markers cannot be used to track the dynamics of CSC. Here, a transcriptomic analysis is performed to identify segregating gene expression in CSCs and non-CSCs, sorted by Aldefluor assay. It is observed that among ALDH-associated genes, only ALDH1A1 isoform is increased in CSCs. A CSC reporter system is then developed by using a far red-fluorescent protein (mNeptune) under the control of ALDH1A1 promoter. mNeptune-positive cells exhibit higher sphere-forming capacity, tumor formation, and increased resistance to anticancer therapies. These results indicate that the reporter identifies cells with stemness characteristics. Moreover, live tracking of cells in a microfluidic system reveals a higher extravasation potential of CSCs. Live tracking of non-CSCs under irradiation treatment show, for the first time, live reprogramming of non-CSCs into CSCs. Therefore, the reporter will allow for cell tracking to better understand the implication of CSCs in breast cancer development and recurrence.","author":[{"dropping-particle":"","family":"Bidan","given":"Nadège","non-dropping-particle":"","parse-names":false,"suffix":""},{"dropping-particle":"","family":"Bailleul-Dubois","given":"Justine","non-dropping-particle":"","parse-names":false,"suffix":""},{"dropping-particle":"","family":"Duval","given":"Jérémy","non-dropping-particle":"","parse-names":false,"suffix":""},{"dropping-particle":"","family":"Winter","given":"Marie","non-dropping-particle":"","parse-names":false,"suffix":""},{"dropping-particle":"","family":"Denoulet","given":"Marie","non-dropping-particle":"","parse-names":false,"suffix":""},{"dropping-particle":"","family":"Hannebicque","given":"Karine","non-dropping-particle":"","parse-names":false,"suffix":""},{"dropping-particle":"","family":"El-Sayed","given":"Ihsan Y.","non-dropping-particle":"","parse-names":false,"suffix":""},{"dropping-particle":"","family":"Ginestier","given":"Christophe","non-dropping-particle":"","parse-names":false,"suffix":""},{"dropping-particle":"","family":"Forissier","given":"Violaine","non-dropping-particle":"","parse-names":false,"suffix":""},{"dropping-particle":"","family":"Charafe-Jauffret","given":"Emmanuelle","non-dropping-particle":"","parse-names":false,"suffix":""},{"dropping-particle":"","family":"Macario","given":"Manon","non-dropping-particle":"","parse-names":false,"suffix":""},{"dropping-particle":"","family":"Matsunaga","given":"Yukiko T.","non-dropping-particle":"","parse-names":false,"suffix":""},{"dropping-particle":"","family":"Meignan","given":"Samuel","non-dropping-particle":"","parse-names":false,"suffix":""},{"dropping-particle":"","family":"Anquez","given":"François","non-dropping-particle":"","parse-names":false,"suffix":""},{"dropping-particle":"","family":"Julien","given":"Sylvain","non-dropping-particle":"","parse-names":false,"suffix":""},{"dropping-particle":"","family":"Bonnefond","given":"Amélie","non-dropping-particle":"","parse-names":false,"suffix":""},{"dropping-particle":"","family":"Derhourhi","given":"Mehdi","non-dropping-particle":"","parse-names":false,"suffix":""},{"dropping-particle":"","family":"Bourhis","given":"Xuefen","non-dropping-particle":"Le","parse-names":false,"suffix":""},{"dropping-particle":"","family":"Lagadec","given":"Chann","non-dropping-particle":"","parse-names":false,"suffix":""}],"container-title":"Proteomics","id":"ITEM-1","issue":"21-22","issued":{"date-parts":[["2019"]]},"title":"Transcriptomic Analysis of Breast Cancer Stem Cells and Development of a pALDH1A1:mNeptune Reporter System for Live Tracking","type":"article-journal","volume":"19"},"uris":["http://www.mendeley.com/documents/?uuid=a1bd4d08-056d-495e-bd39-438066605564"]},{"id":"ITEM-2","itemData":{"DOI":"10.1016/j.nano.2015.07.009","ISSN":"15499642","PMID":"26238079","abstract":"To be able to study the efficacy of targeted nanomedicines in marginal population of highly aggressive cancer stem cells (CSC), we have developed a novel in vitro fluorescent CSC model that allows us to visualize these cells in heterogeneous population and to monitor CSC biological performance after therapy. In this model tdTomato reporter gene is driven by CSC specific (ALDH1A1) promoter and contrary to other similar models, CSC differentiation and un-differentiation processes are not restrained and longitudinal studies are feasible. We used this model for preclinical validation of poly[(. d,. l-lactide-co-glycolide)-co-PEG] (PLGA-. co-PEG) micelles loaded with paclitaxel. Further, active targeting against CD44 and EGFR receptors was validated in breast and colon cancer cell lines. Accordingly, specific active targeting toward surface receptors enhances the performance of nanomedicines and sensitizes CSC to paclitaxel based chemotherapy. From the Clinical Editor: Many current cancer therapies fail because of the failure to target cancer stem cells. This surviving population soon proliferates and differentiates into more cancer cells. In this interesting article, the authors designed an in vitro cancer stem cell model to study the effects of active targeting using antibody-labeled micelles containing chemotherapeutic agent. This new model should allow future testing of various drug/carrier platforms before the clinical phase.","author":[{"dropping-particle":"","family":"Gener","given":"Petra","non-dropping-particle":"","parse-names":false,"suffix":""},{"dropping-particle":"","family":"Gouveia","given":"Luis Pleno","non-dropping-particle":"","parse-names":false,"suffix":""},{"dropping-particle":"","family":"Sabat","given":"Guillem Romero","non-dropping-particle":"","parse-names":false,"suffix":""},{"dropping-particle":"","family":"Sousa Rafael","given":"Diana Fernandes","non-dropping-particle":"de","parse-names":false,"suffix":""},{"dropping-particle":"","family":"Fort","given":"Núria Bergadà","non-dropping-particle":"","parse-names":false,"suffix":""},{"dropping-particle":"","family":"Arranja","given":"Alexandra","non-dropping-particle":"","parse-names":false,"suffix":""},{"dropping-particle":"","family":"Fernández","given":"Yolanda","non-dropping-particle":"","parse-names":false,"suffix":""},{"dropping-particle":"","family":"Prieto","given":"Rafael Miñana","non-dropping-particle":"","parse-names":false,"suffix":""},{"dropping-particle":"","family":"Ortega","given":"Joan Sayos","non-dropping-particle":"","parse-names":false,"suffix":""},{"dropping-particle":"","family":"Arango","given":"Diego","non-dropping-particle":"","parse-names":false,"suffix":""},{"dropping-particle":"","family":"Abasolo","given":"Ibane","non-dropping-particle":"","parse-names":false,"suffix":""},{"dropping-particle":"","family":"Videira","given":"Mafalda","non-dropping-particle":"","parse-names":false,"suffix":""},{"dropping-particle":"","family":"Schwartz","given":"Simo","non-dropping-particle":"","parse-names":false,"suffix":""}],"container-title":"Nanomedicine: Nanotechnology, Biology, and Medicine","id":"ITEM-2","issue":"8","issued":{"date-parts":[["2015","11","1"]]},"page":"1883-1892","publisher":"Elsevier Inc.","title":"Fluorescent CSC models evidence that targeted nanomedicines improve treatment sensitivity of breast and colon cancer stem cells","type":"article-journal","volume":"11"},"uris":["http://www.mendeley.com/documents/?uuid=eb3a5fef-8138-3df0-b0d2-9ceabc1b781a"]}],"mendeley":{"formattedCitation":"&lt;sup&gt;[31,35]&lt;/sup&gt;","plainTextFormattedCitation":"[31,35]","previouslyFormattedCitation":"&lt;sup&gt;[31,35]&lt;/sup&gt;"},"properties":{"noteIndex":0},"schema":"https://github.com/citation-style-language/schema/raw/master/csl-citation.json"}</w:instrText>
      </w:r>
      <w:r w:rsidR="0071542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1,35]</w:t>
      </w:r>
      <w:r w:rsidR="0071542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colon cancer</w:t>
      </w:r>
      <w:r w:rsidR="0071542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nano.2015.07.009","ISSN":"15499642","PMID":"26238079","abstract":"To be able to study the efficacy of targeted nanomedicines in marginal population of highly aggressive cancer stem cells (CSC), we have developed a novel in vitro fluorescent CSC model that allows us to visualize these cells in heterogeneous population and to monitor CSC biological performance after therapy. In this model tdTomato reporter gene is driven by CSC specific (ALDH1A1) promoter and contrary to other similar models, CSC differentiation and un-differentiation processes are not restrained and longitudinal studies are feasible. We used this model for preclinical validation of poly[(. d,. l-lactide-co-glycolide)-co-PEG] (PLGA-. co-PEG) micelles loaded with paclitaxel. Further, active targeting against CD44 and EGFR receptors was validated in breast and colon cancer cell lines. Accordingly, specific active targeting toward surface receptors enhances the performance of nanomedicines and sensitizes CSC to paclitaxel based chemotherapy. From the Clinical Editor: Many current cancer therapies fail because of the failure to target cancer stem cells. This surviving population soon proliferates and differentiates into more cancer cells. In this interesting article, the authors designed an in vitro cancer stem cell model to study the effects of active targeting using antibody-labeled micelles containing chemotherapeutic agent. This new model should allow future testing of various drug/carrier platforms before the clinical phase.","author":[{"dropping-particle":"","family":"Gener","given":"Petra","non-dropping-particle":"","parse-names":false,"suffix":""},{"dropping-particle":"","family":"Gouveia","given":"Luis Pleno","non-dropping-particle":"","parse-names":false,"suffix":""},{"dropping-particle":"","family":"Sabat","given":"Guillem Romero","non-dropping-particle":"","parse-names":false,"suffix":""},{"dropping-particle":"","family":"Sousa Rafael","given":"Diana Fernandes","non-dropping-particle":"de","parse-names":false,"suffix":""},{"dropping-particle":"","family":"Fort","given":"Núria Bergadà","non-dropping-particle":"","parse-names":false,"suffix":""},{"dropping-particle":"","family":"Arranja","given":"Alexandra","non-dropping-particle":"","parse-names":false,"suffix":""},{"dropping-particle":"","family":"Fernández","given":"Yolanda","non-dropping-particle":"","parse-names":false,"suffix":""},{"dropping-particle":"","family":"Prieto","given":"Rafael Miñana","non-dropping-particle":"","parse-names":false,"suffix":""},{"dropping-particle":"","family":"Ortega","given":"Joan Sayos","non-dropping-particle":"","parse-names":false,"suffix":""},{"dropping-particle":"","family":"Arango","given":"Diego","non-dropping-particle":"","parse-names":false,"suffix":""},{"dropping-particle":"","family":"Abasolo","given":"Ibane","non-dropping-particle":"","parse-names":false,"suffix":""},{"dropping-particle":"","family":"Videira","given":"Mafalda","non-dropping-particle":"","parse-names":false,"suffix":""},{"dropping-particle":"","family":"Schwartz","given":"Simo","non-dropping-particle":"","parse-names":false,"suffix":""}],"container-title":"Nanomedicine: Nanotechnology, Biology, and Medicine","id":"ITEM-1","issue":"8","issued":{"date-parts":[["2015","11","1"]]},"page":"1883-1892","publisher":"Elsevier Inc.","title":"Fluorescent CSC models evidence that targeted nanomedicines improve treatment sensitivity of breast and colon cancer stem cells","type":"article-journal","volume":"11"},"uris":["http://www.mendeley.com/documents/?uuid=eb3a5fef-8138-3df0-b0d2-9ceabc1b781a"]}],"mendeley":{"formattedCitation":"&lt;sup&gt;[35]&lt;/sup&gt;","plainTextFormattedCitation":"[35]","previouslyFormattedCitation":"&lt;sup&gt;[35]&lt;/sup&gt;"},"properties":{"noteIndex":0},"schema":"https://github.com/citation-style-language/schema/raw/master/csl-citation.json"}</w:instrText>
      </w:r>
      <w:r w:rsidR="0071542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5]</w:t>
      </w:r>
      <w:r w:rsidR="0071542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and oral squamous cell carcinoma</w:t>
      </w:r>
      <w:r w:rsidR="0071542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yexcr.2019.111551","ISSN":"10902422","PMID":"31401066","abstract":"Cancer stem cells (CSCs) are a subset of cancer cells, which possess self-renewal ability, and lead to tumor progression, metastasis, and resistance to therapy. Live detection and isolation of CSCs are important to understand the biology of CSCs as well as to screen drugs that target them. Even though CSCs are detected using surface markers, there is a lot of inconsistencies for that in a given cancer type. At the same time, self-renewal markers like ALDH1A1, OCT4A and SOX2, which are intracellular molecules, are reliable markers for CSCs in different cancers. In the present study, we generated a reporter construct for self-renewing CSCs, based on ALDH1A1 expression. Oral cancer cells harboring ALDH1A1-DsRed2 were used to screen inhibitors that target CSCs. Our results showed that Comb1, a cocktail of inhibitors for EGF and TGF-β pathways and their intermediates, effectively reduced the DsRed2 population to 34%. Our immunohistochemical analysis on primary oral cancer corroborated the importance of EGF and TGF-β pathways in sustaining CSCs. Since these two pathways are also critical for the self-renewal and differentiation of normal stem cells, Comb1 might abolish them as well. On analysis of the effect of Comb1 on normal murine bone marrow cells, there was no significant change in the stem cell self-renewal and differentiation potential in the treated group compared to untreated cells. To conclude, we claim that ALDH1A1-DsRed2 is a useful tool to detect CSCs, and Comb1 is effective in targeting CSCs without affecting normal stem cells.","author":[{"dropping-particle":"","family":"Shanmugam","given":"Geetha","non-dropping-particle":"","parse-names":false,"suffix":""},{"dropping-particle":"","family":"Mohan","given":"Amrutha","non-dropping-particle":"","parse-names":false,"suffix":""},{"dropping-particle":"","family":"Kumari","given":"Khushbu","non-dropping-particle":"","parse-names":false,"suffix":""},{"dropping-particle":"","family":"Louis","given":"Jiss Maria","non-dropping-particle":"","parse-names":false,"suffix":""},{"dropping-particle":"","family":"Soumya Krishnan","given":"U.","non-dropping-particle":"","parse-names":false,"suffix":""},{"dropping-particle":"","family":"Balagopal","given":"P. G.","non-dropping-particle":"","parse-names":false,"suffix":""},{"dropping-particle":"","family":"George","given":"Nebu Abraham","non-dropping-particle":"","parse-names":false,"suffix":""},{"dropping-particle":"","family":"Sebastian","given":"Paul","non-dropping-particle":"","parse-names":false,"suffix":""},{"dropping-particle":"","family":"Maliekal","given":"Tessy Thomas","non-dropping-particle":"","parse-names":false,"suffix":""}],"container-title":"Experimental Cell Research","id":"ITEM-1","issue":"2","issued":{"date-parts":[["2019","10","15"]]},"page":"111551","publisher":"Elsevier Inc.","title":"A novel reporter construct for screening small molecule inhibitors that specifically target self-renewing cancer cells","type":"article-journal","volume":"383"},"uris":["http://www.mendeley.com/documents/?uuid=b55e23e6-acf5-3bc7-8a6f-0d823bb2420c"]}],"mendeley":{"formattedCitation":"&lt;sup&gt;[29]&lt;/sup&gt;","plainTextFormattedCitation":"[29]","previouslyFormattedCitation":"&lt;sup&gt;[29]&lt;/sup&gt;"},"properties":{"noteIndex":0},"schema":"https://github.com/citation-style-language/schema/raw/master/csl-citation.json"}</w:instrText>
      </w:r>
      <w:r w:rsidR="0071542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29]</w:t>
      </w:r>
      <w:r w:rsidR="0071542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They can live track CSCs, allowing one to study CSCs dynamics in their microenvironment, increasing our understanding of CSCs involvement in the formation of metastases, resistance to therapy, and cancer recurrence. For example, a fluorescent reporter system that is based on control of the fusion protein </w:t>
      </w:r>
      <w:proofErr w:type="spellStart"/>
      <w:r w:rsidRPr="00917D37">
        <w:rPr>
          <w:rFonts w:ascii="Book Antiqua" w:eastAsia="Book Antiqua" w:hAnsi="Book Antiqua" w:cs="Book Antiqua"/>
          <w:color w:val="000000"/>
        </w:rPr>
        <w:t>mNeptune</w:t>
      </w:r>
      <w:proofErr w:type="spellEnd"/>
      <w:r w:rsidRPr="00917D37">
        <w:rPr>
          <w:rFonts w:ascii="宋体" w:eastAsia="宋体" w:hAnsi="宋体" w:cs="宋体" w:hint="eastAsia"/>
          <w:color w:val="000000"/>
        </w:rPr>
        <w:t>‐</w:t>
      </w:r>
      <w:r w:rsidRPr="00917D37">
        <w:rPr>
          <w:rFonts w:ascii="Book Antiqua" w:eastAsia="Book Antiqua" w:hAnsi="Book Antiqua" w:cs="Book Antiqua"/>
          <w:color w:val="000000"/>
        </w:rPr>
        <w:t>TK by the ALDH1A1 promoter was used to identify a population (</w:t>
      </w:r>
      <w:proofErr w:type="spellStart"/>
      <w:r w:rsidRPr="00917D37">
        <w:rPr>
          <w:rFonts w:ascii="Book Antiqua" w:eastAsia="Book Antiqua" w:hAnsi="Book Antiqua" w:cs="Book Antiqua"/>
          <w:color w:val="000000"/>
        </w:rPr>
        <w:t>mNeptune</w:t>
      </w:r>
      <w:r w:rsidRPr="00917D37">
        <w:rPr>
          <w:rFonts w:ascii="Book Antiqua" w:eastAsia="Book Antiqua" w:hAnsi="Book Antiqua" w:cs="Book Antiqua"/>
          <w:color w:val="000000"/>
          <w:vertAlign w:val="superscript"/>
        </w:rPr>
        <w:t>high</w:t>
      </w:r>
      <w:proofErr w:type="spellEnd"/>
      <w:r w:rsidRPr="00917D37">
        <w:rPr>
          <w:rFonts w:ascii="Book Antiqua" w:eastAsia="Book Antiqua" w:hAnsi="Book Antiqua" w:cs="Book Antiqua"/>
          <w:color w:val="000000"/>
        </w:rPr>
        <w:t>) in breast cancer cells that were pluripotent, had high sphere</w:t>
      </w:r>
      <w:r w:rsidRPr="00917D37">
        <w:rPr>
          <w:rFonts w:ascii="宋体" w:eastAsia="宋体" w:hAnsi="宋体" w:cs="宋体" w:hint="eastAsia"/>
          <w:color w:val="000000"/>
        </w:rPr>
        <w:t>‐</w:t>
      </w:r>
      <w:r w:rsidRPr="00917D37">
        <w:rPr>
          <w:rFonts w:ascii="Book Antiqua" w:eastAsia="Book Antiqua" w:hAnsi="Book Antiqua" w:cs="Book Antiqua"/>
          <w:color w:val="000000"/>
        </w:rPr>
        <w:t>forming capacity, and were more resistant to chemotherapy and radiotherapy</w:t>
      </w:r>
      <w:r w:rsidR="0071542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02/pmic.201800454","ISSN":"16159861","PMID":"31430054","abstract":"Many solid cancers are hierarchically organized with a small number of cancer stem cells (CSCs) able to regrow a tumor, while their progeny lacks this feature. Breast CSC is known to contribute to therapy resistance. The study of those cells is usually based on their cell-surface markers like CD44high/CD24low/neg or their aldehyde dehydrogenase (ALDH) activity. However, these markers cannot be used to track the dynamics of CSC. Here, a transcriptomic analysis is performed to identify segregating gene expression in CSCs and non-CSCs, sorted by Aldefluor assay. It is observed that among ALDH-associated genes, only ALDH1A1 isoform is increased in CSCs. A CSC reporter system is then developed by using a far red-fluorescent protein (mNeptune) under the control of ALDH1A1 promoter. mNeptune-positive cells exhibit higher sphere-forming capacity, tumor formation, and increased resistance to anticancer therapies. These results indicate that the reporter identifies cells with stemness characteristics. Moreover, live tracking of cells in a microfluidic system reveals a higher extravasation potential of CSCs. Live tracking of non-CSCs under irradiation treatment show, for the first time, live reprogramming of non-CSCs into CSCs. Therefore, the reporter will allow for cell tracking to better understand the implication of CSCs in breast cancer development and recurrence.","author":[{"dropping-particle":"","family":"Bidan","given":"Nadège","non-dropping-particle":"","parse-names":false,"suffix":""},{"dropping-particle":"","family":"Bailleul-Dubois","given":"Justine","non-dropping-particle":"","parse-names":false,"suffix":""},{"dropping-particle":"","family":"Duval","given":"Jérémy","non-dropping-particle":"","parse-names":false,"suffix":""},{"dropping-particle":"","family":"Winter","given":"Marie","non-dropping-particle":"","parse-names":false,"suffix":""},{"dropping-particle":"","family":"Denoulet","given":"Marie","non-dropping-particle":"","parse-names":false,"suffix":""},{"dropping-particle":"","family":"Hannebicque","given":"Karine","non-dropping-particle":"","parse-names":false,"suffix":""},{"dropping-particle":"","family":"El-Sayed","given":"Ihsan Y.","non-dropping-particle":"","parse-names":false,"suffix":""},{"dropping-particle":"","family":"Ginestier","given":"Christophe","non-dropping-particle":"","parse-names":false,"suffix":""},{"dropping-particle":"","family":"Forissier","given":"Violaine","non-dropping-particle":"","parse-names":false,"suffix":""},{"dropping-particle":"","family":"Charafe-Jauffret","given":"Emmanuelle","non-dropping-particle":"","parse-names":false,"suffix":""},{"dropping-particle":"","family":"Macario","given":"Manon","non-dropping-particle":"","parse-names":false,"suffix":""},{"dropping-particle":"","family":"Matsunaga","given":"Yukiko T.","non-dropping-particle":"","parse-names":false,"suffix":""},{"dropping-particle":"","family":"Meignan","given":"Samuel","non-dropping-particle":"","parse-names":false,"suffix":""},{"dropping-particle":"","family":"Anquez","given":"François","non-dropping-particle":"","parse-names":false,"suffix":""},{"dropping-particle":"","family":"Julien","given":"Sylvain","non-dropping-particle":"","parse-names":false,"suffix":""},{"dropping-particle":"","family":"Bonnefond","given":"Amélie","non-dropping-particle":"","parse-names":false,"suffix":""},{"dropping-particle":"","family":"Derhourhi","given":"Mehdi","non-dropping-particle":"","parse-names":false,"suffix":""},{"dropping-particle":"","family":"Bourhis","given":"Xuefen","non-dropping-particle":"Le","parse-names":false,"suffix":""},{"dropping-particle":"","family":"Lagadec","given":"Chann","non-dropping-particle":"","parse-names":false,"suffix":""}],"container-title":"Proteomics","id":"ITEM-1","issue":"21-22","issued":{"date-parts":[["2019"]]},"title":"Transcriptomic Analysis of Breast Cancer Stem Cells and Development of a pALDH1A1:mNeptune Reporter System for Live Tracking","type":"article-journal","volume":"19"},"uris":["http://www.mendeley.com/documents/?uuid=a1bd4d08-056d-495e-bd39-438066605564"]}],"mendeley":{"formattedCitation":"&lt;sup&gt;[31]&lt;/sup&gt;","plainTextFormattedCitation":"[31]","previouslyFormattedCitation":"&lt;sup&gt;[31]&lt;/sup&gt;"},"properties":{"noteIndex":0},"schema":"https://github.com/citation-style-language/schema/raw/master/csl-citation.json"}</w:instrText>
      </w:r>
      <w:r w:rsidR="0071542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1]</w:t>
      </w:r>
      <w:r w:rsidR="0071542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These </w:t>
      </w:r>
      <w:proofErr w:type="spellStart"/>
      <w:r w:rsidRPr="00917D37">
        <w:rPr>
          <w:rFonts w:ascii="Book Antiqua" w:eastAsia="Book Antiqua" w:hAnsi="Book Antiqua" w:cs="Book Antiqua"/>
          <w:color w:val="000000"/>
        </w:rPr>
        <w:t>mNeptune</w:t>
      </w:r>
      <w:r w:rsidRPr="00917D37">
        <w:rPr>
          <w:rFonts w:ascii="Book Antiqua" w:eastAsia="Book Antiqua" w:hAnsi="Book Antiqua" w:cs="Book Antiqua"/>
          <w:color w:val="000000"/>
          <w:vertAlign w:val="superscript"/>
        </w:rPr>
        <w:t>high</w:t>
      </w:r>
      <w:proofErr w:type="spellEnd"/>
      <w:r w:rsidRPr="00917D37">
        <w:rPr>
          <w:rFonts w:ascii="Book Antiqua" w:eastAsia="Book Antiqua" w:hAnsi="Book Antiqua" w:cs="Book Antiqua"/>
          <w:color w:val="000000"/>
        </w:rPr>
        <w:t xml:space="preserve"> cells were more tumorigenic in immunodeficient mice and generated highly resistant tumors. The reporter system efficiently identified and tracked CSCs in several luminal and mesenchymal breast cancer cell lines</w:t>
      </w:r>
      <w:r w:rsidR="0071542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02/pmic.201800454","ISSN":"16159861","PMID":"31430054","abstract":"Many solid cancers are hierarchically organized with a small number of cancer stem cells (CSCs) able to regrow a tumor, while their progeny lacks this feature. Breast CSC is known to contribute to therapy resistance. The study of those cells is usually based on their cell-surface markers like CD44high/CD24low/neg or their aldehyde dehydrogenase (ALDH) activity. However, these markers cannot be used to track the dynamics of CSC. Here, a transcriptomic analysis is performed to identify segregating gene expression in CSCs and non-CSCs, sorted by Aldefluor assay. It is observed that among ALDH-associated genes, only ALDH1A1 isoform is increased in CSCs. A CSC reporter system is then developed by using a far red-fluorescent protein (mNeptune) under the control of ALDH1A1 promoter. mNeptune-positive cells exhibit higher sphere-forming capacity, tumor formation, and increased resistance to anticancer therapies. These results indicate that the reporter identifies cells with stemness characteristics. Moreover, live tracking of cells in a microfluidic system reveals a higher extravasation potential of CSCs. Live tracking of non-CSCs under irradiation treatment show, for the first time, live reprogramming of non-CSCs into CSCs. Therefore, the reporter will allow for cell tracking to better understand the implication of CSCs in breast cancer development and recurrence.","author":[{"dropping-particle":"","family":"Bidan","given":"Nadège","non-dropping-particle":"","parse-names":false,"suffix":""},{"dropping-particle":"","family":"Bailleul-Dubois","given":"Justine","non-dropping-particle":"","parse-names":false,"suffix":""},{"dropping-particle":"","family":"Duval","given":"Jérémy","non-dropping-particle":"","parse-names":false,"suffix":""},{"dropping-particle":"","family":"Winter","given":"Marie","non-dropping-particle":"","parse-names":false,"suffix":""},{"dropping-particle":"","family":"Denoulet","given":"Marie","non-dropping-particle":"","parse-names":false,"suffix":""},{"dropping-particle":"","family":"Hannebicque","given":"Karine","non-dropping-particle":"","parse-names":false,"suffix":""},{"dropping-particle":"","family":"El-Sayed","given":"Ihsan Y.","non-dropping-particle":"","parse-names":false,"suffix":""},{"dropping-particle":"","family":"Ginestier","given":"Christophe","non-dropping-particle":"","parse-names":false,"suffix":""},{"dropping-particle":"","family":"Forissier","given":"Violaine","non-dropping-particle":"","parse-names":false,"suffix":""},{"dropping-particle":"","family":"Charafe-Jauffret","given":"Emmanuelle","non-dropping-particle":"","parse-names":false,"suffix":""},{"dropping-particle":"","family":"Macario","given":"Manon","non-dropping-particle":"","parse-names":false,"suffix":""},{"dropping-particle":"","family":"Matsunaga","given":"Yukiko T.","non-dropping-particle":"","parse-names":false,"suffix":""},{"dropping-particle":"","family":"Meignan","given":"Samuel","non-dropping-particle":"","parse-names":false,"suffix":""},{"dropping-particle":"","family":"Anquez","given":"François","non-dropping-particle":"","parse-names":false,"suffix":""},{"dropping-particle":"","family":"Julien","given":"Sylvain","non-dropping-particle":"","parse-names":false,"suffix":""},{"dropping-particle":"","family":"Bonnefond","given":"Amélie","non-dropping-particle":"","parse-names":false,"suffix":""},{"dropping-particle":"","family":"Derhourhi","given":"Mehdi","non-dropping-particle":"","parse-names":false,"suffix":""},{"dropping-particle":"","family":"Bourhis","given":"Xuefen","non-dropping-particle":"Le","parse-names":false,"suffix":""},{"dropping-particle":"","family":"Lagadec","given":"Chann","non-dropping-particle":"","parse-names":false,"suffix":""}],"container-title":"Proteomics","id":"ITEM-1","issue":"21-22","issued":{"date-parts":[["2019"]]},"title":"Transcriptomic Analysis of Breast Cancer Stem Cells and Development of a pALDH1A1:mNeptune Reporter System for Live Tracking","type":"article-journal","volume":"19"},"uris":["http://www.mendeley.com/documents/?uuid=a1bd4d08-056d-495e-bd39-438066605564"]}],"mendeley":{"formattedCitation":"&lt;sup&gt;[31]&lt;/sup&gt;","plainTextFormattedCitation":"[31]","previouslyFormattedCitation":"&lt;sup&gt;[31]&lt;/sup&gt;"},"properties":{"noteIndex":0},"schema":"https://github.com/citation-style-language/schema/raw/master/csl-citation.json"}</w:instrText>
      </w:r>
      <w:r w:rsidR="0071542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1]</w:t>
      </w:r>
      <w:r w:rsidR="0071542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and thus might be useful in studying CSCs dynamics in tumors.</w:t>
      </w:r>
    </w:p>
    <w:p w14:paraId="39ADE9AE" w14:textId="7DD990A6"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lastRenderedPageBreak/>
        <w:t>A different approach exploits the finding that the glycoprotein CD133 is a CSCs surface marker in various cancers, including breast</w:t>
      </w:r>
      <w:r w:rsidR="00CE6B0B"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1","issued":{"date-parts":[["2020","8","7"]]},"page":"1280","publisher":"Frontiers Media S.A.","title":"Cancer Stem Cells-Origins and Biomarkers: Perspectives for Targeted Personalized Therapies.","type":"article-journal","volume":"11"},"uris":["http://www.mendeley.com/documents/?uuid=91664692-241a-30d9-a07a-f6bd338fc6ef"]},{"id":"ITEM-2","itemData":{"DOI":"10.1155/2019/7512632","ISSN":"1687-8450","PMID":"31636668","abstract":"Initially correlated with hematopoietic precursors, the surface expression of CD133 was also found in epithelial and nonepithelial cells from adult tissues in which it has been associated with a number of biological events. CD133 is expressed in solid tumors as well, including breast cancer, in which most of the studies have been focused on its use as a surface marker for the detection of cells with stem-like properties (i.e., cancer stem cells (CSCs)). Differently with other solid tumors, very limited and in part controversial are the information about the significance of CD133 in breast cancer, the most common malignancy among women in industrialized countries. In this review, we summarize the latest findings about the implication of CD133 in breast tumors, highlighting its role in tumor cells with a triple negative phenotype in which it directly regulates the expression of proteins involved in metastasis and drug resistance. We provide updates about the prognostic role of CD133, underlining its value as an indicator of increased malignancy of both noninvasive and invasive breast tumor cells. The molecular mechanisms at the basis of the regulation of CD133 levels in breast tumors have also been reviewed, highlighting experimental strategies capable to restrain its level that could be taken into account to reduce malignancy and/or to prevent the progression of breast tumors.","author":[{"dropping-particle":"","family":"Brugnoli","given":"Federica","non-dropping-particle":"","parse-names":false,"suffix":""},{"dropping-particle":"","family":"Grassilli","given":"Silvia","non-dropping-particle":"","parse-names":false,"suffix":""},{"dropping-particle":"","family":"Al-Qassab","given":"Yasamin","non-dropping-particle":"","parse-names":false,"suffix":""},{"dropping-particle":"","family":"Capitani","given":"Silvano","non-dropping-particle":"","parse-names":false,"suffix":""},{"dropping-particle":"","family":"Bertagnolo","given":"Valeria","non-dropping-particle":"","parse-names":false,"suffix":""}],"container-title":"Journal of oncology","id":"ITEM-2","issued":{"date-parts":[["2019","9","16"]]},"page":"7512632","publisher":"Hindawi Limited","title":"CD133 in Breast Cancer Cells: More than a Stem Cell Marker.","type":"article-journal","volume":"2019"},"uris":["http://www.mendeley.com/documents/?uuid=292db3c2-fade-363e-a24b-78a2e834bba2"]}],"mendeley":{"formattedCitation":"&lt;sup&gt;[11,48]&lt;/sup&gt;","plainTextFormattedCitation":"[11,48]","previouslyFormattedCitation":"&lt;sup&gt;[11,48]&lt;/sup&gt;"},"properties":{"noteIndex":0},"schema":"https://github.com/citation-style-language/schema/raw/master/csl-citation.json"}</w:instrText>
      </w:r>
      <w:r w:rsidR="00CE6B0B"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1,48]</w:t>
      </w:r>
      <w:r w:rsidR="00CE6B0B"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colon</w:t>
      </w:r>
      <w:r w:rsidR="004B614A"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1","issued":{"date-parts":[["2020","8","7"]]},"page":"1280","publisher":"Frontiers Media S.A.","title":"Cancer Stem Cells-Origins and Biomarkers: Perspectives for Targeted Personalized Therapies.","type":"article-journal","volume":"11"},"uris":["http://www.mendeley.com/documents/?uuid=91664692-241a-30d9-a07a-f6bd338fc6ef"]},{"id":"ITEM-2","itemData":{"DOI":"10.5483/bmbrep.2017.50.6.039","ISSN":"1976-670X","PMID":"28270302","abstract":"The cancer stem cell (CSC) hypothesis has captured the attention of many scientists. It is believed that elimination of CSCs could possibly eradicate the whole cancer. CSC surface markers provide molecular targeted therapies for various cancers, using therapeutic antibodies specific for the CSC surface markers. Various CSC surface markers have been identified and published. Interestingly, most of the markers used to identify CSCs are derived from surface markers present on human embryonic stem cells (hESCs) or adult stem cells. In this review, we classify the currently known 40 CSC surface markers into 3 different categories, in terms of their expression in hESCs, adult stem cells, and normal tissue cells. Approximately 73% of current CSC surface markers appear to be present on embryonic or adult stem cells, and they are rarely expressed on normal tissue cells. The remaining CSC surface markers are considerably expressed even in normal tissue cells, and some of them have been extensively validated as CSC surface markers by various research groups. We discuss the significance of the categorized CSC surface markers, and provide insight into why surface markers on hESCs are an attractive source to find novel surface markers on CSCs. [BMB Reports 2017; 50(6): 285-298].","author":[{"dropping-particle":"","family":"Kim","given":"Won-Tae","non-dropping-particle":"","parse-names":false,"suffix":""},{"dropping-particle":"","family":"Ryu","given":"Chun Jeih","non-dropping-particle":"","parse-names":false,"suffix":""}],"container-title":"BMB reports","id":"ITEM-2","issue":"6","issued":{"date-parts":[["2017","6","30"]]},"page":"285-298","publisher":"The Biochemical Society of the Republic of Korea","title":"Cancer stem cell surface markers on normal stem cells.","type":"article-journal","volume":"50"},"uris":["http://www.mendeley.com/documents/?uuid=d2754c13-65ae-342e-bd86-bcd968dd6b18"]}],"mendeley":{"formattedCitation":"&lt;sup&gt;[11,49]&lt;/sup&gt;","plainTextFormattedCitation":"[11,49]","previouslyFormattedCitation":"&lt;sup&gt;[11,49]&lt;/sup&gt;"},"properties":{"noteIndex":0},"schema":"https://github.com/citation-style-language/schema/raw/master/csl-citation.json"}</w:instrText>
      </w:r>
      <w:r w:rsidR="004B614A"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1,49]</w:t>
      </w:r>
      <w:r w:rsidR="004B614A"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lung</w:t>
      </w:r>
      <w:r w:rsidR="00D91A05"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1","issued":{"date-parts":[["2020","8","7"]]},"page":"1280","publisher":"Frontiers Media S.A.","title":"Cancer Stem Cells-Origins and Biomarkers: Perspectives for Targeted Personalized Therapies.","type":"article-journal","volume":"11"},"uris":["http://www.mendeley.com/documents/?uuid=91664692-241a-30d9-a07a-f6bd338fc6ef"]}],"mendeley":{"formattedCitation":"&lt;sup&gt;[11]&lt;/sup&gt;","plainTextFormattedCitation":"[11]","previouslyFormattedCitation":"&lt;sup&gt;[11]&lt;/sup&gt;"},"properties":{"noteIndex":0},"schema":"https://github.com/citation-style-language/schema/raw/master/csl-citation.json"}</w:instrText>
      </w:r>
      <w:r w:rsidR="00D91A05"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1]</w:t>
      </w:r>
      <w:r w:rsidR="00D91A05"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and brain</w:t>
      </w:r>
      <w:r w:rsidR="00D91A05"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1","issued":{"date-parts":[["2020","8","7"]]},"page":"1280","publisher":"Frontiers Media S.A.","title":"Cancer Stem Cells-Origins and Biomarkers: Perspectives for Targeted Personalized Therapies.","type":"article-journal","volume":"11"},"uris":["http://www.mendeley.com/documents/?uuid=91664692-241a-30d9-a07a-f6bd338fc6ef"]},{"id":"ITEM-2","itemData":{"DOI":"10.1038/s41598-019-46014-0","ISSN":"20452322","PMID":"31267022","abstract":"The existence of radio- and chemotherapy-surviving cancer stem cells is currently believed to explain the inefficacy of anti-glioblastoma (GBM) therapies. The aim of this study was to determine if a therapeutic strategy specifically targeting GBM stem cells (GSC) would completely eradicate a GBM tumor. In both the in vitro and the in vivo models, ganciclovir therapy targeting proliferating GSC promotes the survival of a quiescent, stem-like cell pool capable of reproducing the tumor upon release of the therapeutic pressure. Images of small niches of therapy-surviving tumor cells show organized networks of vascular-like structures formed by tumor cells expressing CD133 or OCT4/SOX2. These results prompted the investigation of tumor cells differentiated to endothelial and pericytic lineages as a potential reservoir of tumor-initiating capacity. Isolated tumor cells with pericyte and endothelial cell lineage characteristics, grown under tumorsphere forming conditions and were able to reproduce tumors after implantation in mice.","author":[{"dropping-particle":"","family":"Guerra-Rebollo","given":"Marta","non-dropping-particle":"","parse-names":false,"suffix":""},{"dropping-particle":"","family":"Garrido","given":"Cristina","non-dropping-particle":"","parse-names":false,"suffix":""},{"dropping-particle":"","family":"Sánchez-Cid","given":"Lourdes","non-dropping-particle":"","parse-names":false,"suffix":""},{"dropping-particle":"","family":"Soler-Botija","given":"Carolina","non-dropping-particle":"","parse-names":false,"suffix":""},{"dropping-particle":"","family":"Meca-Cortés","given":"Oscar","non-dropping-particle":"","parse-names":false,"suffix":""},{"dropping-particle":"","family":"Rubio","given":"Nuria","non-dropping-particle":"","parse-names":false,"suffix":""},{"dropping-particle":"","family":"Blanco","given":"Jerónimo","non-dropping-particle":"","parse-names":false,"suffix":""}],"container-title":"Scientific Reports","id":"ITEM-2","issue":"1","issued":{"date-parts":[["2019","12","1"]]},"publisher":"Nature Research","title":"Targeting of replicating CD133 and OCT4/SOX2 expressing glioma stem cells selects a cell population that reinitiates tumors upon release of therapeutic pressure","type":"article-journal","volume":"9"},"uris":["http://www.mendeley.com/documents/?uuid=a8eb6f97-88b6-31a7-b218-50c6dc57787c"]}],"mendeley":{"formattedCitation":"&lt;sup&gt;[11,16]&lt;/sup&gt;","plainTextFormattedCitation":"[11,16]","previouslyFormattedCitation":"&lt;sup&gt;[11,16]&lt;/sup&gt;"},"properties":{"noteIndex":0},"schema":"https://github.com/citation-style-language/schema/raw/master/csl-citation.json"}</w:instrText>
      </w:r>
      <w:r w:rsidR="00D91A05"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1,16]</w:t>
      </w:r>
      <w:r w:rsidR="00D91A05"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A reporter system that is based on CD133 expression has been developed and used to detect CSCs. </w:t>
      </w:r>
      <w:r w:rsidR="0019760A" w:rsidRPr="00917D37">
        <w:rPr>
          <w:rFonts w:ascii="Book Antiqua" w:eastAsia="Book Antiqua" w:hAnsi="Book Antiqua" w:cs="Book Antiqua"/>
          <w:color w:val="000000"/>
        </w:rPr>
        <w:t>Guerra-</w:t>
      </w:r>
      <w:proofErr w:type="spellStart"/>
      <w:r w:rsidR="0019760A" w:rsidRPr="00917D37">
        <w:rPr>
          <w:rFonts w:ascii="Book Antiqua" w:eastAsia="Book Antiqua" w:hAnsi="Book Antiqua" w:cs="Book Antiqua"/>
          <w:color w:val="000000"/>
        </w:rPr>
        <w:t>Rebollo</w:t>
      </w:r>
      <w:proofErr w:type="spellEnd"/>
      <w:r w:rsidRPr="00917D37">
        <w:rPr>
          <w:rFonts w:ascii="Book Antiqua" w:eastAsia="Book Antiqua" w:hAnsi="Book Antiqua" w:cs="Book Antiqua"/>
          <w:color w:val="000000"/>
        </w:rPr>
        <w:t xml:space="preserve"> </w:t>
      </w:r>
      <w:r w:rsidRPr="00917D37">
        <w:rPr>
          <w:rFonts w:ascii="Book Antiqua" w:eastAsia="Book Antiqua" w:hAnsi="Book Antiqua" w:cs="Book Antiqua"/>
          <w:i/>
          <w:iCs/>
          <w:color w:val="000000"/>
        </w:rPr>
        <w:t>et al</w:t>
      </w:r>
      <w:r w:rsidR="00D91A05"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1038/s41598-019-46014-0","ISSN":"20452322","PMID":"31267022","abstract":"The existence of radio- and chemotherapy-surviving cancer stem cells is currently believed to explain the inefficacy of anti-glioblastoma (GBM) therapies. The aim of this study was to determine if a therapeutic strategy specifically targeting GBM stem cells (GSC) would completely eradicate a GBM tumor. In both the in vitro and the in vivo models, ganciclovir therapy targeting proliferating GSC promotes the survival of a quiescent, stem-like cell pool capable of reproducing the tumor upon release of the therapeutic pressure. Images of small niches of therapy-surviving tumor cells show organized networks of vascular-like structures formed by tumor cells expressing CD133 or OCT4/SOX2. These results prompted the investigation of tumor cells differentiated to endothelial and pericytic lineages as a potential reservoir of tumor-initiating capacity. Isolated tumor cells with pericyte and endothelial cell lineage characteristics, grown under tumorsphere forming conditions and were able to reproduce tumors after implantation in mice.","author":[{"dropping-particle":"","family":"Guerra-Rebollo","given":"Marta","non-dropping-particle":"","parse-names":false,"suffix":""},{"dropping-particle":"","family":"Garrido","given":"Cristina","non-dropping-particle":"","parse-names":false,"suffix":""},{"dropping-particle":"","family":"Sánchez-Cid","given":"Lourdes","non-dropping-particle":"","parse-names":false,"suffix":""},{"dropping-particle":"","family":"Soler-Botija","given":"Carolina","non-dropping-particle":"","parse-names":false,"suffix":""},{"dropping-particle":"","family":"Meca-Cortés","given":"Oscar","non-dropping-particle":"","parse-names":false,"suffix":""},{"dropping-particle":"","family":"Rubio","given":"Nuria","non-dropping-particle":"","parse-names":false,"suffix":""},{"dropping-particle":"","family":"Blanco","given":"Jerónimo","non-dropping-particle":"","parse-names":false,"suffix":""}],"container-title":"Scientific Reports","id":"ITEM-1","issue":"1","issued":{"date-parts":[["2019","12","1"]]},"publisher":"Nature Research","title":"Targeting of replicating CD133 and OCT4/SOX2 expressing glioma stem cells selects a cell population that reinitiates tumors upon release of therapeutic pressure","type":"article-journal","volume":"9"},"uris":["http://www.mendeley.com/documents/?uuid=a8eb6f97-88b6-31a7-b218-50c6dc57787c"]}],"mendeley":{"formattedCitation":"&lt;sup&gt;[16]&lt;/sup&gt;","plainTextFormattedCitation":"[16]","previouslyFormattedCitation":"&lt;sup&gt;[16]&lt;/sup&gt;"},"properties":{"noteIndex":0},"schema":"https://github.com/citation-style-language/schema/raw/master/csl-citation.json"}</w:instrText>
      </w:r>
      <w:r w:rsidR="00D91A05"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16]</w:t>
      </w:r>
      <w:r w:rsidR="00D91A05"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xml:space="preserve"> transduced human glioblastoma U87 tumor cells with a trifunctional chimeric reporter that expresses </w:t>
      </w:r>
      <w:proofErr w:type="spellStart"/>
      <w:r w:rsidRPr="00917D37">
        <w:rPr>
          <w:rFonts w:ascii="Book Antiqua" w:eastAsia="Book Antiqua" w:hAnsi="Book Antiqua" w:cs="Book Antiqua"/>
          <w:i/>
          <w:iCs/>
          <w:color w:val="000000"/>
        </w:rPr>
        <w:t>Renilla</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reniformis</w:t>
      </w:r>
      <w:proofErr w:type="spellEnd"/>
      <w:r w:rsidRPr="00917D37">
        <w:rPr>
          <w:rFonts w:ascii="Book Antiqua" w:eastAsia="Book Antiqua" w:hAnsi="Book Antiqua" w:cs="Book Antiqua"/>
          <w:color w:val="000000"/>
        </w:rPr>
        <w:t xml:space="preserve"> luciferase, red fluorescent protein, and a truncated version of the herpes simplex virus thymidine kinase sr39tk (</w:t>
      </w:r>
      <w:proofErr w:type="spellStart"/>
      <w:r w:rsidRPr="00917D37">
        <w:rPr>
          <w:rFonts w:ascii="Book Antiqua" w:eastAsia="Book Antiqua" w:hAnsi="Book Antiqua" w:cs="Book Antiqua"/>
          <w:color w:val="000000"/>
        </w:rPr>
        <w:t>tTK</w:t>
      </w:r>
      <w:proofErr w:type="spellEnd"/>
      <w:r w:rsidRPr="00917D37">
        <w:rPr>
          <w:rFonts w:ascii="Book Antiqua" w:eastAsia="Book Antiqua" w:hAnsi="Book Antiqua" w:cs="Book Antiqua"/>
          <w:color w:val="000000"/>
        </w:rPr>
        <w:t>), driven by the CD133 promoter. This strategy allowed them to independently monitor the entire tumor population or tumor cell subpopulations with an active CD133 promoter by bioluminescence imaging or confocal microscopy</w:t>
      </w:r>
      <w:r w:rsidR="005B1DDC"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598-019-46014-0","ISSN":"20452322","PMID":"31267022","abstract":"The existence of radio- and chemotherapy-surviving cancer stem cells is currently believed to explain the inefficacy of anti-glioblastoma (GBM) therapies. The aim of this study was to determine if a therapeutic strategy specifically targeting GBM stem cells (GSC) would completely eradicate a GBM tumor. In both the in vitro and the in vivo models, ganciclovir therapy targeting proliferating GSC promotes the survival of a quiescent, stem-like cell pool capable of reproducing the tumor upon release of the therapeutic pressure. Images of small niches of therapy-surviving tumor cells show organized networks of vascular-like structures formed by tumor cells expressing CD133 or OCT4/SOX2. These results prompted the investigation of tumor cells differentiated to endothelial and pericytic lineages as a potential reservoir of tumor-initiating capacity. Isolated tumor cells with pericyte and endothelial cell lineage characteristics, grown under tumorsphere forming conditions and were able to reproduce tumors after implantation in mice.","author":[{"dropping-particle":"","family":"Guerra-Rebollo","given":"Marta","non-dropping-particle":"","parse-names":false,"suffix":""},{"dropping-particle":"","family":"Garrido","given":"Cristina","non-dropping-particle":"","parse-names":false,"suffix":""},{"dropping-particle":"","family":"Sánchez-Cid","given":"Lourdes","non-dropping-particle":"","parse-names":false,"suffix":""},{"dropping-particle":"","family":"Soler-Botija","given":"Carolina","non-dropping-particle":"","parse-names":false,"suffix":""},{"dropping-particle":"","family":"Meca-Cortés","given":"Oscar","non-dropping-particle":"","parse-names":false,"suffix":""},{"dropping-particle":"","family":"Rubio","given":"Nuria","non-dropping-particle":"","parse-names":false,"suffix":""},{"dropping-particle":"","family":"Blanco","given":"Jerónimo","non-dropping-particle":"","parse-names":false,"suffix":""}],"container-title":"Scientific Reports","id":"ITEM-1","issue":"1","issued":{"date-parts":[["2019","12","1"]]},"publisher":"Nature Research","title":"Targeting of replicating CD133 and OCT4/SOX2 expressing glioma stem cells selects a cell population that reinitiates tumors upon release of therapeutic pressure","type":"article-journal","volume":"9"},"uris":["http://www.mendeley.com/documents/?uuid=a8eb6f97-88b6-31a7-b218-50c6dc57787c"]}],"mendeley":{"formattedCitation":"&lt;sup&gt;[16]&lt;/sup&gt;","plainTextFormattedCitation":"[16]","previouslyFormattedCitation":"&lt;sup&gt;[16]&lt;/sup&gt;"},"properties":{"noteIndex":0},"schema":"https://github.com/citation-style-language/schema/raw/master/csl-citation.json"}</w:instrText>
      </w:r>
      <w:r w:rsidR="005B1DDC"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6]</w:t>
      </w:r>
      <w:r w:rsidR="005B1DDC"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When culturing U87 cells that were transduced with this reporter, an increase in the formation of </w:t>
      </w:r>
      <w:proofErr w:type="spellStart"/>
      <w:r w:rsidRPr="00917D37">
        <w:rPr>
          <w:rFonts w:ascii="Book Antiqua" w:eastAsia="Book Antiqua" w:hAnsi="Book Antiqua" w:cs="Book Antiqua"/>
          <w:color w:val="000000"/>
        </w:rPr>
        <w:t>tumorspheres</w:t>
      </w:r>
      <w:proofErr w:type="spellEnd"/>
      <w:r w:rsidRPr="00917D37">
        <w:rPr>
          <w:rFonts w:ascii="Book Antiqua" w:eastAsia="Book Antiqua" w:hAnsi="Book Antiqua" w:cs="Book Antiqua"/>
          <w:color w:val="000000"/>
        </w:rPr>
        <w:t xml:space="preserve"> was observed. The expression of the </w:t>
      </w:r>
      <w:proofErr w:type="spellStart"/>
      <w:r w:rsidRPr="00917D37">
        <w:rPr>
          <w:rFonts w:ascii="Book Antiqua" w:eastAsia="Book Antiqua" w:hAnsi="Book Antiqua" w:cs="Book Antiqua"/>
          <w:color w:val="000000"/>
        </w:rPr>
        <w:t>tTK</w:t>
      </w:r>
      <w:proofErr w:type="spellEnd"/>
      <w:r w:rsidRPr="00917D37">
        <w:rPr>
          <w:rFonts w:ascii="Book Antiqua" w:eastAsia="Book Antiqua" w:hAnsi="Book Antiqua" w:cs="Book Antiqua"/>
          <w:color w:val="000000"/>
        </w:rPr>
        <w:t xml:space="preserve"> gene from the construct selectively killed replicating cells with an active CD133 promoter on treatment with ganciclovir</w:t>
      </w:r>
      <w:r w:rsidR="000B53C2"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598-019-46014-0","ISSN":"20452322","PMID":"31267022","abstract":"The existence of radio- and chemotherapy-surviving cancer stem cells is currently believed to explain the inefficacy of anti-glioblastoma (GBM) therapies. The aim of this study was to determine if a therapeutic strategy specifically targeting GBM stem cells (GSC) would completely eradicate a GBM tumor. In both the in vitro and the in vivo models, ganciclovir therapy targeting proliferating GSC promotes the survival of a quiescent, stem-like cell pool capable of reproducing the tumor upon release of the therapeutic pressure. Images of small niches of therapy-surviving tumor cells show organized networks of vascular-like structures formed by tumor cells expressing CD133 or OCT4/SOX2. These results prompted the investigation of tumor cells differentiated to endothelial and pericytic lineages as a potential reservoir of tumor-initiating capacity. Isolated tumor cells with pericyte and endothelial cell lineage characteristics, grown under tumorsphere forming conditions and were able to reproduce tumors after implantation in mice.","author":[{"dropping-particle":"","family":"Guerra-Rebollo","given":"Marta","non-dropping-particle":"","parse-names":false,"suffix":""},{"dropping-particle":"","family":"Garrido","given":"Cristina","non-dropping-particle":"","parse-names":false,"suffix":""},{"dropping-particle":"","family":"Sánchez-Cid","given":"Lourdes","non-dropping-particle":"","parse-names":false,"suffix":""},{"dropping-particle":"","family":"Soler-Botija","given":"Carolina","non-dropping-particle":"","parse-names":false,"suffix":""},{"dropping-particle":"","family":"Meca-Cortés","given":"Oscar","non-dropping-particle":"","parse-names":false,"suffix":""},{"dropping-particle":"","family":"Rubio","given":"Nuria","non-dropping-particle":"","parse-names":false,"suffix":""},{"dropping-particle":"","family":"Blanco","given":"Jerónimo","non-dropping-particle":"","parse-names":false,"suffix":""}],"container-title":"Scientific Reports","id":"ITEM-1","issue":"1","issued":{"date-parts":[["2019","12","1"]]},"publisher":"Nature Research","title":"Targeting of replicating CD133 and OCT4/SOX2 expressing glioma stem cells selects a cell population that reinitiates tumors upon release of therapeutic pressure","type":"article-journal","volume":"9"},"uris":["http://www.mendeley.com/documents/?uuid=a8eb6f97-88b6-31a7-b218-50c6dc57787c"]}],"mendeley":{"formattedCitation":"&lt;sup&gt;[16]&lt;/sup&gt;","plainTextFormattedCitation":"[16]","previouslyFormattedCitation":"&lt;sup&gt;[16]&lt;/sup&gt;"},"properties":{"noteIndex":0},"schema":"https://github.com/citation-style-language/schema/raw/master/csl-citation.json"}</w:instrText>
      </w:r>
      <w:r w:rsidR="000B53C2"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6]</w:t>
      </w:r>
      <w:r w:rsidR="000B53C2"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w:t>
      </w:r>
    </w:p>
    <w:p w14:paraId="5FEA99C4" w14:textId="0606140C"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Other reporter systems center on the activation of specific signaling pathways in CSCs. The Notch pathway, which maintains pluripotent hematopoietic stem cells by inhibiting their differentiation, is specifically involved in preserving self-renewal and amplification in CSCs, supporting tumor formation and mediating resistance to chemotherapeutic agents and recurrence in various tumor types</w:t>
      </w:r>
      <w:r w:rsidR="000B53C2"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90/cells9081879","ISSN":"2073-4409","PMID":"32796631","abstract":"The Notch signaling pathway regulates cell proliferation, cytodifferentiation and cell fate decisions in both embryonic and adult life. Several aspects of stem cell maintenance are dependent from the functionality and fine tuning of the Notch pathway. In cancer, Notch is specifically involved in preserving self-renewal and amplification of cancer stem cells, supporting the formation, spread and recurrence of the tumor. As the function of Notch signaling is context dependent, we here provide an overview of its activity in a variety of tumors, focusing mostly on its role in the maintenance of the undifferentiated subset of cancer cells. Finally, we analyze the potential of molecules of the Notch pathway as diagnostic and therapeutic tools against the various cancers.","author":[{"dropping-particle":"","family":"Meisel","given":"Christian T.","non-dropping-particle":"","parse-names":false,"suffix":""},{"dropping-particle":"","family":"Porcheri","given":"Cristina","non-dropping-particle":"","parse-names":false,"suffix":""},{"dropping-particle":"","family":"Mitsiadis","given":"Thimios A.","non-dropping-particle":"","parse-names":false,"suffix":""}],"container-title":"Cells","id":"ITEM-1","issue":"8","issued":{"date-parts":[["2020","8","11"]]},"page":"1879","publisher":"NLM (Medline)","title":"Cancer Stem Cells, Quo Vadis? The Notch Signaling Pathway in Tumor Initiation and Progression.","type":"article-journal","volume":"9"},"uris":["http://www.mendeley.com/documents/?uuid=6ba4873c-df2f-3940-88d6-f39982384561"]}],"mendeley":{"formattedCitation":"&lt;sup&gt;[50]&lt;/sup&gt;","plainTextFormattedCitation":"[50]","previouslyFormattedCitation":"&lt;sup&gt;[50]&lt;/sup&gt;"},"properties":{"noteIndex":0},"schema":"https://github.com/citation-style-language/schema/raw/master/csl-citation.json"}</w:instrText>
      </w:r>
      <w:r w:rsidR="000B53C2"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0]</w:t>
      </w:r>
      <w:r w:rsidR="000B53C2"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However, the function and activity of Notch signaling is context-dependent in many tumors</w:t>
      </w:r>
      <w:r w:rsidR="000B53C2"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5483/bmbrep.2017.50.6.039","ISSN":"1976-670X","PMID":"28270302","abstract":"The cancer stem cell (CSC) hypothesis has captured the attention of many scientists. It is believed that elimination of CSCs could possibly eradicate the whole cancer. CSC surface markers provide molecular targeted therapies for various cancers, using therapeutic antibodies specific for the CSC surface markers. Various CSC surface markers have been identified and published. Interestingly, most of the markers used to identify CSCs are derived from surface markers present on human embryonic stem cells (hESCs) or adult stem cells. In this review, we classify the currently known 40 CSC surface markers into 3 different categories, in terms of their expression in hESCs, adult stem cells, and normal tissue cells. Approximately 73% of current CSC surface markers appear to be present on embryonic or adult stem cells, and they are rarely expressed on normal tissue cells. The remaining CSC surface markers are considerably expressed even in normal tissue cells, and some of them have been extensively validated as CSC surface markers by various research groups. We discuss the significance of the categorized CSC surface markers, and provide insight into why surface markers on hESCs are an attractive source to find novel surface markers on CSCs. [BMB Reports 2017; 50(6): 285-298].","author":[{"dropping-particle":"","family":"Kim","given":"Won-Tae","non-dropping-particle":"","parse-names":false,"suffix":""},{"dropping-particle":"","family":"Ryu","given":"Chun Jeih","non-dropping-particle":"","parse-names":false,"suffix":""}],"container-title":"BMB reports","id":"ITEM-1","issue":"6","issued":{"date-parts":[["2017","6","30"]]},"page":"285-298","publisher":"The Biochemical Society of the Republic of Korea","title":"Cancer stem cell surface markers on normal stem cells.","type":"article-journal","volume":"50"},"uris":["http://www.mendeley.com/documents/?uuid=d2754c13-65ae-342e-bd86-bcd968dd6b18"]}],"mendeley":{"formattedCitation":"&lt;sup&gt;[49]&lt;/sup&gt;","plainTextFormattedCitation":"[49]","previouslyFormattedCitation":"&lt;sup&gt;[49]&lt;/sup&gt;"},"properties":{"noteIndex":0},"schema":"https://github.com/citation-style-language/schema/raw/master/csl-citation.json"}</w:instrText>
      </w:r>
      <w:r w:rsidR="000B53C2"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49]</w:t>
      </w:r>
      <w:r w:rsidR="000B53C2"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and thus </w:t>
      </w:r>
      <w:proofErr w:type="spellStart"/>
      <w:r w:rsidRPr="00917D37">
        <w:rPr>
          <w:rFonts w:ascii="Book Antiqua" w:eastAsia="Book Antiqua" w:hAnsi="Book Antiqua" w:cs="Book Antiqua"/>
          <w:color w:val="000000"/>
        </w:rPr>
        <w:t>can not</w:t>
      </w:r>
      <w:proofErr w:type="spellEnd"/>
      <w:r w:rsidRPr="00917D37">
        <w:rPr>
          <w:rFonts w:ascii="Book Antiqua" w:eastAsia="Book Antiqua" w:hAnsi="Book Antiqua" w:cs="Book Antiqua"/>
          <w:color w:val="000000"/>
        </w:rPr>
        <w:t xml:space="preserve"> be considered a universal marker for CSCs. The use of reporter genes that respond to Notch signaling has facilitated the identification of a subset of cells with stem cell activity in breast</w:t>
      </w:r>
      <w:r w:rsidR="000B53C2"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158/1535-7163.MCT-14-0228","ISSN":"15388514","PMID":"25673823","abstract":"Developmental pathways such as Notch play a pivotal role in tissue-specific stem cell self-renewal as well as in tumor development. However, the role of Notch signaling in breast cancer stem cells (CSC) remains to be determined. We utilized a lentiviral Notch reporter system to identify a subset of cells with a higher Notch activity (Notch+) or reduced activity (Notch-) in multiple breast cancer cell lines. Using in vitro and mouse xenotransplantation assays, we investigated the role of the Notch pathway in breast CSC regulation. Breast cancer cells with increased Notch activity displayed increased sphere formation as well as expression of breast CSC markers. Interestingly Notch+ cells displayed higher Notch4 expression in both basal and luminal breast cancer cell lines. Moreover, Notch+ cells demonstrated tumor initiation capacity at serial dilutions in mouse xenografts, whereas Notch- cells failed to generate tumors. γ-Secretase inhibitor (GSI), a Notch blocker but not a chemotherapeutic agent, effectively targets these Notch+ cells in vitro and in mouse xenografts. Furthermore, elevatedNotch4 and Hey1 expression in primary patient samples correlated withpoor patient survival. Ourstudy revealed a molecularmechanismfor the role of Notch-mediated regulation of breast CSCs and provided a compelling rationale for CSC-targeted therapeutics.","author":[{"dropping-particle":"","family":"D'Angelo","given":"Rosemarie C.","non-dropping-particle":"","parse-names":false,"suffix":""},{"dropping-particle":"","family":"Ouzounova","given":"Maria","non-dropping-particle":"","parse-names":false,"suffix":""},{"dropping-particle":"","family":"Davis","given":"April","non-dropping-particle":"","parse-names":false,"suffix":""},{"dropping-particle":"","family":"Choi","given":"Daejin","non-dropping-particle":"","parse-names":false,"suffix":""},{"dropping-particle":"","family":"Tchuenkam","given":"Stevie M.","non-dropping-particle":"","parse-names":false,"suffix":""},{"dropping-particle":"","family":"Kim","given":"Gwangil","non-dropping-particle":"","parse-names":false,"suffix":""},{"dropping-particle":"","family":"Luther","given":"Tahra","non-dropping-particle":"","parse-names":false,"suffix":""},{"dropping-particle":"","family":"Quraishi","given":"Ahmed A.","non-dropping-particle":"","parse-names":false,"suffix":""},{"dropping-particle":"","family":"Senbabaoglu","given":"Yasin","non-dropping-particle":"","parse-names":false,"suffix":""},{"dropping-particle":"","family":"Conley","given":"Sarah J.","non-dropping-particle":"","parse-names":false,"suffix":""},{"dropping-particle":"","family":"Clouthier","given":"Shawn G.","non-dropping-particle":"","parse-names":false,"suffix":""},{"dropping-particle":"","family":"Hassan","given":"Khaled A.","non-dropping-particle":"","parse-names":false,"suffix":""},{"dropping-particle":"","family":"Wicha","given":"Max S.","non-dropping-particle":"","parse-names":false,"suffix":""},{"dropping-particle":"","family":"Korkaya","given":"Hasan","non-dropping-particle":"","parse-names":false,"suffix":""}],"container-title":"Molecular Cancer Therapeutics","id":"ITEM-1","issue":"3","issued":{"date-parts":[["2015","3","1"]]},"page":"779-787","publisher":"American Association for Cancer Research Inc.","title":"Notch reporter activity in breast cancer cell lines identifies a subset of cells with stem cell activity","type":"article-journal","volume":"14"},"uris":["http://www.mendeley.com/documents/?uuid=3cf4e4ec-3d90-3041-921e-e7edf47eec67"]}],"mendeley":{"formattedCitation":"&lt;sup&gt;[51]&lt;/sup&gt;","plainTextFormattedCitation":"[51]","previouslyFormattedCitation":"&lt;sup&gt;[51]&lt;/sup&gt;"},"properties":{"noteIndex":0},"schema":"https://github.com/citation-style-language/schema/raw/master/csl-citation.json"}</w:instrText>
      </w:r>
      <w:r w:rsidR="000B53C2"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1]</w:t>
      </w:r>
      <w:r w:rsidR="000B53C2"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and lung cancer</w:t>
      </w:r>
      <w:r w:rsidR="00233240"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158/1078-0432.CCR-12-0370","ISSN":"1557-3265","PMID":"23444212","abstract":"PURPOSE The cancer stem cell theory postulates that tumors contain a subset of cells with stem cell properties of self-renewal, differentiation, and tumor initiation. The purpose of this study is to determine the role of Notch activity in identifying lung cancer stem cells. EXPERIMENTAL DESIGN We investigated the role of Notch activity in lung adenocarcinoma using a Notch GFP reporter construct and a γ-secretase inhibitor (GSI), which inhibits Notch pathway activity. RESULTS Transduction of lung cancer cells with Notch GFP reporter construct identified a subset of cells with high Notch activity (GFP-bright). GFP-bright cells had the ability to form more tumor spheres in serum-free media and were able to generate both GFP-bright and GFP-dim (lower Notch activity) cell populations. GFP-bright cells were resistant to chemotherapy and were tumorigenic in serial xenotransplantation assays. Tumor xenografts of mice treated with GSI had decreased expression of downstream effectors of Notch pathway and failed to regenerate tumors upon reimplantation in NOD/SCID mice. Using multivariate analysis, we detected a statistically significant correlation between poor clinical outcome and Notch activity (reflected in increased Notch ligand expression or decreased expression of the negative modulators), in a group of 443 patients with lung adenocarcinoma. This correlation was further confirmed in an independent group of 89 patients with adenocarcinoma in which Hes-1 overexpression correlated with poor overall survival. CONCLUSIONS Notch activity can identify lung cancer stem cell-like population and its inhibition may be an appropriate target for treating lung adenocarcinoma.","author":[{"dropping-particle":"","family":"Hassan","given":"Khaled A","non-dropping-particle":"","parse-names":false,"suffix":""},{"dropping-particle":"","family":"Wang","given":"Luo","non-dropping-particle":"","parse-names":false,"suffix":""},{"dropping-particle":"","family":"Korkaya","given":"Hasan","non-dropping-particle":"","parse-names":false,"suffix":""},{"dropping-particle":"","family":"Chen","given":"Guoan","non-dropping-particle":"","parse-names":false,"suffix":""},{"dropping-particle":"","family":"Maillard","given":"Ivan","non-dropping-particle":"","parse-names":false,"suffix":""},{"dropping-particle":"","family":"Beer","given":"David G","non-dropping-particle":"","parse-names":false,"suffix":""},{"dropping-particle":"","family":"Kalemkerian","given":"Gregory P","non-dropping-particle":"","parse-names":false,"suffix":""},{"dropping-particle":"","family":"Wicha","given":"Max S","non-dropping-particle":"","parse-names":false,"suffix":""}],"container-title":"Clinical cancer research : an official journal of the American Association for Cancer Research","id":"ITEM-1","issue":"8","issued":{"date-parts":[["2013","4","15"]]},"page":"1972-80","title":"Notch pathway activity identifies cells with cancer stem cell-like properties and correlates with worse survival in lung adenocarcinoma.","type":"article-journal","volume":"19"},"uris":["http://www.mendeley.com/documents/?uuid=1dc6df96-a330-3cd6-bf62-e4ecfd09a3aa"]}],"mendeley":{"formattedCitation":"&lt;sup&gt;[52]&lt;/sup&gt;","plainTextFormattedCitation":"[52]","previouslyFormattedCitation":"&lt;sup&gt;[52]&lt;/sup&gt;"},"properties":{"noteIndex":0},"schema":"https://github.com/citation-style-language/schema/raw/master/csl-citation.json"}</w:instrText>
      </w:r>
      <w:r w:rsidR="00233240"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2]</w:t>
      </w:r>
      <w:r w:rsidR="00233240"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in which the function of Notch signaling has been examined extensively. These reporter systems detect and monitor CSCs </w:t>
      </w:r>
      <w:r w:rsidRPr="00917D37">
        <w:rPr>
          <w:rFonts w:ascii="Book Antiqua" w:eastAsia="Book Antiqua" w:hAnsi="Book Antiqua" w:cs="Book Antiqua"/>
          <w:i/>
          <w:iCs/>
          <w:color w:val="000000"/>
        </w:rPr>
        <w:t>in vitro</w:t>
      </w:r>
      <w:r w:rsidRPr="00917D37">
        <w:rPr>
          <w:rFonts w:ascii="Book Antiqua" w:eastAsia="Book Antiqua" w:hAnsi="Book Antiqua" w:cs="Book Antiqua"/>
          <w:color w:val="000000"/>
        </w:rPr>
        <w:t xml:space="preserve"> and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xml:space="preserve"> allowing the study of drug resistance in diverse experimental models. Hassan</w:t>
      </w:r>
      <w:r w:rsidRPr="00917D37">
        <w:rPr>
          <w:rFonts w:ascii="Book Antiqua" w:eastAsia="Book Antiqua" w:hAnsi="Book Antiqua" w:cs="Book Antiqua"/>
          <w:i/>
          <w:iCs/>
          <w:color w:val="000000"/>
        </w:rPr>
        <w:t xml:space="preserve"> </w:t>
      </w:r>
      <w:r w:rsidR="0097406B" w:rsidRPr="00917D37">
        <w:rPr>
          <w:rFonts w:ascii="Book Antiqua" w:eastAsia="Book Antiqua" w:hAnsi="Book Antiqua" w:cs="Book Antiqua"/>
          <w:i/>
          <w:iCs/>
          <w:color w:val="000000"/>
        </w:rPr>
        <w:t>et al</w:t>
      </w:r>
      <w:r w:rsidR="00611D12"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1158/1078-0432.CCR-12-0370","ISSN":"1557-3265","PMID":"23444212","abstract":"PURPOSE The cancer stem cell theory postulates that tumors contain a subset of cells with stem cell properties of self-renewal, differentiation, and tumor initiation. The purpose of this study is to determine the role of Notch activity in identifying lung cancer stem cells. EXPERIMENTAL DESIGN We investigated the role of Notch activity in lung adenocarcinoma using a Notch GFP reporter construct and a γ-secretase inhibitor (GSI), which inhibits Notch pathway activity. RESULTS Transduction of lung cancer cells with Notch GFP reporter construct identified a subset of cells with high Notch activity (GFP-bright). GFP-bright cells had the ability to form more tumor spheres in serum-free media and were able to generate both GFP-bright and GFP-dim (lower Notch activity) cell populations. GFP-bright cells were resistant to chemotherapy and were tumorigenic in serial xenotransplantation assays. Tumor xenografts of mice treated with GSI had decreased expression of downstream effectors of Notch pathway and failed to regenerate tumors upon reimplantation in NOD/SCID mice. Using multivariate analysis, we detected a statistically significant correlation between poor clinical outcome and Notch activity (reflected in increased Notch ligand expression or decreased expression of the negative modulators), in a group of 443 patients with lung adenocarcinoma. This correlation was further confirmed in an independent group of 89 patients with adenocarcinoma in which Hes-1 overexpression correlated with poor overall survival. CONCLUSIONS Notch activity can identify lung cancer stem cell-like population and its inhibition may be an appropriate target for treating lung adenocarcinoma.","author":[{"dropping-particle":"","family":"Hassan","given":"Khaled A","non-dropping-particle":"","parse-names":false,"suffix":""},{"dropping-particle":"","family":"Wang","given":"Luo","non-dropping-particle":"","parse-names":false,"suffix":""},{"dropping-particle":"","family":"Korkaya","given":"Hasan","non-dropping-particle":"","parse-names":false,"suffix":""},{"dropping-particle":"","family":"Chen","given":"Guoan","non-dropping-particle":"","parse-names":false,"suffix":""},{"dropping-particle":"","family":"Maillard","given":"Ivan","non-dropping-particle":"","parse-names":false,"suffix":""},{"dropping-particle":"","family":"Beer","given":"David G","non-dropping-particle":"","parse-names":false,"suffix":""},{"dropping-particle":"","family":"Kalemkerian","given":"Gregory P","non-dropping-particle":"","parse-names":false,"suffix":""},{"dropping-particle":"","family":"Wicha","given":"Max S","non-dropping-particle":"","parse-names":false,"suffix":""}],"container-title":"Clinical cancer research : an official journal of the American Association for Cancer Research","id":"ITEM-1","issue":"8","issued":{"date-parts":[["2013","4","15"]]},"page":"1972-80","title":"Notch pathway activity identifies cells with cancer stem cell-like properties and correlates with worse survival in lung adenocarcinoma.","type":"article-journal","volume":"19"},"uris":["http://www.mendeley.com/documents/?uuid=1dc6df96-a330-3cd6-bf62-e4ecfd09a3aa"]}],"mendeley":{"formattedCitation":"&lt;sup&gt;[52]&lt;/sup&gt;","plainTextFormattedCitation":"[52]","previouslyFormattedCitation":"&lt;sup&gt;[52]&lt;/sup&gt;"},"properties":{"noteIndex":0},"schema":"https://github.com/citation-style-language/schema/raw/master/csl-citation.json"}</w:instrText>
      </w:r>
      <w:r w:rsidR="00611D12"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52]</w:t>
      </w:r>
      <w:r w:rsidR="00611D12"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xml:space="preserve"> used a Notch-green fluorescent protein (GFP) reporter construct that is activated when Notch intracellular domain translocate to the nucleus. They identified a subset of lung cancer cells with high Notch activity (</w:t>
      </w:r>
      <w:proofErr w:type="spellStart"/>
      <w:r w:rsidRPr="00917D37">
        <w:rPr>
          <w:rFonts w:ascii="Book Antiqua" w:eastAsia="Book Antiqua" w:hAnsi="Book Antiqua" w:cs="Book Antiqua"/>
          <w:color w:val="000000"/>
        </w:rPr>
        <w:t>GFP</w:t>
      </w:r>
      <w:r w:rsidRPr="00917D37">
        <w:rPr>
          <w:rFonts w:ascii="Book Antiqua" w:eastAsia="Book Antiqua" w:hAnsi="Book Antiqua" w:cs="Book Antiqua"/>
          <w:color w:val="000000"/>
          <w:vertAlign w:val="superscript"/>
        </w:rPr>
        <w:t>bright</w:t>
      </w:r>
      <w:proofErr w:type="spellEnd"/>
      <w:r w:rsidRPr="00917D37">
        <w:rPr>
          <w:rFonts w:ascii="Book Antiqua" w:eastAsia="Book Antiqua" w:hAnsi="Book Antiqua" w:cs="Book Antiqua"/>
          <w:color w:val="000000"/>
        </w:rPr>
        <w:t xml:space="preserve">) with increased ability to form </w:t>
      </w:r>
      <w:proofErr w:type="spellStart"/>
      <w:r w:rsidRPr="00917D37">
        <w:rPr>
          <w:rFonts w:ascii="Book Antiqua" w:eastAsia="Book Antiqua" w:hAnsi="Book Antiqua" w:cs="Book Antiqua"/>
          <w:color w:val="000000"/>
        </w:rPr>
        <w:t>tumorspheres</w:t>
      </w:r>
      <w:proofErr w:type="spellEnd"/>
      <w:r w:rsidRPr="00917D37">
        <w:rPr>
          <w:rFonts w:ascii="Book Antiqua" w:eastAsia="Book Antiqua" w:hAnsi="Book Antiqua" w:cs="Book Antiqua"/>
          <w:color w:val="000000"/>
        </w:rPr>
        <w:t xml:space="preserve"> and generate </w:t>
      </w:r>
      <w:proofErr w:type="spellStart"/>
      <w:r w:rsidRPr="00917D37">
        <w:rPr>
          <w:rFonts w:ascii="Book Antiqua" w:eastAsia="Book Antiqua" w:hAnsi="Book Antiqua" w:cs="Book Antiqua"/>
          <w:color w:val="000000"/>
        </w:rPr>
        <w:t>GFP</w:t>
      </w:r>
      <w:r w:rsidRPr="00917D37">
        <w:rPr>
          <w:rFonts w:ascii="Book Antiqua" w:eastAsia="Book Antiqua" w:hAnsi="Book Antiqua" w:cs="Book Antiqua"/>
          <w:color w:val="000000"/>
          <w:vertAlign w:val="superscript"/>
        </w:rPr>
        <w:t>bright</w:t>
      </w:r>
      <w:proofErr w:type="spellEnd"/>
      <w:r w:rsidRPr="00917D37">
        <w:rPr>
          <w:rFonts w:ascii="Book Antiqua" w:eastAsia="Book Antiqua" w:hAnsi="Book Antiqua" w:cs="Book Antiqua"/>
          <w:color w:val="000000"/>
        </w:rPr>
        <w:t xml:space="preserve"> and </w:t>
      </w:r>
      <w:proofErr w:type="spellStart"/>
      <w:r w:rsidRPr="00917D37">
        <w:rPr>
          <w:rFonts w:ascii="Book Antiqua" w:eastAsia="Book Antiqua" w:hAnsi="Book Antiqua" w:cs="Book Antiqua"/>
          <w:color w:val="000000"/>
        </w:rPr>
        <w:t>GFP</w:t>
      </w:r>
      <w:r w:rsidRPr="00917D37">
        <w:rPr>
          <w:rFonts w:ascii="Book Antiqua" w:eastAsia="Book Antiqua" w:hAnsi="Book Antiqua" w:cs="Book Antiqua"/>
          <w:color w:val="000000"/>
          <w:vertAlign w:val="superscript"/>
        </w:rPr>
        <w:t>dim</w:t>
      </w:r>
      <w:proofErr w:type="spellEnd"/>
      <w:r w:rsidRPr="00917D37">
        <w:rPr>
          <w:rFonts w:ascii="Book Antiqua" w:eastAsia="Book Antiqua" w:hAnsi="Book Antiqua" w:cs="Book Antiqua"/>
          <w:color w:val="000000"/>
        </w:rPr>
        <w:t xml:space="preserve"> cell populations. Similarly, </w:t>
      </w:r>
      <w:proofErr w:type="spellStart"/>
      <w:r w:rsidRPr="00917D37">
        <w:rPr>
          <w:rFonts w:ascii="Book Antiqua" w:eastAsia="Book Antiqua" w:hAnsi="Book Antiqua" w:cs="Book Antiqua"/>
          <w:color w:val="000000"/>
        </w:rPr>
        <w:t>GFP</w:t>
      </w:r>
      <w:r w:rsidRPr="00917D37">
        <w:rPr>
          <w:rFonts w:ascii="Book Antiqua" w:eastAsia="Book Antiqua" w:hAnsi="Book Antiqua" w:cs="Book Antiqua"/>
          <w:color w:val="000000"/>
          <w:vertAlign w:val="superscript"/>
        </w:rPr>
        <w:t>bright</w:t>
      </w:r>
      <w:proofErr w:type="spellEnd"/>
      <w:r w:rsidRPr="00917D37">
        <w:rPr>
          <w:rFonts w:ascii="Book Antiqua" w:eastAsia="Book Antiqua" w:hAnsi="Book Antiqua" w:cs="Book Antiqua"/>
          <w:color w:val="000000"/>
        </w:rPr>
        <w:t xml:space="preserve"> cells were resistant to chemotherapy and tumorigenic </w:t>
      </w:r>
      <w:r w:rsidRPr="00917D37">
        <w:rPr>
          <w:rFonts w:ascii="Book Antiqua" w:eastAsia="Book Antiqua" w:hAnsi="Book Antiqua" w:cs="Book Antiqua"/>
          <w:color w:val="000000"/>
        </w:rPr>
        <w:lastRenderedPageBreak/>
        <w:t>in serial xenotransplantation assays, demonstrating that only cells with active Notch signaling could self-renew</w:t>
      </w:r>
      <w:r w:rsidR="009512DE"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158/1078-0432.CCR-12-0370","ISSN":"1557-3265","PMID":"23444212","abstract":"PURPOSE The cancer stem cell theory postulates that tumors contain a subset of cells with stem cell properties of self-renewal, differentiation, and tumor initiation. The purpose of this study is to determine the role of Notch activity in identifying lung cancer stem cells. EXPERIMENTAL DESIGN We investigated the role of Notch activity in lung adenocarcinoma using a Notch GFP reporter construct and a γ-secretase inhibitor (GSI), which inhibits Notch pathway activity. RESULTS Transduction of lung cancer cells with Notch GFP reporter construct identified a subset of cells with high Notch activity (GFP-bright). GFP-bright cells had the ability to form more tumor spheres in serum-free media and were able to generate both GFP-bright and GFP-dim (lower Notch activity) cell populations. GFP-bright cells were resistant to chemotherapy and were tumorigenic in serial xenotransplantation assays. Tumor xenografts of mice treated with GSI had decreased expression of downstream effectors of Notch pathway and failed to regenerate tumors upon reimplantation in NOD/SCID mice. Using multivariate analysis, we detected a statistically significant correlation between poor clinical outcome and Notch activity (reflected in increased Notch ligand expression or decreased expression of the negative modulators), in a group of 443 patients with lung adenocarcinoma. This correlation was further confirmed in an independent group of 89 patients with adenocarcinoma in which Hes-1 overexpression correlated with poor overall survival. CONCLUSIONS Notch activity can identify lung cancer stem cell-like population and its inhibition may be an appropriate target for treating lung adenocarcinoma.","author":[{"dropping-particle":"","family":"Hassan","given":"Khaled A","non-dropping-particle":"","parse-names":false,"suffix":""},{"dropping-particle":"","family":"Wang","given":"Luo","non-dropping-particle":"","parse-names":false,"suffix":""},{"dropping-particle":"","family":"Korkaya","given":"Hasan","non-dropping-particle":"","parse-names":false,"suffix":""},{"dropping-particle":"","family":"Chen","given":"Guoan","non-dropping-particle":"","parse-names":false,"suffix":""},{"dropping-particle":"","family":"Maillard","given":"Ivan","non-dropping-particle":"","parse-names":false,"suffix":""},{"dropping-particle":"","family":"Beer","given":"David G","non-dropping-particle":"","parse-names":false,"suffix":""},{"dropping-particle":"","family":"Kalemkerian","given":"Gregory P","non-dropping-particle":"","parse-names":false,"suffix":""},{"dropping-particle":"","family":"Wicha","given":"Max S","non-dropping-particle":"","parse-names":false,"suffix":""}],"container-title":"Clinical cancer research : an official journal of the American Association for Cancer Research","id":"ITEM-1","issue":"8","issued":{"date-parts":[["2013","4","15"]]},"page":"1972-80","title":"Notch pathway activity identifies cells with cancer stem cell-like properties and correlates with worse survival in lung adenocarcinoma.","type":"article-journal","volume":"19"},"uris":["http://www.mendeley.com/documents/?uuid=1dc6df96-a330-3cd6-bf62-e4ecfd09a3aa"]}],"mendeley":{"formattedCitation":"&lt;sup&gt;[52]&lt;/sup&gt;","plainTextFormattedCitation":"[52]","previouslyFormattedCitation":"&lt;sup&gt;[52]&lt;/sup&gt;"},"properties":{"noteIndex":0},"schema":"https://github.com/citation-style-language/schema/raw/master/csl-citation.json"}</w:instrText>
      </w:r>
      <w:r w:rsidR="009512DE"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2]</w:t>
      </w:r>
      <w:r w:rsidR="009512DE"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w:t>
      </w:r>
    </w:p>
    <w:p w14:paraId="4619E113" w14:textId="2079E9C4" w:rsidR="00A77B3E" w:rsidRPr="00917D37" w:rsidRDefault="00944BC6" w:rsidP="00917D37">
      <w:pPr>
        <w:adjustRightInd w:val="0"/>
        <w:snapToGrid w:val="0"/>
        <w:spacing w:line="360" w:lineRule="auto"/>
        <w:ind w:firstLineChars="200" w:firstLine="480"/>
        <w:jc w:val="both"/>
        <w:rPr>
          <w:rFonts w:ascii="Book Antiqua" w:eastAsia="Book Antiqua" w:hAnsi="Book Antiqua" w:cs="Book Antiqua"/>
          <w:color w:val="000000"/>
        </w:rPr>
      </w:pPr>
      <w:r w:rsidRPr="00917D37">
        <w:rPr>
          <w:rFonts w:ascii="Book Antiqua" w:eastAsia="Book Antiqua" w:hAnsi="Book Antiqua" w:cs="Book Antiqua"/>
          <w:color w:val="000000"/>
        </w:rPr>
        <w:t>Another reporter gene system has been developed to detect CSCs, in which GFP is driven by the telomerase reverse-transcriptase (TERT) promoter, successfully enriching human osteosarcoma stem cells</w:t>
      </w:r>
      <w:r w:rsidR="009512DE"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8632/oncotarget.1554","ISSN":"19492553","PMID":"24334332","abstract":"Telomerase is crucial for the maintenance of stem/progenitor cells in adult tissues and is detected in most malignant cancers, including osteosarcoma. However, the relationship between telomerase expression and cancer stem cells remains unknown. We observed that sphere-derived osteosarcoma cells had higher telomerase activity, indicating that telomerase activity might be enriched in osteosarcoma stem cells. We sorted subpopulations with high or low telomerase activity (TEL) using hTERT transcriptional promoter-induced green fluorescent protein (GFP). The TELpos cells showed an increased sphere and tumor propagating capacity compared to TELneg cells, and enhanced stem cell-like properties such as invasiveness, metastatic activity and resistance to chemotherapeutic agents both in vitro and in vivo. Furthermore, the telomerase inhibitor MST312 prevented tumorigenic potential both in vitro and in vivo, preferentially targeting the TELpos cells. These data support telomerase inhibition as a potential targeted therapy for osteosarcoma stem-like cells.","author":[{"dropping-particle":"","family":"Yu","given":"Ling","non-dropping-particle":"","parse-names":false,"suffix":""},{"dropping-particle":"","family":"Liu","given":"Shiqing","non-dropping-particle":"","parse-names":false,"suffix":""},{"dropping-particle":"","family":"Zhang","given":"Chun","non-dropping-particle":"","parse-names":false,"suffix":""},{"dropping-particle":"","family":"Zhang","given":"Bo","non-dropping-particle":"","parse-names":false,"suffix":""},{"dropping-particle":"","family":"Simões","given":"Bruno M.","non-dropping-particle":"","parse-names":false,"suffix":""},{"dropping-particle":"","family":"Eyre","given":"Rachel","non-dropping-particle":"","parse-names":false,"suffix":""},{"dropping-particle":"","family":"Liang","given":"Yi","non-dropping-particle":"","parse-names":false,"suffix":""},{"dropping-particle":"","family":"Yan","given":"Huichao","non-dropping-particle":"","parse-names":false,"suffix":""},{"dropping-particle":"","family":"Wu","given":"Zheng","non-dropping-particle":"","parse-names":false,"suffix":""},{"dropping-particle":"","family":"Guo","given":"Weichun","non-dropping-particle":"","parse-names":false,"suffix":""},{"dropping-particle":"","family":"Clarke","given":"Robert B.","non-dropping-particle":"","parse-names":false,"suffix":""}],"container-title":"Oncotarget","id":"ITEM-1","issue":"12","issued":{"date-parts":[["2013","11","5"]]},"page":"2326-2338","publisher":"Impact Journals LLC","title":"Enrichment of human osteosarcoma stem cells based on hTERT transcriptional activity","type":"article-journal","volume":"4"},"uris":["http://www.mendeley.com/documents/?uuid=cd147b11-1bc4-32f9-8970-c11bfa6652f7"]}],"mendeley":{"formattedCitation":"&lt;sup&gt;[53]&lt;/sup&gt;","plainTextFormattedCitation":"[53]","previouslyFormattedCitation":"&lt;sup&gt;[53]&lt;/sup&gt;"},"properties":{"noteIndex":0},"schema":"https://github.com/citation-style-language/schema/raw/master/csl-citation.json"}</w:instrText>
      </w:r>
      <w:r w:rsidR="009512DE"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3]</w:t>
      </w:r>
      <w:r w:rsidR="009512DE"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These GFP</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had greater sphere-forming ability and enhanced stem cell-like properties, such as invasiveness, metastatic activity, and resistance to chemotherapeutic agents </w:t>
      </w:r>
      <w:r w:rsidRPr="00917D37">
        <w:rPr>
          <w:rFonts w:ascii="Book Antiqua" w:eastAsia="Book Antiqua" w:hAnsi="Book Antiqua" w:cs="Book Antiqua"/>
          <w:i/>
          <w:iCs/>
          <w:color w:val="000000"/>
        </w:rPr>
        <w:t>in vitro</w:t>
      </w:r>
      <w:r w:rsidRPr="00917D37">
        <w:rPr>
          <w:rFonts w:ascii="Book Antiqua" w:eastAsia="Book Antiqua" w:hAnsi="Book Antiqua" w:cs="Book Antiqua"/>
          <w:color w:val="000000"/>
        </w:rPr>
        <w:t xml:space="preserve"> and </w:t>
      </w:r>
      <w:r w:rsidRPr="00917D37">
        <w:rPr>
          <w:rFonts w:ascii="Book Antiqua" w:eastAsia="Book Antiqua" w:hAnsi="Book Antiqua" w:cs="Book Antiqua"/>
          <w:i/>
          <w:iCs/>
          <w:color w:val="000000"/>
        </w:rPr>
        <w:t>in vivo</w:t>
      </w:r>
      <w:r w:rsidR="009512DE"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18632/oncotarget.1554","ISSN":"19492553","PMID":"24334332","abstract":"Telomerase is crucial for the maintenance of stem/progenitor cells in adult tissues and is detected in most malignant cancers, including osteosarcoma. However, the relationship between telomerase expression and cancer stem cells remains unknown. We observed that sphere-derived osteosarcoma cells had higher telomerase activity, indicating that telomerase activity might be enriched in osteosarcoma stem cells. We sorted subpopulations with high or low telomerase activity (TEL) using hTERT transcriptional promoter-induced green fluorescent protein (GFP). The TELpos cells showed an increased sphere and tumor propagating capacity compared to TELneg cells, and enhanced stem cell-like properties such as invasiveness, metastatic activity and resistance to chemotherapeutic agents both in vitro and in vivo. Furthermore, the telomerase inhibitor MST312 prevented tumorigenic potential both in vitro and in vivo, preferentially targeting the TELpos cells. These data support telomerase inhibition as a potential targeted therapy for osteosarcoma stem-like cells.","author":[{"dropping-particle":"","family":"Yu","given":"Ling","non-dropping-particle":"","parse-names":false,"suffix":""},{"dropping-particle":"","family":"Liu","given":"Shiqing","non-dropping-particle":"","parse-names":false,"suffix":""},{"dropping-particle":"","family":"Zhang","given":"Chun","non-dropping-particle":"","parse-names":false,"suffix":""},{"dropping-particle":"","family":"Zhang","given":"Bo","non-dropping-particle":"","parse-names":false,"suffix":""},{"dropping-particle":"","family":"Simões","given":"Bruno M.","non-dropping-particle":"","parse-names":false,"suffix":""},{"dropping-particle":"","family":"Eyre","given":"Rachel","non-dropping-particle":"","parse-names":false,"suffix":""},{"dropping-particle":"","family":"Liang","given":"Yi","non-dropping-particle":"","parse-names":false,"suffix":""},{"dropping-particle":"","family":"Yan","given":"Huichao","non-dropping-particle":"","parse-names":false,"suffix":""},{"dropping-particle":"","family":"Wu","given":"Zheng","non-dropping-particle":"","parse-names":false,"suffix":""},{"dropping-particle":"","family":"Guo","given":"Weichun","non-dropping-particle":"","parse-names":false,"suffix":""},{"dropping-particle":"","family":"Clarke","given":"Robert B.","non-dropping-particle":"","parse-names":false,"suffix":""}],"container-title":"Oncotarget","id":"ITEM-1","issue":"12","issued":{"date-parts":[["2013","11","5"]]},"page":"2326-2338","publisher":"Impact Journals LLC","title":"Enrichment of human osteosarcoma stem cells based on hTERT transcriptional activity","type":"article-journal","volume":"4"},"uris":["http://www.mendeley.com/documents/?uuid=cd147b11-1bc4-32f9-8970-c11bfa6652f7"]}],"mendeley":{"formattedCitation":"&lt;sup&gt;[53]&lt;/sup&gt;","plainTextFormattedCitation":"[53]","previouslyFormattedCitation":"&lt;sup&gt;[53]&lt;/sup&gt;"},"properties":{"noteIndex":0},"schema":"https://github.com/citation-style-language/schema/raw/master/csl-citation.json"}</w:instrText>
      </w:r>
      <w:r w:rsidR="009512DE"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53]</w:t>
      </w:r>
      <w:r w:rsidR="009512DE"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xml:space="preserve">. Further, the subpopulation in which the hTERT promoter was activated had significantly higher tumorigenic activity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In orthotopic and ectopic transplantations, the GFP</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consistently formed tumors at a lower number of injected cells; these tumors were phenotypically diverse and could initiate new tumors after serial transplantation</w:t>
      </w:r>
      <w:r w:rsidR="009E1FE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8632/oncotarget.1554","ISSN":"19492553","PMID":"24334332","abstract":"Telomerase is crucial for the maintenance of stem/progenitor cells in adult tissues and is detected in most malignant cancers, including osteosarcoma. However, the relationship between telomerase expression and cancer stem cells remains unknown. We observed that sphere-derived osteosarcoma cells had higher telomerase activity, indicating that telomerase activity might be enriched in osteosarcoma stem cells. We sorted subpopulations with high or low telomerase activity (TEL) using hTERT transcriptional promoter-induced green fluorescent protein (GFP). The TELpos cells showed an increased sphere and tumor propagating capacity compared to TELneg cells, and enhanced stem cell-like properties such as invasiveness, metastatic activity and resistance to chemotherapeutic agents both in vitro and in vivo. Furthermore, the telomerase inhibitor MST312 prevented tumorigenic potential both in vitro and in vivo, preferentially targeting the TELpos cells. These data support telomerase inhibition as a potential targeted therapy for osteosarcoma stem-like cells.","author":[{"dropping-particle":"","family":"Yu","given":"Ling","non-dropping-particle":"","parse-names":false,"suffix":""},{"dropping-particle":"","family":"Liu","given":"Shiqing","non-dropping-particle":"","parse-names":false,"suffix":""},{"dropping-particle":"","family":"Zhang","given":"Chun","non-dropping-particle":"","parse-names":false,"suffix":""},{"dropping-particle":"","family":"Zhang","given":"Bo","non-dropping-particle":"","parse-names":false,"suffix":""},{"dropping-particle":"","family":"Simões","given":"Bruno M.","non-dropping-particle":"","parse-names":false,"suffix":""},{"dropping-particle":"","family":"Eyre","given":"Rachel","non-dropping-particle":"","parse-names":false,"suffix":""},{"dropping-particle":"","family":"Liang","given":"Yi","non-dropping-particle":"","parse-names":false,"suffix":""},{"dropping-particle":"","family":"Yan","given":"Huichao","non-dropping-particle":"","parse-names":false,"suffix":""},{"dropping-particle":"","family":"Wu","given":"Zheng","non-dropping-particle":"","parse-names":false,"suffix":""},{"dropping-particle":"","family":"Guo","given":"Weichun","non-dropping-particle":"","parse-names":false,"suffix":""},{"dropping-particle":"","family":"Clarke","given":"Robert B.","non-dropping-particle":"","parse-names":false,"suffix":""}],"container-title":"Oncotarget","id":"ITEM-1","issue":"12","issued":{"date-parts":[["2013","11","5"]]},"page":"2326-2338","publisher":"Impact Journals LLC","title":"Enrichment of human osteosarcoma stem cells based on hTERT transcriptional activity","type":"article-journal","volume":"4"},"uris":["http://www.mendeley.com/documents/?uuid=cd147b11-1bc4-32f9-8970-c11bfa6652f7"]}],"mendeley":{"formattedCitation":"&lt;sup&gt;[53]&lt;/sup&gt;","plainTextFormattedCitation":"[53]","previouslyFormattedCitation":"&lt;sup&gt;[53]&lt;/sup&gt;"},"properties":{"noteIndex":0},"schema":"https://github.com/citation-style-language/schema/raw/master/csl-citation.json"}</w:instrText>
      </w:r>
      <w:r w:rsidR="009E1FE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3]</w:t>
      </w:r>
      <w:r w:rsidR="009E1FE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However, certain osteosarcoma cell lines and two-thirds of clinical osteosarcoma samples are telomerase-negative, rendering TERT-dependent labeling unsuitable for some patients.</w:t>
      </w:r>
    </w:p>
    <w:p w14:paraId="0C76BBC9" w14:textId="77777777" w:rsidR="0097406B" w:rsidRPr="00917D37" w:rsidRDefault="0097406B" w:rsidP="00917D37">
      <w:pPr>
        <w:adjustRightInd w:val="0"/>
        <w:snapToGrid w:val="0"/>
        <w:spacing w:line="360" w:lineRule="auto"/>
        <w:ind w:firstLineChars="200" w:firstLine="480"/>
        <w:jc w:val="both"/>
        <w:rPr>
          <w:rFonts w:ascii="Book Antiqua" w:hAnsi="Book Antiqua"/>
        </w:rPr>
      </w:pPr>
    </w:p>
    <w:p w14:paraId="69DC6CD1" w14:textId="77777777" w:rsidR="00A77B3E" w:rsidRPr="00917D37" w:rsidRDefault="00944BC6" w:rsidP="00917D37">
      <w:pPr>
        <w:adjustRightInd w:val="0"/>
        <w:snapToGrid w:val="0"/>
        <w:spacing w:line="360" w:lineRule="auto"/>
        <w:jc w:val="both"/>
        <w:rPr>
          <w:rFonts w:ascii="Book Antiqua" w:hAnsi="Book Antiqua"/>
          <w:i/>
          <w:iCs/>
        </w:rPr>
      </w:pPr>
      <w:r w:rsidRPr="00917D37">
        <w:rPr>
          <w:rFonts w:ascii="Book Antiqua" w:eastAsia="Book Antiqua" w:hAnsi="Book Antiqua" w:cs="Book Antiqua"/>
          <w:b/>
          <w:bCs/>
          <w:i/>
          <w:iCs/>
          <w:color w:val="000000"/>
        </w:rPr>
        <w:t>Reporter gene systems based on CSCs transcription factors</w:t>
      </w:r>
    </w:p>
    <w:p w14:paraId="484782BD" w14:textId="3F507AF2"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The transcription factors that regulate stemness in normal stem cells are also involved in cancer progression and CSC biology. In mouse embryonic stem cells, these factors form interconnected feed-forward transcriptional loops to establish and reinforce cell type-specific gene expression programs</w:t>
      </w:r>
      <w:r w:rsidR="009E1FE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73/pnas.1610612114","ISSN":"10916490","PMID":"28584089","abstract":"Homeobox a1 (Hoxa1) is one of the most rapidly induced genes in ES cell differentiation and it is the earliest expressed Hox gene in the mouse embryo. In this study, we used genomic approaches to identify Hoxa1-bound regions during early stages of ES cell differentiation into the neuro-ectoderm. Within 2 h of retinoic acid treatment, Hoxa1 is rapidly recruited to target sites that are associated with genes involved in regulation of pluripotency, and these genes display early changes in expression. The pattern of occupancy of Hoxa1 is dynamic and changes over time. At 12 h of differentiation, many sites bound at 2 h are lost and a new cohort of bound regions appears. At both time points the genome-wide mapping reveals that there is significant co-occupancy of Nanog (Nanog homeobox) and Hoxa1 on many common target sites, and these are linked to genes in the pluripotential regulatory network. In addition to shared target genes, Hoxa1 binds to regulatory regions of Nanog, and conversely Nanog binds to a 3' enhancer of Hoxa1. This finding provides evidence for direct cross-regulatory feedback between Hoxa1 and Nanog through a mechanism of mutual repression. Hoxa1 also binds to regulatory regions of Sox2 (sex-determining region Y box 2), Esrrb (estrogen-related receptor beta), and Myc, which underscores its key input into core components of the pluripotential regulatory network. We propose a model whereby direct inputs of Nanog and Hoxa1 on shared targets and mutual repression between Hoxa1 and the core pluripotency network provides a molecular mechanism that modulates the fine balance between the alternate states of pluripotency and differentiation.","author":[{"dropping-particle":"","family":"Kumar","given":"Bony D.","non-dropping-particle":"De","parse-names":false,"suffix":""},{"dropping-particle":"","family":"Parker","given":"Hugo J.","non-dropping-particle":"","parse-names":false,"suffix":""},{"dropping-particle":"","family":"Parrish","given":"Mark E.","non-dropping-particle":"","parse-names":false,"suffix":""},{"dropping-particle":"","family":"Lange","given":"Jeffrey J.","non-dropping-particle":"","parse-names":false,"suffix":""},{"dropping-particle":"","family":"Slaughter","given":"Brian D.","non-dropping-particle":"","parse-names":false,"suffix":""},{"dropping-particle":"","family":"Unruh","given":"Jay R.","non-dropping-particle":"","parse-names":false,"suffix":""},{"dropping-particle":"","family":"Paulson","given":"Ariel","non-dropping-particle":"","parse-names":false,"suffix":""},{"dropping-particle":"","family":"Krumlauf","given":"Robb","non-dropping-particle":"","parse-names":false,"suffix":""}],"container-title":"Proceedings of the National Academy of Sciences of the United States of America","id":"ITEM-1","issue":"23","issued":{"date-parts":[["2017","6","6"]]},"page":"5838-5845","publisher":"National Academy of Sciences","title":"Dynamic regulation of Nanog and stem cell-signaling pathways by Hoxa1 during early neuro-ectodermal differentiation of ES cells","type":"article-journal","volume":"114"},"uris":["http://www.mendeley.com/documents/?uuid=0f3c715f-17fd-3bdb-95b6-b53e28f98ba8"]},{"id":"ITEM-2","itemData":{"DOI":"10.1038/nature05284","ISSN":"14764687","PMID":"17093407","abstract":"Embryonic stem (ES) cells are pluripotent and of therapeutic potential in regenerative medicine. Understanding pluripotency at the molecular level should illuminate fundamental properties of stem cells and the process of cellular reprogramming. Through cell fusion the embryonic cell phenotype can be imposed on somatic cells, a process promoted by the homeodomain protein Nanog, which is central to the maintenance of ES cell pluripotency. Nanog is thought to function in concert with other factors such as Oct4 (ref. 8) and Sox2 (ref. 9) to establish ES cell identity. Here we explore the protein network in which Nanog operates in mouse ES cells. Using affinity purification of Nanog under native conditions followed by mass spectrometry, we have identified physically associated proteins. In an iterative fashion we also identified partners of several Nanog-associated proteins (including Oct4), validated the functional relevance of selected newly identified components and constructed a protein interaction network. The network is highly enriched for nuclear factors that are individually critical for maintenance of the ES cell state and co-regulated on differentiation. The network is linked to multiple co-repressor pathways and is composed of numerous proteins whose encoding genes are putative direct transcriptional targets of its members. This tight protein network seems to function as a cellular module dedicated to pluripotency. ©2006 Nature Publishing Group.","author":[{"dropping-particle":"","family":"Wang","given":"Jianlong","non-dropping-particle":"","parse-names":false,"suffix":""},{"dropping-particle":"","family":"Rao","given":"Sridhar","non-dropping-particle":"","parse-names":false,"suffix":""},{"dropping-particle":"","family":"Chu","given":"Jianlin","non-dropping-particle":"","parse-names":false,"suffix":""},{"dropping-particle":"","family":"Shen","given":"Xiaohua","non-dropping-particle":"","parse-names":false,"suffix":""},{"dropping-particle":"","family":"Levasseur","given":"Dana N.","non-dropping-particle":"","parse-names":false,"suffix":""},{"dropping-particle":"","family":"Theunissen","given":"Thorold W.","non-dropping-particle":"","parse-names":false,"suffix":""},{"dropping-particle":"","family":"Orkin","given":"Stuart H.","non-dropping-particle":"","parse-names":false,"suffix":""}],"container-title":"Nature","id":"ITEM-2","issue":"7117","issued":{"date-parts":[["2006","11","16"]]},"page":"364-368","publisher":"Nature Publishing Group","title":"A protein interaction network for pluripotency of embryonic stem cells","type":"article-journal","volume":"444"},"uris":["http://www.mendeley.com/documents/?uuid=2de87606-8129-3e92-aadf-84c6f4182144"]}],"mendeley":{"formattedCitation":"&lt;sup&gt;[54,55]&lt;/sup&gt;","plainTextFormattedCitation":"[54,55]","previouslyFormattedCitation":"&lt;sup&gt;[54,55]&lt;/sup&gt;"},"properties":{"noteIndex":0},"schema":"https://github.com/citation-style-language/schema/raw/master/csl-citation.json"}</w:instrText>
      </w:r>
      <w:r w:rsidR="009E1FE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4,55]</w:t>
      </w:r>
      <w:r w:rsidR="009E1FE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Figure 1A). The ensemble of core transcription factors and their regulatory loops constitutes core transcriptional regulatory circuitry in many signaling pathways that regulate CSCs functions</w:t>
      </w:r>
      <w:r w:rsidR="009E1FE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388-020-01459-w","ISSN":"1476-5594","PMID":"32943730","abstract":"Transcription factors (TFs) coordinate the on-and-off states of gene expression typically in a combinatorial fashion. Studies from embryonic stem cells and other cell types have revealed that a clique of self-regulated core TFs control cell identity and cell state. These core TFs form interconnected feed-forward transcriptional loops to establish and reinforce the cell-type-specific gene-expression program; the ensemble of core TFs and their regulatory loops constitutes core transcriptional regulatory circuitry (CRC). Here, we summarize recent progress in computational reconstitution and biologic exploration of CRCs across various human malignancies, and consolidate the strategy and methodology for CRC discovery. We also discuss the genetic basis and therapeutic vulnerability of CRC, and highlight new frontiers and future efforts for the study of CRC in cancer. Knowledge of CRC in cancer is fundamental to understanding cancer-specific transcriptional addiction, and should provide important insight to both pathobiology and therapeutics.","author":[{"dropping-particle":"","family":"Chen","given":"Ye","non-dropping-particle":"","parse-names":false,"suffix":""},{"dropping-particle":"","family":"Xu","given":"Liang","non-dropping-particle":"","parse-names":false,"suffix":""},{"dropping-particle":"","family":"Lin","given":"Ruby Yu-Tong","non-dropping-particle":"","parse-names":false,"suffix":""},{"dropping-particle":"","family":"Müschen","given":"Markus","non-dropping-particle":"","parse-names":false,"suffix":""},{"dropping-particle":"","family":"Koeffler","given":"H. Phillip","non-dropping-particle":"","parse-names":false,"suffix":""}],"container-title":"Oncogene","id":"ITEM-1","issue":"43","issued":{"date-parts":[["2020","10","22"]]},"page":"6633-6646","publisher":"Springer Nature","title":"Core transcriptional regulatory circuitries in cancer.","type":"article-journal","volume":"39"},"uris":["http://www.mendeley.com/documents/?uuid=91f01a33-e547-3752-bc88-05f2cccaf884"]}],"mendeley":{"formattedCitation":"&lt;sup&gt;[56]&lt;/sup&gt;","plainTextFormattedCitation":"[56]","previouslyFormattedCitation":"&lt;sup&gt;[56]&lt;/sup&gt;"},"properties":{"noteIndex":0},"schema":"https://github.com/citation-style-language/schema/raw/master/csl-citation.json"}</w:instrText>
      </w:r>
      <w:r w:rsidR="009E1FE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6]</w:t>
      </w:r>
      <w:r w:rsidR="009E1FE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Figure 1B). </w:t>
      </w:r>
    </w:p>
    <w:p w14:paraId="7A6F6D50" w14:textId="1E431DE6"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High expression of OCT4 correlates with self-renewal, chemoresistance, and tumorigenic potential of bladder, breast, and glial cells</w:t>
      </w:r>
      <w:r w:rsidR="009E1FE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8632/oncotarget.9602","ISSN":"1949-2553","PMID":"27244887","abstract":"Cancer cells initially characterized as sensitive to chemotherapy may acquire resistance to chemotherapy and lead to tumor recurrence through the expansion of drug-resistant population. Acquisition of drug resistance to conventional chemotherapy is a major obstacle in the treatment of recurrent cancer. Here we investigated whether anticancer drugs induced Oct4 expression, thereby contributing to acquired drug resistance and tumor recurrence in bladder cancer. We identified a positive correlation of Oct4 expression with tumor recurrence in 122 clinical specimens of superficial high-grade (stages T1-2) bladder transitional cell carcinoma (TCC). Increased Oct4 levels in bladder tumors were associated with short recurrence-free intervals in the patients. Chemotherapy induced Oct4 expression in bladder cancer cells. Notably, treatment with cisplatin increased CD44-positive bladder cancer cells expressing Oct4, representing cancer stem-like cell subpopulation. Forced expression of Oct4 reduced, whereas knockdown of Oct4 enhanced, drug sensitivity in bladder cancer cells. Furthermore, tumor cells overexpressing Oct4 responded poorly to cisplatin in vivo. In regard to clinical relevance, inhibition of Oct4 by all-trans retinoic acid (ATRA) synergistically increased sensitivity to cisplatin in bladder cancer cells. Furthermore, the combination of cisplatin and ATRA was superior to cisplatin alone in suppressing tumor growth. Therefore, our results provide evidence that Oct4 increases drug resistance and implicate that inhibition of Oct4 may be a therapeutic strategy to circumvent drug resistance.","author":[{"dropping-particle":"","family":"Lu","given":"Chia-Sing","non-dropping-particle":"","parse-names":false,"suffix":""},{"dropping-particle":"","family":"Shieh","given":"Gia-Shing","non-dropping-particle":"","parse-names":false,"suffix":""},{"dropping-particle":"","family":"Wang","given":"Chung-Teng","non-dropping-particle":"","parse-names":false,"suffix":""},{"dropping-particle":"","family":"Su","given":"Bing-Hua","non-dropping-particle":"","parse-names":false,"suffix":""},{"dropping-particle":"","family":"Su","given":"Yu-Chu","non-dropping-particle":"","parse-names":false,"suffix":""},{"dropping-particle":"","family":"Chen","given":"Yi-Cheng","non-dropping-particle":"","parse-names":false,"suffix":""},{"dropping-particle":"","family":"Su","given":"Wu-Chou","non-dropping-particle":"","parse-names":false,"suffix":""},{"dropping-particle":"","family":"Wu","given":"Pensee","non-dropping-particle":"","parse-names":false,"suffix":""},{"dropping-particle":"","family":"Yang","given":"Wen-Horng","non-dropping-particle":"","parse-names":false,"suffix":""},{"dropping-particle":"","family":"Shiau","given":"Ai-Li","non-dropping-particle":"","parse-names":false,"suffix":""},{"dropping-particle":"","family":"Wu","given":"Chao-Liang","non-dropping-particle":"","parse-names":false,"suffix":""}],"container-title":"Oncotarget","id":"ITEM-1","issue":"19","issued":{"date-parts":[["2017","5","9"]]},"page":"30844-30858","publisher":"Impact Journals LLC","title":"Chemotherapeutics-induced Oct4 expression contributes to drug resistance and tumor recurrence in bladder cancer.","type":"article-journal","volume":"8"},"uris":["http://www.mendeley.com/documents/?uuid=05cc15e3-90f6-3577-a6d3-e174a2d08bc1"]},{"id":"ITEM-2","itemData":{"DOI":"10.18632/oncotarget.16750","ISSN":"1949-2553","PMID":"28422735","abstract":"The transcription factors of embryonic stem cells, such as Oct4, Sox2, Nanog, Bmi1, and Klf4, are known to be associated with stemness, epithelial-mesenchymal transition and aggressive tumor behavior. This study was designed to evaluate the clinicopathological significance of their expression in breast cancer. Immunohistochemistry for Oct4, Sox2, Nanog, Bmi1, and Klf4 was performed in 319 cases of invasive breast cancer. The relationship between the expression of these markers and clinicopathologic features of the tumors, including breast cancer stem cell phenotype and epithelial-mesenchymal transition marker expression, and their prognostic value in breast cancer, were analyzed. Expression of Oct4 and Sox2 was commonly associated with high histologic grade and high Ki-67 index in the whole group and in the hormone receptor-positive subgroup. On the other hand, expression of Nanog, Bmi1, and Klf4 was inversely correlated with aggressive features of the breast cancer. Oct4 expression was associated with ALDH1 expression but not with epithelial-mesenchymal transition marker expression. In survival analysis, Oct4 expression was independently associated with poor prognosis in the whole group and in the hormone receptor-positive subgroup, but not in hormone receptor-negative subgroup. Particularly, Oct4 expression was associated with poor clinical outcome in patients with hormone receptor-positive breast cancer treated with tamoxifen. Our results indicate that Oct4 expression is associated with aggressive features, ALDH1 expression, tamoxifen resistance and poor clinical outcomes in hormone receptor-positive breast cancer, and thus may be useful as a predictive and prognostic marker in this subgroup of breast cancer.","author":[{"dropping-particle":"","family":"Gwak","given":"Jae Moon","non-dropping-particle":"","parse-names":false,"suffix":""},{"dropping-particle":"","family":"Kim","given":"Milim","non-dropping-particle":"","parse-names":false,"suffix":""},{"dropping-particle":"","family":"Kim","given":"Hyun Jeong","non-dropping-particle":"","parse-names":false,"suffix":""},{"dropping-particle":"","family":"Jang","given":"Min Hye","non-dropping-particle":"","parse-names":false,"suffix":""},{"dropping-particle":"","family":"Park","given":"So Yeon","non-dropping-particle":"","parse-names":false,"suffix":""}],"container-title":"Oncotarget","id":"ITEM-2","issue":"22","issued":{"date-parts":[["2017","5","30"]]},"page":"36305-36318","publisher":"Impact Journals, LLC","title":"Expression of embryonal stem cell transcription factors in breast cancer: Oct4 as an indicator for poor clinical outcome and tamoxifen resistance.","type":"article-journal","volume":"8"},"uris":["http://www.mendeley.com/documents/?uuid=93c472d7-4b2e-325e-978b-bfdf691f7d10"]},{"id":"ITEM-3","itemData":{"DOI":"10.1002/glia.20800","ISSN":"1098-1136","PMID":"18985733","abstract":"There is increasing evidence that self-renewal capacity of cancer cells is critical for carcinogenesis; hence, it is vital to examine the expression and involvement of self-renewal regulatory genes in these cells. Here, we reported that Oct4, a well-known regulator of self-renewal in embryonic stem cells, was highly expressed in human gliomas and glioma cell lines, and the expression levels were increased in parallel with increasing glioma grades. In in vitro cell cultures, Oct4 was only expressed in rat C6 glioma cells and rat neural stem cells but not in rat brain differentiated cells. Downregulation of Oct4 expression by RNA interference in C6 cells was associated with reduced cell proliferation and colony formation. Further analysis revealed that Oct4 could upregulate phosphorylation of Stat3 to promote tumor cell proliferation. Overexpression of Oct4 in C6 cells increased the expression of nestin but decreased the expression of GFAP suggesting that Oct4 might inhibit the differentiation of glioma cells. Our findings may provide further evidence for the stem cell theory of carcinogenesis. In contrast, the results might also imply that Oct4 contributes to the existence of undifferentiated cells in gliomas.","author":[{"dropping-particle":"","family":"Du","given":"Zhanhui","non-dropping-particle":"","parse-names":false,"suffix":""},{"dropping-particle":"","family":"Jia","given":"Deyong","non-dropping-particle":"","parse-names":false,"suffix":""},{"dropping-particle":"","family":"Liu","given":"Shangming","non-dropping-particle":"","parse-names":false,"suffix":""},{"dropping-particle":"","family":"Wang","given":"Fuwu","non-dropping-particle":"","parse-names":false,"suffix":""},{"dropping-particle":"","family":"Li","given":"Gang","non-dropping-particle":"","parse-names":false,"suffix":""},{"dropping-particle":"","family":"Zhang","given":"Yanmin","non-dropping-particle":"","parse-names":false,"suffix":""},{"dropping-particle":"","family":"Cao","given":"Xinmin","non-dropping-particle":"","parse-names":false,"suffix":""},{"dropping-particle":"","family":"Ling","given":"Eng-Ang","non-dropping-particle":"","parse-names":false,"suffix":""},{"dropping-particle":"","family":"Hao","given":"Aijun","non-dropping-particle":"","parse-names":false,"suffix":""}],"container-title":"Glia","id":"ITEM-3","issue":"7","issued":{"date-parts":[["2009","5","1"]]},"page":"724-33","publisher":"John Wiley &amp; Sons, Ltd","title":"Oct4 is expressed in human gliomas and promotes colony formation in glioma cells.","type":"article-journal","volume":"57"},"uris":["http://www.mendeley.com/documents/?uuid=29c213a3-726b-39df-a337-ba85df09740e"]}],"mendeley":{"formattedCitation":"&lt;sup&gt;[57–59]&lt;/sup&gt;","plainTextFormattedCitation":"[57–59]","previouslyFormattedCitation":"&lt;sup&gt;[57–59]&lt;/sup&gt;"},"properties":{"noteIndex":0},"schema":"https://github.com/citation-style-language/schema/raw/master/csl-citation.json"}</w:instrText>
      </w:r>
      <w:r w:rsidR="009E1FE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7–59]</w:t>
      </w:r>
      <w:r w:rsidR="009E1FE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and an unfavorable prognosis in cervical, breast, and esophageal squamous cancers</w:t>
      </w:r>
      <w:r w:rsidR="00357568"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8632/oncotarget.16750","ISSN":"1949-2553","PMID":"28422735","abstract":"The transcription factors of embryonic stem cells, such as Oct4, Sox2, Nanog, Bmi1, and Klf4, are known to be associated with stemness, epithelial-mesenchymal transition and aggressive tumor behavior. This study was designed to evaluate the clinicopathological significance of their expression in breast cancer. Immunohistochemistry for Oct4, Sox2, Nanog, Bmi1, and Klf4 was performed in 319 cases of invasive breast cancer. The relationship between the expression of these markers and clinicopathologic features of the tumors, including breast cancer stem cell phenotype and epithelial-mesenchymal transition marker expression, and their prognostic value in breast cancer, were analyzed. Expression of Oct4 and Sox2 was commonly associated with high histologic grade and high Ki-67 index in the whole group and in the hormone receptor-positive subgroup. On the other hand, expression of Nanog, Bmi1, and Klf4 was inversely correlated with aggressive features of the breast cancer. Oct4 expression was associated with ALDH1 expression but not with epithelial-mesenchymal transition marker expression. In survival analysis, Oct4 expression was independently associated with poor prognosis in the whole group and in the hormone receptor-positive subgroup, but not in hormone receptor-negative subgroup. Particularly, Oct4 expression was associated with poor clinical outcome in patients with hormone receptor-positive breast cancer treated with tamoxifen. Our results indicate that Oct4 expression is associated with aggressive features, ALDH1 expression, tamoxifen resistance and poor clinical outcomes in hormone receptor-positive breast cancer, and thus may be useful as a predictive and prognostic marker in this subgroup of breast cancer.","author":[{"dropping-particle":"","family":"Gwak","given":"Jae Moon","non-dropping-particle":"","parse-names":false,"suffix":""},{"dropping-particle":"","family":"Kim","given":"Milim","non-dropping-particle":"","parse-names":false,"suffix":""},{"dropping-particle":"","family":"Kim","given":"Hyun Jeong","non-dropping-particle":"","parse-names":false,"suffix":""},{"dropping-particle":"","family":"Jang","given":"Min Hye","non-dropping-particle":"","parse-names":false,"suffix":""},{"dropping-particle":"","family":"Park","given":"So Yeon","non-dropping-particle":"","parse-names":false,"suffix":""}],"container-title":"Oncotarget","id":"ITEM-1","issue":"22","issued":{"date-parts":[["2017","5","30"]]},"page":"36305-36318","publisher":"Impact Journals, LLC","title":"Expression of embryonal stem cell transcription factors in breast cancer: Oct4 as an indicator for poor clinical outcome and tamoxifen resistance.","type":"article-journal","volume":"8"},"uris":["http://www.mendeley.com/documents/?uuid=93c472d7-4b2e-325e-978b-bfdf691f7d10"]},{"id":"ITEM-2","itemData":{"DOI":"10.1097/MD.0000000000022804","ISSN":"1536-5964","PMID":"33080755","abstract":"BACKGROUND Octamer binding transcription factor 4 (Oct4) is critically important in the development and progression of cancer, and is considered a potential biomarker for tumor prognosis. However, the prognostic value of Oct4 in patients with solid tumors remains elusive. Herein, we conducted a meta-analysis to assess the prognostic value of Oct4 in patients with solid tumors. METHODS We conducted a literature search on PubMed, Embase, and Web of Science databases to retrieve comprehensive and eligible studies published until December 2019. The study was conducted per the Preferred Reporting Items for Systematic Reviews and Meta-Analysis guidelines. The pooled hazard ratios (HRs) with 95% confidence intervals (CIs) of overall survival (OS) and disease-free survival (DFS)/recurrence-free survival (RFS)/progress-free survival (PFS) were used to evaluate the prognostic value of Oct4 in patients with solid tumors via either random or fixed-effects models. RESULTS In total, 36 studies with 5198 patients were included in the meta-analysis. Notably, elevated Oct4 expression was associated with worse OS (pooled HR: 2.02, 95% CI: 1.55-2.62, P &lt; .001) and DFS/RFS/PFS (pooled HR: 2.34, 95% CI: 1.88-2.92, P &lt; .001). CONCLUSION This work demonstrated that patients with solid tumors show high expression of Oct4 which is linked to worse prognosis in patients with solid tumors including hepatocellular carcinoma (OS, DFS/RFS/PFS), esophageal squamous cell carcinoma (OS), gastric cancer (OS), cervical cancer (OS, DFS/RFS/PFS), and colorectal cancer (OS, DFS/RFS/PFS), this implicated Oct4 as a potential biomarker to predict the prognosis of tumors.","author":[{"dropping-particle":"","family":"Zhao","given":"Xiaoyan","non-dropping-particle":"","parse-names":false,"suffix":""},{"dropping-particle":"","family":"Lu","given":"Hui","non-dropping-particle":"","parse-names":false,"suffix":""},{"dropping-particle":"","family":"Sun","given":"Yan","non-dropping-particle":"","parse-names":false,"suffix":""},{"dropping-particle":"","family":"Liu","given":"Li","non-dropping-particle":"","parse-names":false,"suffix":""},{"dropping-particle":"","family":"Wang","given":"Huafang","non-dropping-particle":"","parse-names":false,"suffix":""}],"container-title":"Medicine","id":"ITEM-2","issue":"42","issued":{"date-parts":[["2020","10","16"]]},"page":"e22804","publisher":"NLM (Medline)","title":"Prognostic value of octamer binding transcription factor 4 for patients with solid tumors: A meta-analysis.","type":"article-journal","volume":"99"},"uris":["http://www.mendeley.com/documents/?uuid=d897ebbf-2b45-3c47-9466-5255b4cf98aa"]},{"id":"ITEM-3","itemData":{"DOI":"10.1371/journal.pone.0049693","ISSN":"19326203","PMID":"23185410","abstract":"Background: OCT4 and Survivin are important factors for cancer cell proliferation, renewal and dedifferentiation, and correlate with resistance to radiotherapy and chemotherapy in most human cancers, but their regulatory mechanisms are not well known. Methodology/Principal Findings: In this study, 50 patients with esophageal squamous cell carcinoma (ESCC) were retrospectively analyzed. OCT4 was expressed in 13 cases (26%), and survivin was positively expressed in 31 cases (62%), examined by immunochemistry. OCT4 was found to be an independent predictive factor for median survival time, and the patients from the subgroup with both high expression of OCT4 and Survivin had the worst prognosis investigated by log-rank test. To further explore the molecular regulatory mechanism between OCT4 and Survivin, we constructed the specific small hairpin RNA (shRNA)-expressing vectors targeting OCT4 or/and Survivin and manipulated the expression of OCT4 and Survivin. By Western blotting and RT-PCR, we found that OCT4 could up-regulate Survivin expression in the esophageal cancer cell lines Eca109 and TE1. Simultaneously knockdown of OCT4 and Survivin expression induced cell apoptosis and G2-phase decrease of cell cycle by flow cytometry, and finally exerted an enhanced anti-proliferation potency in Eca109 and TE1 cell lines by MTT assay. Conclusions: This study shows that OCT4 and Survivin expression were correlated with poor survival in patients with ESCC. OCT4 and Survivin may be regarded as targets in ESCC biotherapy. © 2012 Li et al.","author":[{"dropping-particle":"","family":"Li","given":"Chunguang","non-dropping-particle":"","parse-names":false,"suffix":""},{"dropping-particle":"","family":"Yan","given":"Yan","non-dropping-particle":"","parse-names":false,"suffix":""},{"dropping-particle":"","family":"Ji","given":"Weidan","non-dropping-particle":"","parse-names":false,"suffix":""},{"dropping-particle":"","family":"Bao","given":"Longlong","non-dropping-particle":"","parse-names":false,"suffix":""},{"dropping-particle":"","family":"Qian","given":"Haihua","non-dropping-particle":"","parse-names":false,"suffix":""},{"dropping-particle":"","family":"Chen","given":"Lei","non-dropping-particle":"","parse-names":false,"suffix":""},{"dropping-particle":"","family":"Wu","given":"Mengchao","non-dropping-particle":"","parse-names":false,"suffix":""},{"dropping-particle":"","family":"Chen","given":"Hezhong","non-dropping-particle":"","parse-names":false,"suffix":""},{"dropping-particle":"","family":"Li","given":"Zhigang","non-dropping-particle":"","parse-names":false,"suffix":""},{"dropping-particle":"","family":"Su","given":"Changqing","non-dropping-particle":"","parse-names":false,"suffix":""}],"container-title":"PLoS ONE","id":"ITEM-3","issue":"11","issued":{"date-parts":[["2012","11","21"]]},"publisher":"PLoS One","title":"OCT4 Positively Regulates Survivin Expression to Promote Cancer Cell Proliferation and Leads to Poor Prognosis in Esophageal Squamous Cell Carcinoma","type":"article-journal","volume":"7"},"uris":["http://www.mendeley.com/documents/?uuid=aa002aa1-ca58-32b5-82f2-1dc997ab49f8"]}],"mendeley":{"formattedCitation":"&lt;sup&gt;[58,60,61]&lt;/sup&gt;","plainTextFormattedCitation":"[58,60,61]","previouslyFormattedCitation":"&lt;sup&gt;[58,60,61]&lt;/sup&gt;"},"properties":{"noteIndex":0},"schema":"https://github.com/citation-style-language/schema/raw/master/csl-citation.json"}</w:instrText>
      </w:r>
      <w:r w:rsidR="00357568"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58,60,61]</w:t>
      </w:r>
      <w:r w:rsidR="00357568"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SOX2 is important in maintaining self-renewal and tumorigenesis and inhibiting differentiation in CSCs from melanoma, lung adenocarcinoma, and lymphoma tissue</w:t>
      </w:r>
      <w:r w:rsidR="003F2146"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onc.2014.71","ISSN":"14765594","PMID":"24681955","abstract":"Melanoma is one of the most aggressive types of human cancer, characterized by enhanced heterogeneity and resistance to conventional therapy at advanced stages. We and others have previously shown that HEDGEHOG-GLI (HH-GLI) signaling is required for melanoma growth and for survival and expansion of melanoma-initiating cells (MICs). Recent reports indicate that HH-GLI signaling regulates a set of genes typically expressed in embryonic stem cells, including SOX2 (sex-determining region Y (SRY)-Box2). Here we address the function of SOX2 in human melanomas and MICs and its interaction with HH-GLI signaling. We find that SOX2 is highly expressed in melanoma stem cells. Knockdown of SOX2 sharply decreases self-renewal in melanoma spheres and in putative melanoma stem cells with high aldehyde dehydrogenase activity (ALDH high). Conversely, ectopic expression of SOX2 in melanoma cells enhances their self-renewal in vitro. SOX2 silencing also inhibits cell growth and induces apoptosis in melanoma cells. In addition, depletion of SOX2 progressively abrogates tumor growth and leads to a significant decrease in tumor-initiating capability of ALDH high MICs upon xenotransplantation, suggesting that SOX2 is required for tumor initiation and for continuous tumor growth. We show that SOX2 is regulated by HH signaling and that the transcription factors GLI1 and GLI2, the downstream effectors of HH-GLI signaling, bind to the proximal promoter region of SOX2 in primary melanoma cells. In functional studies, we find that SOX2 function is required for HH-induced melanoma cell growth and MIC self-renewal in vitro. Thus SOX2 is a critical factor for self-renewal and tumorigenicity of MICs and an important mediator of HH-GLI signaling in melanoma. These findings could provide the basis for novel therapeutic strategies based on the inhibition of SOX2 for the treatment of a subset of human melanomas.","author":[{"dropping-particle":"","family":"Santini","given":"R.","non-dropping-particle":"","parse-names":false,"suffix":""},{"dropping-particle":"","family":"Pietrobono","given":"S.","non-dropping-particle":"","parse-names":false,"suffix":""},{"dropping-particle":"","family":"Pandolfi","given":"S.","non-dropping-particle":"","parse-names":false,"suffix":""},{"dropping-particle":"","family":"Montagnani","given":"V.","non-dropping-particle":"","parse-names":false,"suffix":""},{"dropping-particle":"","family":"D'Amico","given":"M.","non-dropping-particle":"","parse-names":false,"suffix":""},{"dropping-particle":"","family":"Penachioni","given":"J. Y.","non-dropping-particle":"","parse-names":false,"suffix":""},{"dropping-particle":"","family":"Vinci","given":"M. C.","non-dropping-particle":"","parse-names":false,"suffix":""},{"dropping-particle":"","family":"Borgognoni","given":"L.","non-dropping-particle":"","parse-names":false,"suffix":""},{"dropping-particle":"","family":"Stecca","given":"B.","non-dropping-particle":"","parse-names":false,"suffix":""}],"container-title":"Oncogene","id":"ITEM-1","issue":"38","issued":{"date-parts":[["2014","9","18"]]},"page":"4697-4708","publisher":"Nature Publishing Group","title":"SOX2 regulates self-renewal and tumorigenicity of human melanoma-initiating cells","type":"article-journal","volume":"33"},"uris":["http://www.mendeley.com/documents/?uuid=0edf44aa-bf6a-3041-aff0-660b19020855"]},{"id":"ITEM-2","itemData":{"DOI":"10.1038/s41598-020-61295-6","ISSN":"20452322","PMID":"32170113","abstract":"Non-small cell lung cancer (NSCLC) is known to have poor patient outcomes due to development of resistance to chemotherapy agents and the EGFR inhibitors, which results in recurrence of highly aggressive lung tumors. Even with recent success in immunotherapy using the checkpoint inhibitors, additional investigations are essential to identify novel therapeutic strategies for efficacious treatment for NSCLC. Our finding that high levels of histone deacetylase 11 (HDAC11) in human lung tumor tissues correlate with poor patient outcome and that depletion or inhibition of HDAC11 not only significantly reduces self-renewal of cancer stem cells (CSCs) from NSCLC but also decreases Sox2 expression that is essential for maintenance of CSCs, indicates that HDAC11 is a potential target to combat NSCLC. We find that HDAC11 suppresses Sox2 expression through the mediation of Gli1, the Hedgehog pathway transcription factor. In addition, we have used highly selective HDAC11 inhibitors that not only target stemness and adherence independent growth of lung cancer cells but these inhibitors could also efficiently ablate the growth of drug-insensitive stem-like cells as well as therapy resistant lung cancer cells. These inhibitors were found to be efficacious even in presence of cancer associated fibroblasts which have been shown to contribute in therapy resistance. Our study presents a novel role of HDAC11 in lung adenocarcinoma progression and the potential use of highly selective inhibitors of HDAC11 in combating lung cancers.","author":[{"dropping-particle":"","family":"Bora-Singhal","given":"Namrata","non-dropping-particle":"","parse-names":false,"suffix":""},{"dropping-particle":"","family":"Mohankumar","given":"Durairaj","non-dropping-particle":"","parse-names":false,"suffix":""},{"dropping-particle":"","family":"Saha","given":"Biswarup","non-dropping-particle":"","parse-names":false,"suffix":""},{"dropping-particle":"","family":"Colin","given":"Christelle M.","non-dropping-particle":"","parse-names":false,"suffix":""},{"dropping-particle":"","family":"Lee","given":"Jennifer Y.","non-dropping-particle":"","parse-names":false,"suffix":""},{"dropping-particle":"","family":"Martin","given":"Matthew W.","non-dropping-particle":"","parse-names":false,"suffix":""},{"dropping-particle":"","family":"Zheng","given":"Xiaozhang","non-dropping-particle":"","parse-names":false,"suffix":""},{"dropping-particle":"","family":"Coppola","given":"Domenico","non-dropping-particle":"","parse-names":false,"suffix":""},{"dropping-particle":"","family":"Chellappan","given":"Srikumar","non-dropping-particle":"","parse-names":false,"suffix":""}],"container-title":"Scientific Reports","id":"ITEM-2","issue":"1","issued":{"date-parts":[["2020","12","1"]]},"page":"1-20","publisher":"Nature Research","title":"Novel HDAC11 inhibitors suppress lung adenocarcinoma stem cell self-renewal and overcome drug resistance by suppressing Sox2","type":"article-journal","volume":"10"},"uris":["http://www.mendeley.com/documents/?uuid=cf950bbb-5931-3db1-a52c-4e1576f0aaea"]},{"id":"ITEM-3","itemData":{"DOI":"10.7150/thno.41362","ISSN":"18387640","PMID":"32194860","abstract":"Up to one-third of diffuse large B cell lymphoma (DLBCL) patients eventually develop resistance to R-CHOP regimen, while the remaining therapeutic options are limited. Thus, understanding the underlying mechanisms and developing therapeutic approaches are urgently needed. Methods: We generated two germinal center B cell-like (GCB) and activated B cell-like (ABC) subtype R-CHO resistant DLBCL cell lines, of which the tumor-initiating capacity was evaluated by serial-transplantation and stemness-associated features including CD34 and CD133 expression, side population and ALDH1 activity were detected by flow cytometry or immunoblotting. Expression profiles of these resistant cells were characterized by RNA sequencing. The susceptibility of resistant cells to different treatments was evaluated by in vitro CytoTox-glo assay and in tumor-bearing mice. The expression levels of SOX2, phos-AKT, CDK6 and FGFR1/2 were detected in 12 R-CHOP-resistant DLBCL clinical specimens by IHC. Results: The stem-like CSC proportion significantly increased in both resistant DLBCL subtypes. SOX2 expression level remarkably elevated in both resistant cell lines due to its phosphorylation by activated PI3K/AKT signaling, thus preventing ubiquitin-mediated degradation. Further, multiple factors, including BCR, integrins, chemokines and FGFR1/2 signaling, regulated PI3K/AKT activation. CDK6 in GCB subtype and FGFR1/2 in ABC subtype were SOX2 targets, whose inhibition potently re-sensitized resistant cells to R-CHOP treatment. More importantly, addition of PI3K inhibitor to R-CHOP completely suppressed the tumor growth of R-CHO-resistant DLBCL cells, most likely by converting CSCs to chemo-sensitive differentiated cells. Conclusions: The PI3K/AKT/SOX2 axis plays a critical role in R-CHOP resistance development and the pro-differentiation therapy against CSCs proposed in this study warrants further study in clinical trials for the treatment of resistant DLBCL.","author":[{"dropping-particle":"","family":"Chen","given":"Jianfeng","non-dropping-particle":"","parse-names":false,"suffix":""},{"dropping-particle":"","family":"Ge","given":"Xiaowen","non-dropping-particle":"","parse-names":false,"suffix":""},{"dropping-particle":"","family":"Zhang","given":"Wei","non-dropping-particle":"","parse-names":false,"suffix":""},{"dropping-particle":"","family":"Ding","given":"Peipei","non-dropping-particle":"","parse-names":false,"suffix":""},{"dropping-particle":"","family":"Du","given":"Yiqun","non-dropping-particle":"","parse-names":false,"suffix":""},{"dropping-particle":"","family":"Wang","given":"Qi","non-dropping-particle":"","parse-names":false,"suffix":""},{"dropping-particle":"","family":"Li","given":"Ling","non-dropping-particle":"","parse-names":false,"suffix":""},{"dropping-particle":"","family":"Fang","given":"Lan","non-dropping-particle":"","parse-names":false,"suffix":""},{"dropping-particle":"","family":"Sun","given":"Yujing","non-dropping-particle":"","parse-names":false,"suffix":""},{"dropping-particle":"","family":"Zhang","given":"Pingzhao","non-dropping-particle":"","parse-names":false,"suffix":""},{"dropping-particle":"","family":"Zhou","given":"Yuzhen","non-dropping-particle":"","parse-names":false,"suffix":""},{"dropping-particle":"","family":"Zhang","given":"Long","non-dropping-particle":"","parse-names":false,"suffix":""},{"dropping-particle":"","family":"Lv","given":"Xinyue","non-dropping-particle":"","parse-names":false,"suffix":""},{"dropping-particle":"","family":"Li","given":"Luying","non-dropping-particle":"","parse-names":false,"suffix":""},{"dropping-particle":"","family":"Zhang","given":"Xin","non-dropping-particle":"","parse-names":false,"suffix":""},{"dropping-particle":"","family":"Zhang","given":"Qunling","non-dropping-particle":"","parse-names":false,"suffix":""},{"dropping-particle":"","family":"Xue","given":"Kai","non-dropping-particle":"","parse-names":false,"suffix":""},{"dropping-particle":"","family":"Gu","given":"Hongyu","non-dropping-particle":"","parse-names":false,"suffix":""},{"dropping-particle":"","family":"Lei","given":"Qunying","non-dropping-particle":"","parse-names":false,"suffix":""},{"dropping-particle":"","family":"Wong","given":"Jiemin","non-dropping-particle":"","parse-names":false,"suffix":""},{"dropping-particle":"","family":"Hu","given":"Weiguo","non-dropping-particle":"","parse-names":false,"suffix":""}],"container-title":"Theranostics","id":"ITEM-3","issue":"7","issued":{"date-parts":[["2020"]]},"page":"3151-3163","publisher":"Ivyspring International Publisher","title":"PI3K/AKT inhibition reverses R-CHOP resistance by destabilizing SOX2 in diffuse large B cell lymphoma","type":"article-journal","volume":"10"},"uris":["http://www.mendeley.com/documents/?uuid=1e69ff34-a7e7-3272-9f27-64ed1ab4c6ef"]}],"mendeley":{"formattedCitation":"&lt;sup&gt;[62–64]&lt;/sup&gt;","plainTextFormattedCitation":"[62–64]","previouslyFormattedCitation":"&lt;sup&gt;[62–64]&lt;/sup&gt;"},"properties":{"noteIndex":0},"schema":"https://github.com/citation-style-language/schema/raw/master/csl-citation.json"}</w:instrText>
      </w:r>
      <w:r w:rsidR="003F2146"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62–64]</w:t>
      </w:r>
      <w:r w:rsidR="003F2146"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and its elevated expression correlates positively with drug resistance and poor survival in prostate, breast, and glioma cancer patients</w:t>
      </w:r>
      <w:r w:rsidR="00293F87"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pcan.2014.29","ISSN":"14765608","PMID":"25091041","abstract":"Background:SOX2 is a member of SOX (SRY-related high mobility group box) family of transcription factors.Methods:In this study, we examined the expression of SOX2 in murine and human prostatic specimens by immunohistochemistry.Results:We found that SOX2 was expressed in murine prostates during budding morphogenesis and in neuroendocrine (NE) prostate cancer (PCa) murine models. Expression of SOX2 was also examined in human prostatic tissue. We found that SOX2 was expressed in 26 of the 30 BPH specimens. In these BPH samples, expression of SOX2 was limited to basal epithelial cells. In contrast, 24 of the 25 primary PCa specimens were negative for SOX2. The only positive primary PCa was the prostatic NE tumor, which also showed co-expression of synaptophysin. Additionally, the expression of SOX2 was detected in all prostatic NE tumor xenograft lines. Furthermore, we have examined the expression of SOX2 on a set of tissue microarrays consisting of metastatic PCa tissues. Expression of SOX2 was detected in at least one metastatic site in 15 of the 24 patients with metastatic castration-resistant PCa; and the expression of SOX2 was correlated with synaptophysin.Conclusions:SOX2 was expressed in developing prostates, basal cells of BPH, as well as prostatic NE tumors.","author":[{"dropping-particle":"","family":"Yu","given":"X.","non-dropping-particle":"","parse-names":false,"suffix":""},{"dropping-particle":"","family":"Cates","given":"J. M.","non-dropping-particle":"","parse-names":false,"suffix":""},{"dropping-particle":"","family":"Morrissey","given":"C.","non-dropping-particle":"","parse-names":false,"suffix":""},{"dropping-particle":"","family":"You","given":"C.","non-dropping-particle":"","parse-names":false,"suffix":""},{"dropping-particle":"","family":"Grabowska","given":"M. M.","non-dropping-particle":"","parse-names":false,"suffix":""},{"dropping-particle":"","family":"Zhang","given":"J.","non-dropping-particle":"","parse-names":false,"suffix":""},{"dropping-particle":"","family":"Degraff","given":"D. J.","non-dropping-particle":"","parse-names":false,"suffix":""},{"dropping-particle":"","family":"Strand","given":"D. W.","non-dropping-particle":"","parse-names":false,"suffix":""},{"dropping-particle":"","family":"Franco","given":"O. E.","non-dropping-particle":"","parse-names":false,"suffix":""},{"dropping-particle":"","family":"Lin-Tsai","given":"O.","non-dropping-particle":"","parse-names":false,"suffix":""},{"dropping-particle":"","family":"Hayward","given":"S. W.","non-dropping-particle":"","parse-names":false,"suffix":""},{"dropping-particle":"","family":"Matusik","given":"R. J.","non-dropping-particle":"","parse-names":false,"suffix":""}],"container-title":"Prostate Cancer and Prostatic Diseases","id":"ITEM-1","issue":"4","issued":{"date-parts":[["2014","12","13"]]},"page":"301-309","publisher":"Nature Publishing Group","title":"SOX2 expression in the developing, adult, as well as, diseased prostate","type":"article-journal","volume":"17"},"uris":["http://www.mendeley.com/documents/?uuid=5e6bbe90-cdd7-3717-bbf7-323de9386762"]},{"id":"ITEM-2","itemData":{"ISSN":"1936-2625","PMID":"26617720","abstract":"Deregulation of SOX9 expression has been detected in various human cancer tissues; however, the functional role of SOX9 expression has not been fully elucidated in glioma. SOX9 expression in glioma tissues was analyzed using public tumor datasets and quantitative reverse transcription polymerase chain reaction. The association of SOX9 expression with clinical prognosis in glioma patients was analyzed by examining publically available microarray profiling datasets. The functional roles of SOX9 in glioma were examined using gene set enrichment analysis (GSEA). Cell growth was measured using soft agar colony formation assay, and the cell cycle was analyzed using flow cytometry. Our data showed that SOX9 expression was commonly upregulated in glioma tissues, and patients with high SOX9 levels had shorter survival times. GSEA identified that the gene sets regulating cell proliferation and cell cycle progression were significantly enriched in glioma cells with high SOX9 expression. SOX9 downregulation decreased cyclin D1, CDK4 expression and Rb phosphorylation, which correlated with a reduced population of cells in the S phase and suppressed growth. SOX9, as an oncogene, is highly expressed in gliomas and may be potential indicators of a poor prognosis in glioma patients. SOX9 knockdown may suppress cancer cell growth by inducing cell cycle arrest, which suggests that SOX9 is a potential therapeutic target in glioma.","author":[{"dropping-particle":"","family":"Gao","given":"Jing","non-dropping-particle":"","parse-names":false,"suffix":""},{"dropping-particle":"","family":"Zhang","given":"Jia-Yi","non-dropping-particle":"","parse-names":false,"suffix":""},{"dropping-particle":"","family":"Li","given":"Yu-Hong","non-dropping-particle":"","parse-names":false,"suffix":""},{"dropping-particle":"","family":"Ren","given":"Fu","non-dropping-particle":"","parse-names":false,"suffix":""}],"container-title":"International journal of clinical and experimental pathology","id":"ITEM-2","issue":"9","issued":{"date-parts":[["2015","9","1"]]},"page":"10130-8","publisher":"E-Century Publishing Corporation","title":"Decreased expression of SOX9 indicates a better prognosis and inhibits the growth of glioma cells by inducing cell cycle arrest.","type":"article-journal","volume":"8"},"uris":["http://www.mendeley.com/documents/?uuid=fcde6d9f-c7b7-3ff6-ae45-b5f851a32d45"]},{"id":"ITEM-3","itemData":{"abstract":"Sox9, an important member of the Sox gene family, plays a key role in regulating sex determination and cartilage formation in mammals. Sox9 is associated with tumorigenesis in several cancers including breast cancer. Here, we investigated the correlation between the expression of Sox9 and breast cancer stem cells (BCSCs) and the clinicopathological characteristics and prognosis of patients with breast cancer. Sox9 expression was detected by immunohistochemistry and double staining was used to detect the expression of CD44 and CD24 in 420 breast cancer specimens. We used statistical methods to evaluate the relationship between Sox9 and clinicopathological features and the impact of BCSCs on overall survival (OS) and disease-free survival (DFS). Our results showed that Sox9 expression was closely associated with estrogen receptor and progesterone receptor levels, Ki-67, p53, lymph node metastasis (LNM), and BCSCs. High expression levels of Sox9 and positive BCSCs status were correlated with poor OS and DFS, and patients with both Sox9 upregulation and BCSCs had the worst prognosis. Multivariate analysis showed that Sox9 expression, LNM, and BCSCs were independent prognostic factors for OS and DFS. Taken together, our results suggest that high Sox9 expression levels are correlated with positive BCSCs status and both are predictors of poor OS and DFS in patients with breast cancer. Sox9 may be used as a biomarker and a therapeutic target for eliminating BCSCs.","author":[{"dropping-particle":"","family":"Lei","given":"Bo","non-dropping-particle":"","parse-names":false,"suffix":""},{"dropping-particle":"","family":"Zhang","given":"Youxue","non-dropping-particle":"","parse-names":false,"suffix":""},{"dropping-particle":"","family":"Liu","given":"Tong","non-dropping-particle":"","parse-names":false,"suffix":""},{"dropping-particle":"","family":"Li","given":"Yiwen","non-dropping-particle":"","parse-names":false,"suffix":""},{"dropping-particle":"","family":"Pang","given":"Da","non-dropping-particle":"","parse-names":false,"suffix":""}],"container-title":"Int J Clin Exp Pathol","id":"ITEM-3","issue":"7","issued":{"date-parts":[["2016"]]},"page":"7345-7351","title":"Sox9 upregulation in breast cancer is correlated with poor prognosis and the CD44 + /CD24-/low phenotype","type":"article-journal","volume":"9"},"uris":["http://www.mendeley.com/documents/?uuid=009661f1-b0e3-3d2f-a902-23c9b0d08f0d"]},{"id":"ITEM-4","itemData":{"DOI":"10.1016/j.semcancer.2019.03.004","ISSN":"1096-3650","PMID":"30914279","abstract":"Cancer is a heavy burden for humans across the world with high morbidity and mortality. Transcription factors including sex determining region Y (SRY)-related high-mobility group (HMG) box (SOX) proteins are thought to be involved in the regulation of specific biological processes. The deregulation of gene expression programs can lead to cancer development. Here, we review the role of the SOX family in breast cancer, prostate cancer, renal cell carcinoma, thyroid cancer, brain tumours, gastrointestinal and lung tumours as well as the entailing therapeutic implications. The SOX family consists of more than 20 members that mediate DNA binding by the HMG domain and have regulatory functions in development, cell-fate decision, and differentiation. SOX2, SOX4, SOX5, SOX8, SOX9, and SOX18 are up-regulated in different cancer types and have been found to be associated with poor prognosis, while the up-regulation of SOX11 and SOX30 appears to be favourable for the outcome in other cancer types. SOX2, SOX4, SOX5 and other SOX members are involved in tumorigenesis, e.g. SOX2 is markedly up-regulated in chemotherapy resistant cells. The SoxF family (SOX7, SOX17, SOX18) plays an important role in angio- and lymphangiogenesis, with SOX18 seemingly being an attractive target for anti-angiogenic therapy and the treatment of metastatic disease in cancer. In summary, SOX transcription factors play an important role in cancer progression, including tumorigenesis, changes in the tumour microenvironment, and metastasis. Certain SOX proteins are potential molecular markers for cancer prognosis and putative potential therapeutic targets, but further investigations are required to understand their physiological functions.","author":[{"dropping-particle":"","family":"Grimm","given":"Daniela","non-dropping-particle":"","parse-names":false,"suffix":""},{"dropping-particle":"","family":"Bauer","given":"Johann","non-dropping-particle":"","parse-names":false,"suffix":""},{"dropping-particle":"","family":"Wise","given":"Petra","non-dropping-particle":"","parse-names":false,"suffix":""},{"dropping-particle":"","family":"Krüger","given":"Marcus","non-dropping-particle":"","parse-names":false,"suffix":""},{"dropping-particle":"","family":"Simonsen","given":"Ulf","non-dropping-particle":"","parse-names":false,"suffix":""},{"dropping-particle":"","family":"Wehland","given":"Markus","non-dropping-particle":"","parse-names":false,"suffix":""},{"dropping-particle":"","family":"Infanger","given":"Manfred","non-dropping-particle":"","parse-names":false,"suffix":""},{"dropping-particle":"","family":"Corydon","given":"Thomas J.","non-dropping-particle":"","parse-names":false,"suffix":""}],"container-title":"Seminars in cancer biology","id":"ITEM-4","issue":"Pt 1","issued":{"date-parts":[["2020","12","1"]]},"page":"122-153","publisher":"Academic Press","title":"The role of SOX family members in solid tumours and metastasis.","type":"article-journal","volume":"67"},"uris":["http://www.mendeley.com/documents/?uuid=84edf933-37fe-3123-af22-704ef0959b26"]},{"id":"ITEM-5","itemData":{"DOI":"10.1038/s41392-020-00242-3","ISSN":"2059-3635","PMID":"32728033","abstract":"SOX2 is a well-characterized pluripotent factor that is essential for stem cell self-renewal, reprogramming, and homeostasis. The cellular levels of SOX2 are precisely regulated by a complicated network at the levels of transcription, post-transcription, and post-translation. In many types of human cancer, SOX2 is dysregulated due to gene amplification and protein overexpression. SOX2 overexpression is associated with poor survival of cancer patients. Mechanistically, SOX2 promotes proliferation, survival, invasion/metastasis, cancer stemness, and drug resistance. SOX2 is, therefore, an attractive anticancer target. However, little progress has been made in the efforts to discover SOX2 inhibitors, largely due to undruggable nature of SOX2 as a transcription factor. In this review, we first briefly introduced SOX2 as a transcription factor, its domain structure, normal physiological functions, and its involvement in human cancers. We next discussed its role in embryonic development and stem cell-renewal. We then mainly focused on three aspects of SOX2: (a) the regulatory mechanisms of SOX2, including how SOX2 level is regulated, and how SOX2 cross-talks with multiple signaling pathways to control growth and survival; (b) the role of SOX2 in tumorigenesis and drug resistance; and (c) current drug discovery efforts on targeting SOX2, and the future perspectives to discover specific SOX2 inhibitors for effective cancer therapy.","author":[{"dropping-particle":"","family":"Zhang","given":"Shizhen","non-dropping-particle":"","parse-names":false,"suffix":""},{"dropping-particle":"","family":"Xiong","given":"Xiufang","non-dropping-particle":"","parse-names":false,"suffix":""},{"dropping-particle":"","family":"Sun","given":"Yi","non-dropping-particle":"","parse-names":false,"suffix":""}],"container-title":"Signal transduction and targeted therapy","id":"ITEM-5","issue":"1","issued":{"date-parts":[["2020","12","29"]]},"page":"135","publisher":"Springer Nature","title":"Functional characterization of SOX2 as an anticancer target.","type":"article-journal","volume":"5"},"uris":["http://www.mendeley.com/documents/?uuid=ef47f5b8-3fc3-36a0-9d1f-b815fd5af81f"]}],"mendeley":{"formattedCitation":"&lt;sup&gt;[65–69]&lt;/sup&gt;","plainTextFormattedCitation":"[65–69]","previouslyFormattedCitation":"&lt;sup&gt;[65–69]&lt;/sup&gt;"},"properties":{"noteIndex":0},"schema":"https://github.com/citation-style-language/schema/raw/master/csl-citation.json"}</w:instrText>
      </w:r>
      <w:r w:rsidR="00293F87"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65–69]</w:t>
      </w:r>
      <w:r w:rsidR="00293F87"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Overexpression of NANOG in CSCs </w:t>
      </w:r>
      <w:r w:rsidRPr="00917D37">
        <w:rPr>
          <w:rFonts w:ascii="Book Antiqua" w:eastAsia="Book Antiqua" w:hAnsi="Book Antiqua" w:cs="Book Antiqua"/>
          <w:color w:val="000000"/>
        </w:rPr>
        <w:lastRenderedPageBreak/>
        <w:t>promotes tumorigenicity by regulating self-renewal and proliferation in prostate, ovarian, and head and neck squamous cells</w:t>
      </w:r>
      <w:r w:rsidR="00C76239"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90/cancers12071794","ISSN":"2072-6694","PMID":"32635524","abstract":"Cancer stem cells (CSCs) play major roles in tumor initiation, progression, and resistance to cancer therapy. Several CSC markers have been studied in head and neck squamous cell carcinomas (HNSCC), including the pluripotency factors NANOG, SOX2, and OCT4; however, their clinical significance is still unclear. NANOG, SOX2, and OCT4 expression was evaluated by immunochemistry in 348 surgically-treated HNSCC, and correlated with clinicopathological parameters and patient outcomes. mRNA expression was further analyzed in 530 The Cancer Genome Atlas (TCGA) HNSCC. NANOG protein expression was detected in 250 (72%) cases, more frequently in patients with lymph node metastasis (p = 0.003), and was an independent predictor of better survival in multivariate analysis. While OCT4 expression was undetectable, SOX2 expression was observed in 105 (30%) cases, and strongly correlated with NANOG expression. Combined expression of both proteins showed the highest survival rates, and double-negative cases the worst survival. Strikingly, the impact of NANOG and SOX2 on outcome varied depending on tumor site and lymph node infiltration, specifically showing prognostic significance in pharyngeal tumors. Correlation between NANOG and SOX2 at mRNA and protein was specifically observed in node positive (N+) patients, and consistently correlated with better survival rates. According to our findings, NANOG protein expression is frequent in HNSCC, thereby emerging as an independent predictor of better prognosis in pharyngeal tumors. Moreover, this study uncovers a differential impact of NANOG and SOX2 expression on HNSCC prognosis, depending on tumor site and lymph node infiltration, which could facilitate high-risk patient stratification.","author":[{"dropping-particle":"","family":"Pedregal-Mallo","given":"Daniel","non-dropping-particle":"","parse-names":false,"suffix":""},{"dropping-particle":"","family":"Hermida-Prado","given":"Francisco","non-dropping-particle":"","parse-names":false,"suffix":""},{"dropping-particle":"","family":"Granda-Díaz","given":"Rocío","non-dropping-particle":"","parse-names":false,"suffix":""},{"dropping-particle":"","family":"Montoro-Jiménez","given":"Irene","non-dropping-particle":"","parse-names":false,"suffix":""},{"dropping-particle":"","family":"Allonca","given":"Eva","non-dropping-particle":"","parse-names":false,"suffix":""},{"dropping-particle":"","family":"Pozo-Agundo","given":"Esperanza","non-dropping-particle":"","parse-names":false,"suffix":""},{"dropping-particle":"","family":"Álvarez-Fernández","given":"Mónica","non-dropping-particle":"","parse-names":false,"suffix":""},{"dropping-particle":"","family":"Álvarez-Marcos","given":"César","non-dropping-particle":"","parse-names":false,"suffix":""},{"dropping-particle":"","family":"García-Pedrero","given":"Juana M","non-dropping-particle":"","parse-names":false,"suffix":""},{"dropping-particle":"","family":"Rodrigo","given":"Juan Pablo","non-dropping-particle":"","parse-names":false,"suffix":""}],"container-title":"Cancers","id":"ITEM-1","issue":"7","issued":{"date-parts":[["2020","7","4"]]},"page":"1-15","publisher":"MDPI AG","title":"Prognostic Significance of the Pluripotency Factors NANOG, SOX2, and OCT4 in Head and Neck Squamous Cell Carcinomas.","type":"article-journal","volume":"12"},"uris":["http://www.mendeley.com/documents/?uuid=e41caf1e-3413-3814-89c4-3534eceb7ac0"]},{"id":"ITEM-2","itemData":{"DOI":"10.1038/onc.2011.114","ISSN":"1476-5594","PMID":"21499299","abstract":"Cancer cell molecular mimicry of stem cells (SC) imbues neoplastic cells with enhanced proliferative and renewal capacities. In support, numerous mediators of SC self-renewal have been evinced to show oncogenic potential. We have recently reported that short-hairpin RNA-mediated knockdown of the embryonic stem cell (ESC) self-renewal gene NANOG significantly reduced the clonogenic and tumorigenic capabilities of various cancer cells. In this study, we sought to test the potential pro-tumorigenic functions of NANOG, particularly, in prostate cancer (PCa). Using qRT-PCR, we first confirmed that PCa cells expressed NANOG mRNA primarily from the NANOGP8 locus on chromosome 15q14. We then constructed a lentiviral promoter reporter in which the -3.8-kb NANOGP8 genomic fragment was used to drive the expression of green fluorescence protein (GFP). We observed that NANOGP8-GFP(+) PCa cells showed cancer stem cell (CSC) characteristics such as enhanced clonal growth and tumor regenerative capacity. To further investigate the functions and mechanisms of NANOG in tumorigenesis, we established tetracycline-inducible NANOG-overexpressing cancer cell lines, including both PCa (Du145 and LNCaP) and breast (MCF-7) cancer cells. NANOG induction promoted drug resistance in MCF-7 cells, tumor regeneration in Du145 cells and, most importantly, castration-resistant tumor development in LNCaP cells. These pro-tumorigenic effects of NANOG were associated with key molecular changes, including an upregulation of molecules such as CXCR4, IGFBP5, CD133 and ALDH1. The present gain-of-function studies, coupled with our recent loss-of-function work, establish the integral role for NANOG in neoplastic processes and shed light on its mechanisms of action.","author":[{"dropping-particle":"","family":"Jeter","given":"C. R.","non-dropping-particle":"","parse-names":false,"suffix":""},{"dropping-particle":"","family":"Liu","given":"B","non-dropping-particle":"","parse-names":false,"suffix":""},{"dropping-particle":"","family":"Liu","given":"X","non-dropping-particle":"","parse-names":false,"suffix":""},{"dropping-particle":"","family":"Chen","given":"X.","non-dropping-particle":"","parse-names":false,"suffix":""},{"dropping-particle":"","family":"Liu","given":"C.","non-dropping-particle":"","parse-names":false,"suffix":""},{"dropping-particle":"","family":"Calhoun-Davis","given":"T.","non-dropping-particle":"","parse-names":false,"suffix":""},{"dropping-particle":"","family":"Repass","given":"J.","non-dropping-particle":"","parse-names":false,"suffix":""},{"dropping-particle":"","family":"Zaehres","given":"H.","non-dropping-particle":"","parse-names":false,"suffix":""},{"dropping-particle":"","family":"Shen","given":"J. J.","non-dropping-particle":"","parse-names":false,"suffix":""},{"dropping-particle":"","family":"Tang","given":"D. G.","non-dropping-particle":"","parse-names":false,"suffix":""}],"container-title":"Oncogene","id":"ITEM-2","issue":"36","issued":{"date-parts":[["2011","9","8"]]},"page":"3833-45","publisher":"Nature Publishing Group","title":"NANOG promotes cancer stem cell characteristics and prostate cancer resistance to androgen deprivation.","type":"article-journal","volume":"30"},"uris":["http://www.mendeley.com/documents/?uuid=e7354815-fed4-3d0d-bf11-c78ad7922363"]},{"id":"ITEM-3","itemData":{"DOI":"10.1016/j.ejphar.2019.03.003","ISSN":"1879-0712","PMID":"30831081","abstract":"Cancer incidence, metastasis, drug resistance and recurrence are still the critical issues of oncological diseases especially Ovarian cancer (OC). It has been suggested that drug resistance and disease relapse are the main causes for the aggressive nature of OC. There is an immediate need to develop novel strategies to understand the mechanism to overcome chemoresistance. Nanog has been found to regulate stemness like cells inside the cancer cells that are termed as Cancer Stem Cells (CSCs). These cells show high self-renewal capacity with a peculiar potential in tumour initiation, heterogeneity, progression, metastasis, recurrence, radiotherapy and multi drug resistance. Recent studies have demonstrated that Nanog, a key transcription factor for pluripotency, has been playing a major role in chemoresistance. In this review, we address the functions of Nanog in both normal and cancer cells, how Nanog is involved in OC tumorigenesis and chemoresistance. This review also highlights the methods that are used for targeting Nanog as a remedy for treating OC. Thus, through this review, we predict that these concepts will open new avenues of research in ovarian cancer stem cells, and would propose Nanog as a target to improve the outcome of chemotherapy.","author":[{"dropping-particle":"","family":"Mahalaxmi","given":"Iyer","non-dropping-particle":"","parse-names":false,"suffix":""},{"dropping-particle":"","family":"Devi","given":"Subramaniam Mohana","non-dropping-particle":"","parse-names":false,"suffix":""},{"dropping-particle":"","family":"Kaavya","given":"Jayaramayya","non-dropping-particle":"","parse-names":false,"suffix":""},{"dropping-particle":"","family":"Arul","given":"Narayanasamy","non-dropping-particle":"","parse-names":false,"suffix":""},{"dropping-particle":"","family":"Balachandar","given":"Vellingiri","non-dropping-particle":"","parse-names":false,"suffix":""},{"dropping-particle":"","family":"Santhy","given":"Kumaran Sivanandan","non-dropping-particle":"","parse-names":false,"suffix":""}],"container-title":"European journal of pharmacology","id":"ITEM-3","issued":{"date-parts":[["2019","6","5"]]},"page":"51-57","publisher":"Elsevier B.V.","title":"New insight into NANOG: A novel therapeutic target for ovarian cancer (OC).","type":"article-journal","volume":"852"},"uris":["http://www.mendeley.com/documents/?uuid=bb194bcb-baea-3577-93f3-d23baf50e383"]},{"id":"ITEM-4","itemData":{"DOI":"10.1186/s13048-018-0403-2","ISSN":"17572215","PMID":"29716628","abstract":"Background: Ovarian cancer stem cells (OCSCs) contribute to the poor prognosis of ovarian cancer. Involvement of the androgen receptor (AR) in the malignant behaviors of other tumors has been reported. However, whether AR associates with Nanog (a stem cell marker) and participates in OCSC functions remain unclear. In this study, we investigated the interaction of Nanog with AR and examined whether this interaction induced stem-like properties in ovarian cancer cells. Methods: AR and Nanog expression in ovarian tumors was evaluated. Using the CRISPR/Cas9 system, we constructed a Nanog green fluorescent protein (GFP) marker cell model to investigate the expression and co-localization of Nanog and AR. Then, we examined the effect of androgen on the Nanog promoter in ovarian cancer cell lines (A2780 and SKOV3). After androgen or anti-androgen treatment, cell proliferation, migration, sphere formation, colony formation and tumorigenesis were assessed in vitro and in vivo. Results: Both AR and Nanog expression were obviously high in ovarian tumors. Our results showed that Nanog expression was correlated with AR expression. The androgen 5α-dihydrotestosterone (DHT) activated Nanog promoter transcription. Meanwhile, Nanog GFP-positive cells treated with DHT exhibited higher levels of proliferation, migration, sphere formation and colony formation. We also observed that the tumorigenesis of Nanog GFP-positive cells was significantly higher than that of the GFP-negative cells. Xenografts of Nanog GFP-positive cells showed significant differences when treated with androgen or anti-androgen drugs in vivo. Conclusions: The interaction of Nanog with the AR signaling axis might induce or contribute to OCSC regulation. In addition, androgen might promote stemness characteristics in ovarian cancer cells by activating the Nanog promoter. This finding merits further study because it may provide a new understanding of OCSC regulation from a hormone perspective and lead to the reevaluation of stem cell therapy for ovarian cancer.","author":[{"dropping-particle":"","family":"Ling","given":"Kaijian","non-dropping-particle":"","parse-names":false,"suffix":""},{"dropping-particle":"","family":"Jiang","given":"Lupin","non-dropping-particle":"","parse-names":false,"suffix":""},{"dropping-particle":"","family":"Liang","given":"Shi","non-dropping-particle":"","parse-names":false,"suffix":""},{"dropping-particle":"","family":"Kwong","given":"Joseph","non-dropping-particle":"","parse-names":false,"suffix":""},{"dropping-particle":"","family":"Yang","given":"Leiyan","non-dropping-particle":"","parse-names":false,"suffix":""},{"dropping-particle":"","family":"Li","given":"Yudi","non-dropping-particle":"","parse-names":false,"suffix":""},{"dropping-particle":"","family":"Pingyin","given":"","non-dropping-particle":"","parse-names":false,"suffix":""},{"dropping-particle":"","family":"Deng","given":"Qingchun","non-dropping-particle":"","parse-names":false,"suffix":""},{"dropping-particle":"","family":"Liang","given":"Zhiqing","non-dropping-particle":"","parse-names":false,"suffix":""}],"container-title":"Journal of Ovarian Research","id":"ITEM-4","issue":"1","issued":{"date-parts":[["2018","5","2"]]},"publisher":"BioMed Central Ltd.","title":"Nanog interaction with the androgen receptor signaling axis induce ovarian cancer stem cell regulation: Studies based on the CRISPR/Cas9 system","type":"article-journal","volume":"11"},"uris":["http://www.mendeley.com/documents/?uuid=c96b98f6-af0f-3a9e-8a74-5f1aa2ec8cdd"]}],"mendeley":{"formattedCitation":"&lt;sup&gt;[4,70–72]&lt;/sup&gt;","plainTextFormattedCitation":"[4,70–72]","previouslyFormattedCitation":"&lt;sup&gt;[4,70–72]&lt;/sup&gt;"},"properties":{"noteIndex":0},"schema":"https://github.com/citation-style-language/schema/raw/master/csl-citation.json"}</w:instrText>
      </w:r>
      <w:r w:rsidR="00C76239"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4,70–72]</w:t>
      </w:r>
      <w:r w:rsidR="00C76239"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and is an unfavorable prognostic marker in colorectal, renal, and rectal cancer patients</w:t>
      </w:r>
      <w:r w:rsidR="00ED3F4B"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598-018-30168-4","ISSN":"20452322","PMID":"30082842","abstract":"Many renal cancer patients experience disease recurrence after combined treatments or immunotherapy due to permanence of cancer stem cells (CSCs). This study was conducted to evaluate the expression patterns and clinical significance of octamer-binding transcription factor 4 (OCT4) and NANOG as the key stem cell factors in renal cell carcinoma (RCC). A total of 186 RCC tissues were immunostained on a tissue microarray (TMA) for the putative CSC markers OCT4 and NANOG. Subsequently, the correlation among the expression of these markers, the clinicopathological variables and survival outcomes were determined. OCT4 and NANOG were expressed in both the nucleus and the cytoplasm of RCC cells. Coexpression of OCT4 and NANOG in renal cancer was significantly associated with RCC subtypes. A significant association was found among nuclear coexpression of OCT4 and NANOG, worse PFS in RCC, and the clear cell renal cell carcinomas (ccRCC) subtype. The OCT4-nuclear high/NANOG-nuclear high phenotype in RCC and ccRCC subtype indicated aggressive tumor behavior and predicted a worse clinical outcome, which may be a useful biomarker to identify patients at high risk of postoperative recurrence and metastasis. Cytoplasmic expression of NANOG could be considered as a novel independent prognostic predictor in patients with renal cancer.","author":[{"dropping-particle":"","family":"Rasti","given":"Arezoo","non-dropping-particle":"","parse-names":false,"suffix":""},{"dropping-particle":"","family":"Mehrazma","given":"Mitra","non-dropping-particle":"","parse-names":false,"suffix":""},{"dropping-particle":"","family":"Madjd","given":"Zahra","non-dropping-particle":"","parse-names":false,"suffix":""},{"dropping-particle":"","family":"Abolhasani","given":"Maryam","non-dropping-particle":"","parse-names":false,"suffix":""},{"dropping-particle":"","family":"Saeednejad Zanjani","given":"Leili","non-dropping-particle":"","parse-names":false,"suffix":""},{"dropping-particle":"","family":"Asgari","given":"Mojgan","non-dropping-particle":"","parse-names":false,"suffix":""}],"container-title":"Scientific Reports","id":"ITEM-1","issue":"1","issued":{"date-parts":[["2018","12","1"]]},"publisher":"Nature Publishing Group","title":"Co-expression of Cancer Stem Cell Markers OCT4 and NANOG Predicts Poor Prognosis in Renal Cell Carcinomas","type":"article-journal","volume":"8"},"uris":["http://www.mendeley.com/documents/?uuid=3818587f-1955-33c4-a59a-ab6c2cf2b3cd"]},{"id":"ITEM-2","itemData":{"DOI":"10.3349/ymj.2018.59.1.35","ISSN":"05135796","PMID":"29214774","abstract":"Purpose: To investigate the association of cancer stem-cell markers [octamer-binding transcription factor 4 (OCT4), sex determining region Y-box 2 (SOX2), and Nanog homebox (NANOG)] expression with clinicopathological properties and overall survival (OS) in operative rectal cancer (RC) patients receiving adjuvant therapy. Materials and Methods: 153 patients with primary RC receiving surgery were enrolled. Tumor tissue and paired adjacent normal tissue sample were collected, and OCT4, SOX2, and NANOG expressions were assessed by immunofluorescent staining. The median follow-up duration was 5.2 years, and the last follow-up date was August 2016. Results: Tumor tissue OCT4 (p&lt;0.001), SOX2 (p=0.003), and NANOG (p&lt;0.001) expressions were higher than those in adjacent tissue. OCT4 expression was positively correlated with pathological grade (R=0.185, p=0.022), tumor size (R=0.224, p=0.005), and N stage (R=0.170, p=0.036). NANOG expression was positively associated with tumor size (R=0.169, p=0.036). Kaplan-Meier suggested that OCT4+ was associated with worse OS compared with OCT4− (p&lt;0.001), while no association of SOX2 (p=0.121) and NANOG expressions (p=0.195) with OS was uncovered. Compared with one or no positive marker, at least two positive markers were associated with shorter OS (p&lt;0.001), while all three positive markers were correlated with worse OS compared with two or less positive markers (p&lt;0.001). Multivariate Cox’s analysis revealed that OCT4+ (p&lt;0.001) and N stage (p=0.046) were independent factors for shorter OS. Conclusion: Tumor tissue OCT4 expression was correlated with poor differentiation, tumor size, and N stage, and it can serve as an independent prognostic biomarker in operative patients with RC receiving adjuvant therapy.","author":[{"dropping-particle":"","family":"You","given":"Liuping","non-dropping-particle":"","parse-names":false,"suffix":""},{"dropping-particle":"","family":"Guo","given":"Xin","non-dropping-particle":"","parse-names":false,"suffix":""},{"dropping-particle":"","family":"Huang","given":"Yuenan","non-dropping-particle":"","parse-names":false,"suffix":""}],"container-title":"Yonsei Medical Journal","id":"ITEM-2","issue":"1","issued":{"date-parts":[["2018","1","1"]]},"page":"35-42","publisher":"Yonsei University College of Medicine","title":"Correlation of cancer stem-cell markers OCT4, SOX2, and NANOG with clinicopathological features and prognosis in operative patients with rectal cancer","type":"article-journal","volume":"59"},"uris":["http://www.mendeley.com/documents/?uuid=f734537e-709b-3d44-8a22-3aa9c5955ed6"]},{"id":"ITEM-3","itemData":{"DOI":"10.4161/cbt.9.4.10666","ISSN":"15558576","PMID":"20026903","abstract":"We studied the expression and regulatory effects of ESC self-renewal molecule Nanog in colorectal cancer (CRC). Immunohistochemical analysis of 175 colorectal tumor samples showed that overexpression of Nanog was strongly correlated with poor prognosis, lymph node metastasis and Dukes classification for CRC. Univariate and multivariate survival analyses further indicated that Nanog expression was a potential prognostic factor for CRC. Gain-of-function analysis revealed that lentivirus-mediated Nanog overexpression promoted proliferation, motility and migration of human CRC cells. Interestingly, we found that Nanog played as both an inducer and a receipt of epithelial- mesenchymal transition (EMT) related signals. Nanog induced expression of slug and snail, two major regulator of eMT. Meanwhile, Nanog could also be regulated by snail and initiated by TGFβ1. Our data demonstrate self-renewal gene Nanog has a prognostic role in CRC, which functions in progression of CRC by promoting proliferation, invasion and motility of human CRC cells, and participates eMT process during CRC progression. © 2010 Landes Bioscience.","author":[{"dropping-particle":"","family":"Meng","given":"Hui Min","non-dropping-particle":"","parse-names":false,"suffix":""},{"dropping-particle":"","family":"Zheng","given":"Ping","non-dropping-particle":"","parse-names":false,"suffix":""},{"dropping-particle":"","family":"Wang","given":"Xiao Yan","non-dropping-particle":"","parse-names":false,"suffix":""},{"dropping-particle":"","family":"Liu","given":"Chao","non-dropping-particle":"","parse-names":false,"suffix":""},{"dropping-particle":"","family":"Sui","given":"Hong Mei","non-dropping-particle":"","parse-names":false,"suffix":""},{"dropping-particle":"","family":"Wu","given":"Shao Jie","non-dropping-particle":"","parse-names":false,"suffix":""},{"dropping-particle":"","family":"Zhou","given":"Jun","non-dropping-particle":"","parse-names":false,"suffix":""},{"dropping-particle":"","family":"Ding","given":"Yan Qing","non-dropping-particle":"","parse-names":false,"suffix":""},{"dropping-particle":"","family":"Li","given":"Jian Ming","non-dropping-particle":"","parse-names":false,"suffix":""}],"container-title":"Cancer Biology and Therapy","id":"ITEM-3","issue":"4","issued":{"date-parts":[["2010","2","15"]]},"page":"295-302","publisher":"Landes Bioscience","title":"Overexpression of nanog predicts tumor progression and poor prognosis in colorectal cancer","type":"article-journal","volume":"9"},"uris":["http://www.mendeley.com/documents/?uuid=39f6c60e-25af-3326-87b1-8eb6b5653d9e"]}],"mendeley":{"formattedCitation":"&lt;sup&gt;[73–75]&lt;/sup&gt;","plainTextFormattedCitation":"[73–75]","previouslyFormattedCitation":"&lt;sup&gt;[73–75]&lt;/sup&gt;"},"properties":{"noteIndex":0},"schema":"https://github.com/citation-style-language/schema/raw/master/csl-citation.json"}</w:instrText>
      </w:r>
      <w:r w:rsidR="00ED3F4B"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73–75]</w:t>
      </w:r>
      <w:r w:rsidR="00ED3F4B"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KLF4 is a bifunctional transcription factor that can be an oncogenic or tumor suppressor signal, depending on the type of cancer</w:t>
      </w:r>
      <w:r w:rsidR="0061763B"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ncb1314","ISSN":"14657392","PMID":"16244670","abstract":"KLF4 (GKLF/EZF) encodes a transcription factor that is associated with both tumour suppression and oncogenesis. We describe the identification of KLF4 in a functional genomic screen for genes that bypass RASV12-induced senescence. However, in untransformed cells, KLF4 acts as a potent inhibitor of proliferation. KLF4-induced arrest is bypassed by oncogenic RASV12 or by the RAS target cyclin-D1. Remarkably, inactivation of the cyclin-D1 target and the cell-cycle inhibitor p21CIP1 not only neutralizes the cytostatic action of KLF4, but also collaborates with KLF4 in oncogenic transformation. Conversely, KLF4 suppresses the expression of p53 by directly acting on its promoter, thereby allowing for RASV12-mediated transformation and causing resistance to DNA-damage-induced apoptosis. Consistently, KLF4 depletion from breast cancer cells restores p53 levels and causes p53-dependent apoptosis. These results unmask KLF4 as a regulator of p53 that oncogenically transforms cells as a function of p21CIP1 status. Furthermore, they provide a mechanistic explanation for the context-dependent oncogenic or tumour-suppressor functions of KLF4. © 2005 Nature Publishing Group.","author":[{"dropping-particle":"","family":"Rowland","given":"Benjamin D.","non-dropping-particle":"","parse-names":false,"suffix":""},{"dropping-particle":"","family":"Bernards","given":"René","non-dropping-particle":"","parse-names":false,"suffix":""},{"dropping-particle":"","family":"Peeper","given":"Daniel S.","non-dropping-particle":"","parse-names":false,"suffix":""}],"container-title":"Nature Cell Biology","id":"ITEM-1","issue":"11","issued":{"date-parts":[["2005","11","23"]]},"page":"1074-1082","publisher":"Nature Publishing Group","title":"The KLF4 tumour suppressor is a transcriptional repressor of p53 that acts as a context-dependent oncogene","type":"article-journal","volume":"7"},"uris":["http://www.mendeley.com/documents/?uuid=73694663-358d-3003-bc81-50a0c9c6b87a"]}],"mendeley":{"formattedCitation":"&lt;sup&gt;[76]&lt;/sup&gt;","plainTextFormattedCitation":"[76]","previouslyFormattedCitation":"&lt;sup&gt;[76]&lt;/sup&gt;"},"properties":{"noteIndex":0},"schema":"https://github.com/citation-style-language/schema/raw/master/csl-citation.json"}</w:instrText>
      </w:r>
      <w:r w:rsidR="0061763B"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76]</w:t>
      </w:r>
      <w:r w:rsidR="0061763B"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lower KLF4 expression contributes to cellular hyperproliferation and malignant transformation in meningioma and prostate cancer</w:t>
      </w:r>
      <w:r w:rsidR="0061763B"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93/jmcb/mjx023","ISSN":"17594685","PMID":"28651379","abstract":"Meningiomas are the most common primary tumors in central nervous system. While recent studies have revealed genetic clues to lower grade human meningiomas, the molecular determinants driving the progression and recurrence of anaplastic meningioma, the most malignant subtype with a low prevalence but high morbidity, are still poorly understood. It has been proposed that high recurrence rates of malignant meningiomas are linked to cancer stem cells. Indeed, tumor stem-like cells have been isolated from various meningioma subtypes, but never been obtained from anaplastic meningioma. In this study, we successfully isolated stem-like cells from human anaplastic meningioma. These cells are capable of forming spheres and initiating xenograft tumors that recapitulate anaplastic meningioma phenotypes, and thus could serve as an in vitro model for malignant meningiomas. KLF4, a transcription factor known for its role in stemness maintenance, was identified as one of the most frequently mutated genes in the benign secretory meningioma. Interestingly, we found that KLF4 is downregulated in anaplastic meningioma compared with low-grade meningioma subtypes. By manipulating KLF4 expression in anaplastic meningioma stem-like cells, we demonstrated that KLF4 acts as a tumor suppressor during malignant progression in meningioma, affecting apoptosis, proliferation, invasion, and cell cycle. These results suggest a potential therapeutic value of KLF4 for clinical intervention of anaplastic meningioma.","author":[{"dropping-particle":"","family":"Tang","given":"Hailiang","non-dropping-particle":"","parse-names":false,"suffix":""},{"dropping-particle":"","family":"Zhu","given":"Hongda","non-dropping-particle":"","parse-names":false,"suffix":""},{"dropping-particle":"","family":"Wang","given":"Xuanchun","non-dropping-particle":"","parse-names":false,"suffix":""},{"dropping-particle":"","family":"Hua","given":"Lingyang","non-dropping-particle":"","parse-names":false,"suffix":""},{"dropping-particle":"","family":"Li","given":"Jingrun","non-dropping-particle":"","parse-names":false,"suffix":""},{"dropping-particle":"","family":"Xie","given":"Qing","non-dropping-particle":"","parse-names":false,"suffix":""},{"dropping-particle":"","family":"Chen","given":"Xiancheng","non-dropping-particle":"","parse-names":false,"suffix":""},{"dropping-particle":"","family":"Zhang","given":"Tao","non-dropping-particle":"","parse-names":false,"suffix":""},{"dropping-particle":"","family":"Gong","given":"Yu","non-dropping-particle":"","parse-names":false,"suffix":""}],"container-title":"Journal of Molecular Cell Biology","id":"ITEM-1","issue":"4","issued":{"date-parts":[["2017","8","1"]]},"page":"315-324","publisher":"Oxford University Press","title":"KLF4 is a tumor suppressor in anaplastic meningioma stem-like cells and human meningiomas","type":"article-journal","volume":"9"},"uris":["http://www.mendeley.com/documents/?uuid=ac942d93-fcf3-32f0-ae4f-cc1df8bba68f"]},{"id":"ITEM-2","itemData":{"DOI":"10.18632/oncotarget.4447","ISSN":"19492553","PMID":"26172296","abstract":"Up to now, the molecular mechanisms underlying the stemness of prostate cancer stem cells (PCSCs) are still poorly understood. In this study, we demonstrated that microRNA-7 (miR-7) appears to be a novel tumor-suppressor miRNA, which abrogates the stemness of PCSCs and inhibits prostate tumorigenesis by suppressing a key stemness factor KLF4. MicroRNA-7 is down-regulated in prostate cancer cells compared to non-tumorigenic prostate epithelial cells. Restoration of miR-7 suppresses the expression of the stemness factor KLF4 in PCSCs and inhibits prostate tumorigenesis both in vitro and in vivo. Interestingly, the suppression of the stemness of PCSCs by miR-7 is sustained for generations in xenografts. Analysis of clinical samples also revealed a negative correlation between miR-7 expression and prostate tumor progression. Mechanistically, overexpression of miR-7 may lead to a cell cycle arrest but not apoptosis, which seems achieved via suppressing the KLF4/PI3K/Akt/ p21 pathway. This study identifies miR-7 as a suppressor of PCSCs' stemness and implicates its potential application for PCa therapy.","author":[{"dropping-particle":"","family":"Chang","given":"Yun Li","non-dropping-particle":"","parse-names":false,"suffix":""},{"dropping-particle":"","family":"Zhou","given":"Pei Jie","non-dropping-particle":"","parse-names":false,"suffix":""},{"dropping-particle":"","family":"Wei","given":"Lianzi","non-dropping-particle":"","parse-names":false,"suffix":""},{"dropping-particle":"","family":"Li","given":"Wang","non-dropping-particle":"","parse-names":false,"suffix":""},{"dropping-particle":"","family":"Ji","given":"Zhongzhong","non-dropping-particle":"","parse-names":false,"suffix":""},{"dropping-particle":"","family":"Fang","given":"Yu Xiang","non-dropping-particle":"","parse-names":false,"suffix":""},{"dropping-particle":"","family":"Gao","given":"Wei Qiang","non-dropping-particle":"","parse-names":false,"suffix":""}],"container-title":"Oncotarget","id":"ITEM-2","issue":"27","issued":{"date-parts":[["2015","6","29"]]},"page":"24017-24031","publisher":"Impact Journals LLC","title":"MicroRNA-7 inhibits the stemness of prostate cancer stem-like cells and tumorigenesis by repressing KLF4/PI3K/Akt/p21 pathway","type":"article-journal","volume":"6"},"uris":["http://www.mendeley.com/documents/?uuid=ada1b46b-d71e-3f81-80c9-da1125612c3b"]}],"mendeley":{"formattedCitation":"&lt;sup&gt;[77,78]&lt;/sup&gt;","plainTextFormattedCitation":"[77,78]","previouslyFormattedCitation":"&lt;sup&gt;[77,78]&lt;/sup&gt;"},"properties":{"noteIndex":0},"schema":"https://github.com/citation-style-language/schema/raw/master/csl-citation.json"}</w:instrText>
      </w:r>
      <w:r w:rsidR="0061763B"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77,78]</w:t>
      </w:r>
      <w:r w:rsidR="0061763B"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but upregulation of KLF4 promotes tumor progression in osteosarcoma, breast, and gastrointestinal cancer</w:t>
      </w:r>
      <w:r w:rsidR="00A278A0"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401-018-0050-6","ISSN":"17457254","PMID":"29930276","abstract":"Despite more effective chemotherapy combined with limb-salvage surgery for the osteosarcoma treatment, survival rates for osteosarcoma patients have stagnated over the past three decades due to the poor prognosis. Osteosarcoma cancer stem cells (OSCs) are responsible for the growth and metastasis of osteosarcoma. The existence of OSCs offers a theoretical explanation for therapeutic failures including tumor recurrence, metastasis, and drug resistance. Understanding the pathways that regulate properties of OSCs may shed light on mechanisms that lead to osteosarcoma and suggest better modes of treatment. In this study, we showed that the expression level of Kruppel-like factor 4 (KLF4) is highly associated with human osteosarcoma cancer stemness. KLF4-overexpressed osteosarcoma cells displayed characteristics of OSCs: increased sphere-forming potential, enhanced levels of stemness-associated genes, great chemoresistance to adriamycin and CDDP, as well as more metastasis potential. Inversely, KLF4 knockdown could reduce colony formation in vitro and inhibit tumorigenesis in vivo, supporting an oncogenic role for KLF4 in osteosarcoma pathogenesis. Furthermore, KLF4 was shown to activate the p38 MAPK signaling pathway to promote cancer stemness. Altogether, our studies uncover an essential role for KLF4 in regulation of OSCs and identify KLF4–p38 MAPK axis as a potential therapeutic target for osteosarcoma treatment.","author":[{"dropping-particle":"","family":"Qi","given":"Xiao tian","non-dropping-particle":"","parse-names":false,"suffix":""},{"dropping-particle":"","family":"Li","given":"Yang ling","non-dropping-particle":"","parse-names":false,"suffix":""},{"dropping-particle":"","family":"Zhang","given":"Yan qi","non-dropping-particle":"","parse-names":false,"suffix":""},{"dropping-particle":"","family":"Xu","given":"Tong","non-dropping-particle":"","parse-names":false,"suffix":""},{"dropping-particle":"","family":"Lu","given":"Bin","non-dropping-particle":"","parse-names":false,"suffix":""},{"dropping-particle":"","family":"Fang","given":"Liang","non-dropping-particle":"","parse-names":false,"suffix":""},{"dropping-particle":"","family":"Gao","given":"Jian qing","non-dropping-particle":"","parse-names":false,"suffix":""},{"dropping-particle":"","family":"Yu","given":"Lu shan","non-dropping-particle":"","parse-names":false,"suffix":""},{"dropping-particle":"","family":"Zhu","given":"Di feng","non-dropping-particle":"","parse-names":false,"suffix":""},{"dropping-particle":"","family":"Yang","given":"Bo","non-dropping-particle":"","parse-names":false,"suffix":""},{"dropping-particle":"","family":"He","given":"Qiao jun","non-dropping-particle":"","parse-names":false,"suffix":""},{"dropping-particle":"","family":"Ying","given":"Mei dan","non-dropping-particle":"","parse-names":false,"suffix":""}],"container-title":"Acta Pharmacologica Sinica","id":"ITEM-1","issue":"4","issued":{"date-parts":[["2019","4","1"]]},"page":"546-555","publisher":"Nature Publishing Group","title":"KLF4 functions as an oncogene in promoting cancer stem cell-like characteristics in osteosarcoma cells","type":"article-journal","volume":"40"},"uris":["http://www.mendeley.com/documents/?uuid=eece83e0-3fd2-3e0f-bb6b-f229655c99ca"]},{"id":"ITEM-2","itemData":{"DOI":"10.1038/onc.2010.591","ISSN":"09509232","PMID":"21242971","abstract":"Kruppel-like factor 4 (KLF4) is highly expressed in more than 70% of breast cancers and functions as an oncogene. However, an exact mechanism by which KLF4 enhances tumorigenesis of breast cancer remains unknown. In this study, we show that KLF4 was highly expressed in cancer stem cell (CSC)-enriched populations in mouse primary mammary tumor and breast cancer cell lines. Knockdown of KLF4 in breast cancer cells (MCF-7 and MDA-MB-231) decreased the proportion of stem/progenitor cells as demonstrated by expression of stem cell surface markers such as aldehyde dehydrogenase 1, side population and by in vitro mammosphere assay. Consistently KLF4 overexpression led to an increase of the cancer stem cell population. KLF4 knockdown also suppressed cell migration and invasion in MCF-7 and MDA-MB-231 cells. Furthermore, knockdown of KLF4 reduced colony formation in vitro and inhibited tumorigenesis in immunocompromised non-obese diabetic/severe combined immunodeficiency mice, supporting an oncogenic role for KLF4 in breast cancer development. Further mechanistic studies revealed that the Notch signaling pathway was required for KLF4-mediated cell migration and invasion, but not for CSC maintenance. Taken together, our study provides evidence that KLF4 has a potent oncogenic role in mammary tumorigenesis likely by maintaining stem cell-like features and by promoting cell migration and invasion. Thus, targeting KLF4 may provide an effective therapeutic approach to suppress tumorigenicity in breast cancer. © 2011 Macmillan Publishers Limited All rights reserved.","author":[{"dropping-particle":"","family":"Yu","given":"F.","non-dropping-particle":"","parse-names":false,"suffix":""},{"dropping-particle":"","family":"Li","given":"J.","non-dropping-particle":"","parse-names":false,"suffix":""},{"dropping-particle":"","family":"Chen","given":"H.","non-dropping-particle":"","parse-names":false,"suffix":""},{"dropping-particle":"","family":"Fu","given":"J.","non-dropping-particle":"","parse-names":false,"suffix":""},{"dropping-particle":"","family":"Ray","given":"S.","non-dropping-particle":"","parse-names":false,"suffix":""},{"dropping-particle":"","family":"Huang","given":"S.","non-dropping-particle":"","parse-names":false,"suffix":""},{"dropping-particle":"","family":"Zheng","given":"H.","non-dropping-particle":"","parse-names":false,"suffix":""},{"dropping-particle":"","family":"Ai","given":"W.","non-dropping-particle":"","parse-names":false,"suffix":""}],"container-title":"Oncogene","id":"ITEM-2","issue":"18","issued":{"date-parts":[["2011","5","5"]]},"page":"2161-2172","publisher":"Nature Publishing Group","title":"Kruppel-like factor 4 (KLF4) is required for maintenance of breast cancer stem cells and for cell migration and invasion","type":"article-journal","volume":"30"},"uris":["http://www.mendeley.com/documents/?uuid=c7f4ab3d-41e3-3aff-835b-4da5cb07605f"]},{"id":"ITEM-3","itemData":{"DOI":"10.1093/carcin/bgi243","ISSN":"0143-3334","PMID":"16219632","abstract":"Recent analyses revealed that Krüppel-like factors (KLFs) play important roles in both normal development and carcinogenesis. Of the 16 known KLFs, KLF4 has been shown to be involved in the regulation of proliferation, differentiation and tumorigenesis of gastrointestinal tract epithelium. Clinical, experimental and mechanistic findings indicate that KLF4 is a bona fide tumor suppressor for both gastric and colorectal cancers. In this review, we summarize how this growing area of research has formed and the challenging new frontiers for better understanding of the oncogenic potential of the KLFs.","author":[{"dropping-particle":"","family":"Wei","given":"Daoyan","non-dropping-particle":"","parse-names":false,"suffix":""},{"dropping-particle":"","family":"Kanai","given":"Masashi","non-dropping-particle":"","parse-names":false,"suffix":""},{"dropping-particle":"","family":"Huang","given":"Suyun","non-dropping-particle":"","parse-names":false,"suffix":""},{"dropping-particle":"","family":"Xie","given":"Keping","non-dropping-particle":"","parse-names":false,"suffix":""}],"container-title":"Carcinogenesis","id":"ITEM-3","issue":"1","issued":{"date-parts":[["2006","1","1"]]},"page":"23-31","publisher":"Carcinogenesis","title":"Emerging role of KLF4 in human gastrointestinal cancer.","type":"article-journal","volume":"27"},"uris":["http://www.mendeley.com/documents/?uuid=cfb2a9d5-c4c2-3aed-a6fa-cb8fa3bc858d"]}],"mendeley":{"formattedCitation":"&lt;sup&gt;[79–81]&lt;/sup&gt;","plainTextFormattedCitation":"[79–81]","previouslyFormattedCitation":"&lt;sup&gt;[79–81]&lt;/sup&gt;"},"properties":{"noteIndex":0},"schema":"https://github.com/citation-style-language/schema/raw/master/csl-citation.json"}</w:instrText>
      </w:r>
      <w:r w:rsidR="00A278A0"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79–81]</w:t>
      </w:r>
      <w:r w:rsidR="00A278A0"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MYC is usually dysregulated in human cancers, in which it cooperates with other factors during tumorigenesis and promotes invasiveness in CSCs</w:t>
      </w:r>
      <w:r w:rsidR="00AC723A"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38/s41392-020-0110-5","ISBN":"4139202001105","ISSN":"2059-3635","PMID":"32296030","abstract":"Since cancer stem cells (CSCs) were first identified in leukemia in 1994, they have been considered promising therapeutic targets for cancer therapy. These cells have self-renewal capacity and differentiation potential and contribute to multiple tumor malignancies, such as recurrence, metastasis, heterogeneity, multidrug resistance, and radiation resistance. The biological activities of CSCs are regulated by several pluripotent transcription factors, such as OCT4, Sox2, Nanog, KLF4, and MYC. In addition, many intracellular signaling pathways, such as Wnt, NF-κB (nuclear factor-κB), Notch, Hedgehog, JAK-STAT (Janus kinase/signal transducers and activators of transcription), PI3K/AKT/mTOR (phosphoinositide 3-kinase/AKT/mammalian target of rapamycin), TGF (transforming growth factor)/SMAD, and PPAR (peroxisome proliferator-activated receptor), as well as extracellular factors, such as vascular niches, hypoxia, tumor-associated macrophages, cancer-associated fibroblasts, cancer-associated mesenchymal stem cells, extracellular matrix, and exosomes, have been shown to be very important regulators of CSCs. Molecules, vaccines, antibodies, and CAR-T (chimeric antigen receptor T cell) cells have been developed to specifically target CSCs, and some of these factors are already undergoing clinical trials. This review summarizes the characterization and identification of CSCs, depicts major factors and pathways that regulate CSC development, and discusses potential targeted therapy for CSCs.","author":[{"dropping-particle":"","family":"Yang","given":"Liqun","non-dropping-particle":"","parse-names":false,"suffix":""},{"dropping-particle":"","family":"Shi","given":"Pengfei","non-dropping-particle":"","parse-names":false,"suffix":""},{"dropping-particle":"","family":"Zhao","given":"Gaichao","non-dropping-particle":"","parse-names":false,"suffix":""},{"dropping-particle":"","family":"Xu","given":"Jie","non-dropping-particle":"","parse-names":false,"suffix":""},{"dropping-particle":"","family":"Peng","given":"Wen","non-dropping-particle":"","parse-names":false,"suffix":""},{"dropping-particle":"","family":"Zhang","given":"Jiayi","non-dropping-particle":"","parse-names":false,"suffix":""},{"dropping-particle":"","family":"Zhang","given":"Guanghui","non-dropping-particle":"","parse-names":false,"suffix":""},{"dropping-particle":"","family":"Wang","given":"Xiaowen","non-dropping-particle":"","parse-names":false,"suffix":""},{"dropping-particle":"","family":"Dong","given":"Zhen","non-dropping-particle":"","parse-names":false,"suffix":""},{"dropping-particle":"","family":"Chen","given":"Fei","non-dropping-particle":"","parse-names":false,"suffix":""},{"dropping-particle":"","family":"Cui","given":"Hongjuan","non-dropping-particle":"","parse-names":false,"suffix":""}],"container-title":"Signal transduction and targeted therapy","id":"ITEM-1","issue":"1","issued":{"date-parts":[["2020","12","7"]]},"number-of-pages":"8","publisher":"Springer US","title":"Targeting cancer stem cell pathways for cancer therapy.","type":"report","volume":"5"},"uris":["http://www.mendeley.com/documents/?uuid=b04aed54-9371-493d-8070-4cdc01635832"]},{"id":"ITEM-2","itemData":{"DOI":"10.1016/j.biocel.2014.12.022","ISSN":"18785875","PMID":"25578561","abstract":"Our previous studies revealed that manganese superoxide dismutase (SOD2) contributes to the migration and invasion of tongue squamous cell carcinoma (TSCC). The purpose of the current study was to further clarify the mechanisms of SOD2 in the migration and invasion of TSCC. Side population (SP) cells were used as cancer stem-like cells and further assessed by sphere and colony formation assays, and the expression of stem cell markers (Bmi1, Nanog and ABCG2). We found that UM1 cells (TSCC cells with increased SOD2 expression, migration and invasion abilities) possessed a higher proportion of SP cells, sphere and colony formation, and expressed a higher level of stem cell markers compared to UM2 cells (reduced SOD2 expression, migration and invasion abilities). SOD2 expression as well as migration and invasion abilities were enhanced in SP cells compared to non-SP cells. Knockdown of SOD2 in UM1 cells or SP cells inhibited the migration and invasion abilities, reduced sphere and colony formation, and the expression of stem cell markers. Direct binding of the C-myc protein to the SOD2 promoter was demonstrated by chromatin immunoprecipitation and luciferase assays. Knockdown of C-myc in UM1 cells inhibited SOD2 expression as well as migration and invasion abilities. Our results indicate that cancer stem-like cells play an important role in the migration and invasion of TSCC. SOD2 is a direct target gene of C-myc and C-myc-SOD2-mediated migration and invasion of TSCC involve cancer stem-like cells.","author":[{"dropping-particle":"","family":"Liu","given":"Zhonghua","non-dropping-particle":"","parse-names":false,"suffix":""},{"dropping-particle":"","family":"He","given":"Qianting","non-dropping-particle":"","parse-names":false,"suffix":""},{"dropping-particle":"","family":"Ding","given":"Xueqiang","non-dropping-particle":"","parse-names":false,"suffix":""},{"dropping-particle":"","family":"Zhao","given":"Tingting","non-dropping-particle":"","parse-names":false,"suffix":""},{"dropping-particle":"","family":"Zhao","given":"Luodan","non-dropping-particle":"","parse-names":false,"suffix":""},{"dropping-particle":"","family":"Wang","given":"Anxun","non-dropping-particle":"","parse-names":false,"suffix":""}],"container-title":"International Journal of Biochemistry and Cell Biology","id":"ITEM-2","issued":{"date-parts":[["2015","3","1"]]},"page":"139-146","publisher":"Elsevier Ltd","title":"SOD2 is a C-myc target gene that promotes the migration and invasion of tongue squamous cell carcinoma involving cancer stem-like cells","type":"article-journal","volume":"60"},"uris":["http://www.mendeley.com/documents/?uuid=ce9b8229-8667-3fef-891d-bd2c91ba9813"]},{"id":"ITEM-3","itemData":{"DOI":"10.3892/ijo.2018.4399","ISSN":"1791-2423","PMID":"29750424","abstract":"Doxorubicin (Dox) is widely used in the treatment of triple-negative breast cancer cells (TNBCs), however resistance limits its effectiveness. Cancer stem cells (CSCs) are associated with Dox resistance in MCF-7 estrogen receptor positive breast cancer cells. Signal transducer and activator of transcription 3 (Stat3) may functionally shift non-CSCs towards CSCs. However, whether Stat3 drives the formation of CSCs during the development of resistance in TNBC, and whether a Stat3 inhibitor reverses CSC-mediated Dox resistance, remains to be elucidated. In the present study, human MDA-MB-468 and murine 4T1 mammary carcinoma cell lines with the typical characteristics of TNBCs, were compared with estrogen receptor-positive MCF-7 cells as a model system. The MTT assay was used to detect cytotoxicity of Dox. In addition, the expression levels of CSC-specific markers and transcriptional factors were measured by western blotting, immunofluorescence staining and flow cytometry. The mammosphere formation assay was used to detect stem cell activity. Under long-term continuous treatment with Dox at a low concentration, TNBC cultures not only exhibited a drug-resistant phenotype, but also showed CSC properties. These Dox-resistant TNBC cells showed activation of Stat3 and high expression levels of pluripotency transcription factors octamer-binding transcription factor-4 (Oct-4) and c-Myc, which was different from the high expression of superoxide dismutase 2 (Sox2) in Dox-resistant MCF-7 cells. WP1066 inhibited the phosphorylation of Stat3, and decreased the expression of Oct-4 and c-Myc, leading to a reduction in the CD44-positive cell population, and restoring the sensitivity of the cells to Dox. Taken together, a novel signal circuit of Stat3/Oct-4/c-Myc was identified for regulating stemness-mediated Dox resistance in TNBC. The Stat3 inhibitor WP1066 was able to overcome the resistance to Dox through decreasing the enrichment of CSCs, highlighting the therapeutic potential of WP1066 as a novel sensitizer of Dox-resistant TNBC.","author":[{"dropping-particle":"","family":"Cheng","given":"Cong-Cong","non-dropping-particle":"","parse-names":false,"suffix":""},{"dropping-particle":"","family":"Shi","given":"Li-Hong","non-dropping-particle":"","parse-names":false,"suffix":""},{"dropping-particle":"","family":"Wang","given":"Xue-Jian","non-dropping-particle":"","parse-names":false,"suffix":""},{"dropping-particle":"","family":"Wang","given":"Shu-Xiao","non-dropping-particle":"","parse-names":false,"suffix":""},{"dropping-particle":"","family":"Wan","given":"Xiao-Qing","non-dropping-particle":"","parse-names":false,"suffix":""},{"dropping-particle":"","family":"Liu","given":"Shu-Rong","non-dropping-particle":"","parse-names":false,"suffix":""},{"dropping-particle":"","family":"Wang","given":"Yi-Fei","non-dropping-particle":"","parse-names":false,"suffix":""},{"dropping-particle":"","family":"Lu","given":"Zhong","non-dropping-particle":"","parse-names":false,"suffix":""},{"dropping-particle":"","family":"Wang","given":"Li-Hua","non-dropping-particle":"","parse-names":false,"suffix":""},{"dropping-particle":"","family":"Ding","given":"Yi","non-dropping-particle":"","parse-names":false,"suffix":""}],"container-title":"International journal of oncology","id":"ITEM-3","issue":"1","issued":{"date-parts":[["2018","7","8"]]},"page":"339-348","title":"Stat3/Oct-4/c-Myc signal circuit for regulating stemness-mediated doxorubicin resistance of triple-negative breast cancer cells and inhibitory effects of WP1066.","type":"article-journal","volume":"53"},"uris":["http://www.mendeley.com/documents/?uuid=be3b2edc-1b40-4d15-bca8-b1951323ed44"]}],"mendeley":{"formattedCitation":"&lt;sup&gt;[7,82,83]&lt;/sup&gt;","plainTextFormattedCitation":"[7,82,83]","previouslyFormattedCitation":"&lt;sup&gt;[7,82,83]&lt;/sup&gt;"},"properties":{"noteIndex":0},"schema":"https://github.com/citation-style-language/schema/raw/master/csl-citation.json"}</w:instrText>
      </w:r>
      <w:r w:rsidR="00AC723A"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7,82,83]</w:t>
      </w:r>
      <w:r w:rsidR="00AC723A"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w:t>
      </w:r>
    </w:p>
    <w:p w14:paraId="1FC1A268" w14:textId="05E6EB73"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 xml:space="preserve">Based on their relevance in cancer progression, pluripotent stem cell transcription factors have been used to develop reporter gene systems that are based on their promoters (Table 2). Several promoter-reporter constructs that incorporate portions of the </w:t>
      </w:r>
      <w:r w:rsidRPr="00917D37">
        <w:rPr>
          <w:rFonts w:ascii="Book Antiqua" w:eastAsia="Book Antiqua" w:hAnsi="Book Antiqua" w:cs="Book Antiqua"/>
          <w:i/>
          <w:iCs/>
          <w:color w:val="000000"/>
        </w:rPr>
        <w:t xml:space="preserve">Oct4, Sox2, </w:t>
      </w:r>
      <w:r w:rsidRPr="00917D37">
        <w:rPr>
          <w:rFonts w:ascii="Book Antiqua" w:eastAsia="Book Antiqua" w:hAnsi="Book Antiqua" w:cs="Book Antiqua"/>
          <w:color w:val="000000"/>
        </w:rPr>
        <w:t xml:space="preserve">and </w:t>
      </w:r>
      <w:r w:rsidRPr="00917D37">
        <w:rPr>
          <w:rFonts w:ascii="Book Antiqua" w:eastAsia="Book Antiqua" w:hAnsi="Book Antiqua" w:cs="Book Antiqua"/>
          <w:i/>
          <w:iCs/>
          <w:color w:val="000000"/>
        </w:rPr>
        <w:t xml:space="preserve">Nanog </w:t>
      </w:r>
      <w:r w:rsidRPr="00917D37">
        <w:rPr>
          <w:rFonts w:ascii="Book Antiqua" w:eastAsia="Book Antiqua" w:hAnsi="Book Antiqua" w:cs="Book Antiqua"/>
          <w:color w:val="000000"/>
        </w:rPr>
        <w:t>promoters have been used widely to monitor the reprogramming of murine somatic cells into an induced pluripotent state</w:t>
      </w:r>
      <w:r w:rsidR="00A83742"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stemcr.2014.11.002","ISSN":"22136711","PMID":"25497455","abstract":"Many tumors are hierarchically organized with a minority cell population that has stem-like properties and enhanced ability to initiate tumorigenesis and drive therapeutic relapse. These cancer stem cells (CSCs) are typically identified by complex combinations of cell-surface markers that differ among tumor types. Here, we developed a flexible lentiviral-based reporter system that allows direct visualization of CSCs based on functional properties. The reporter responds to the core stem cell transcription factors OCT4 and SOX2, with further selectivity and kinetic resolution coming from use of a proteasome-targeting degron. Cancer cells marked by this reporter have the expected properties of self-renewal, generation of heterogeneous offspring, high tumor- and metastasis-initiating activity, and resistance to chemotherapeutics. With this approach, the spatial distribution of CSCs can be assessed in settings that retain microenvironmental and structural cues, and CSC plasticity and response to therapeutics can be monitored in real time.","author":[{"dropping-particle":"","family":"Tang","given":"Binwu","non-dropping-particle":"","parse-names":false,"suffix":""},{"dropping-particle":"","family":"Raviv","given":"Asaf","non-dropping-particle":"","parse-names":false,"suffix":""},{"dropping-particle":"","family":"Esposito","given":"Dominic","non-dropping-particle":"","parse-names":false,"suffix":""},{"dropping-particle":"","family":"Flanders","given":"Kathleen C.","non-dropping-particle":"","parse-names":false,"suffix":""},{"dropping-particle":"","family":"Daniel","given":"Catherine","non-dropping-particle":"","parse-names":false,"suffix":""},{"dropping-particle":"","family":"Nghiem","given":"Bao Tram","non-dropping-particle":"","parse-names":false,"suffix":""},{"dropping-particle":"","family":"Garfield","given":"Susan","non-dropping-particle":"","parse-names":false,"suffix":""},{"dropping-particle":"","family":"Lim","given":"Langston","non-dropping-particle":"","parse-names":false,"suffix":""},{"dropping-particle":"","family":"Mannan","given":"Poonam","non-dropping-particle":"","parse-names":false,"suffix":""},{"dropping-particle":"","family":"Robles","given":"Ana I.","non-dropping-particle":"","parse-names":false,"suffix":""},{"dropping-particle":"","family":"Smith","given":"William I.","non-dropping-particle":"","parse-names":false,"suffix":""},{"dropping-particle":"","family":"Zimmerberg","given":"Joshua","non-dropping-particle":"","parse-names":false,"suffix":""},{"dropping-particle":"","family":"Ravin","given":"Rea","non-dropping-particle":"","parse-names":false,"suffix":""},{"dropping-particle":"","family":"Wakefield","given":"Lalage M.","non-dropping-particle":"","parse-names":false,"suffix":""}],"container-title":"Stem Cell Reports","id":"ITEM-1","issue":"1","issued":{"date-parts":[["2015"]]},"page":"155-169","publisher":"Elsevier","title":"A flexible reporter system for direct observation and isolation of cancer stem cells","type":"article-journal","volume":"4"},"uris":["http://www.mendeley.com/documents/?uuid=b4bab85e-8e39-4690-bc24-bf81a4847788"]}],"mendeley":{"formattedCitation":"&lt;sup&gt;[38]&lt;/sup&gt;","plainTextFormattedCitation":"[38]","previouslyFormattedCitation":"&lt;sup&gt;[38]&lt;/sup&gt;"},"properties":{"noteIndex":0},"schema":"https://github.com/citation-style-language/schema/raw/master/csl-citation.json"}</w:instrText>
      </w:r>
      <w:r w:rsidR="00A83742"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8]</w:t>
      </w:r>
      <w:r w:rsidR="00A83742"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However, the expression levels of these transcription factors might be lower in CSCs and vary significantly between samples</w:t>
      </w:r>
      <w:r w:rsidR="00A769C3"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371/journal.pone.0221963","ISSN":"1932-6203","PMID":"31491003","abstract":"AIMS The cancer stem cell concept proposes that tumor growth and recurrence is driven by a small population of cancer stem cells (CSCs). In this study we investigated the expression of induced-pluripotent stem cell (iPSC) markers and their localization in primary low-grade adenocarcinoma (LGCA) and high-grade adenocarcinoma (HGCA) and their patient-matched normal colon samples. MATERIALS AND METHODS Transcription and translation of iPSC markers OCT4, SOX2, NANOG, KLF4 and c-MYC were investigated using immunohistochemical (IHC) staining, RT-qPCR and in-situ hybridization (ISH). RESULTS All five iPSC markers were detected at the transcriptional and translational levels. Protein abundance was found to be correlated with tumor grade. Based on their protein expression within the tumors, two sub-populations of cells were identified: a NANOG+/OCT4- epithelial subpopulation and an OCT4+/NANOG- stromal subpopulation. All cases were accurately graded based on four pieces of iPSC marker-related data. CONCLUSIONS This study suggests the presence of two putative sub-populations of CSCs: a NANOG+/OCT4- epithelial subpopulation and an OCT4+/NANOG- stromal subpopulation. Normal colon, LGCA and HGCA could be accurately distinguished from one another using iPSC marker expression. Once validated, novel combinations of iPSC markers may provide diagnostic and prognostic value to help guide patient management.","author":[{"dropping-particle":"","family":"Munro","given":"Matthew J.","non-dropping-particle":"","parse-names":false,"suffix":""},{"dropping-particle":"","family":"Wickremesekera","given":"Susrutha K.","non-dropping-particle":"","parse-names":false,"suffix":""},{"dropping-particle":"","family":"Peng","given":"Lifeng","non-dropping-particle":"","parse-names":false,"suffix":""},{"dropping-particle":"","family":"Marsh","given":"Reginald W.","non-dropping-particle":"","parse-names":false,"suffix":""},{"dropping-particle":"","family":"Itinteang","given":"Tinte","non-dropping-particle":"","parse-names":false,"suffix":""},{"dropping-particle":"","family":"Tan","given":"Swee T.","non-dropping-particle":"","parse-names":false,"suffix":""}],"container-title":"PloS one","editor":[{"dropping-particle":"","family":"Bhutia","given":"Sujit Kumar","non-dropping-particle":"","parse-names":false,"suffix":""}],"id":"ITEM-1","issue":"9","issued":{"date-parts":[["2019","9","6"]]},"page":"e0221963","publisher":"Public Library of Science","title":"Cancer stem cell subpopulations in primary colon adenocarcinoma.","type":"article-journal","volume":"14"},"uris":["http://www.mendeley.com/documents/?uuid=ce777b42-1677-3bcc-a9d9-0014a461cda3"]},{"id":"ITEM-2","itemData":{"DOI":"10.4103/jcrt.JCRT_213_18","ISSN":"1998-4138","PMID":"32930122","abstract":"Background The promising improvement in the clinical outcome of lung cancer can be possibly achieved by identification of the molecular events that underlie its pathogenesis. Cancer stem cell (CSC) being one of the subsets of tumor majorly participates in drug resistance and treatment failure because of the moderate cell cycle, lower proliferation, and increased expression of DNA repair and anti-apoptosis genes. Although many putative CSC markers exist, a precise characterization for non-small cell lung cancer is of utmost importance due to increased mortality rate and lack of targeted therapies. Hence, the article focuses on the expression of stemness-associated markers, namely octamer-binding transcription factor 4 (OCT4), NANOG, and sex-determining region Y-box 2 (SOX2) in non-small cell lung cancer (NSCLC) patients. Methods The expression of OCT4, NANOG, and SOX2 were evaluated in 32 histopathologically confirmed NSCLC tissues using real-time polymerase chain reaction. The obtained expression was correlated with clinical and pathological manifestations using the statistical test such as Student's t-test and Pearson correlation in varied statistical software. Results Results showed a significantly higher expression of OCT4 and NANOG compared to SOX2 in the tumor tissues. When the expression of these markers was correlated with the clinical parameters, higher expression was seen in males, patients with age above 60 years, and in adenocarcinoma subtype. In correlation with the habit, higher expression of OCT4 and SOX2 was observed in habituated patients. Expression of NANOG and OCT4 was higher even in patients with poor differentiation. Conclusion The expression and prognostic significance of CSC markers obviously vary depending on histological NSCLC subtype. Importantly, our findings suggest that OCT4, SOX2, and NANOG network together may be promising for ongoing targeted therapies in specific NSCLC subgroups.","author":[{"dropping-particle":"","family":"Upadhyay","given":"Vinal A","non-dropping-particle":"","parse-names":false,"suffix":""},{"dropping-particle":"","family":"Shah","given":"Kanisha A","non-dropping-particle":"","parse-names":false,"suffix":""},{"dropping-particle":"","family":"Makwana","given":"Dimple P","non-dropping-particle":"","parse-names":false,"suffix":""},{"dropping-particle":"","family":"Raval","given":"Apexa P","non-dropping-particle":"","parse-names":false,"suffix":""},{"dropping-particle":"","family":"Shah","given":"Franky Dhaval","non-dropping-particle":"","parse-names":false,"suffix":""},{"dropping-particle":"","family":"Rawal","given":"Rakesh M","non-dropping-particle":"","parse-names":false,"suffix":""}],"container-title":"Journal of cancer research and therapeutics","id":"ITEM-2","issue":"4","issued":{"date-parts":[["2020","7","1"]]},"page":"804-810","publisher":"Wolters Kluwer Medknow Publications","title":"Putative stemness markers octamer-binding transcription factor 4, sex-determining region Y-box 2, and NANOG in non-small cell lung carcinoma: A clinicopathological association.","type":"article-journal","volume":"16"},"uris":["http://www.mendeley.com/documents/?uuid=24c432c2-2801-3a6b-a242-a7012ef70240"]},{"id":"ITEM-3","itemData":{"DOI":"10.1515/raon-2015-0027","ISSN":"1318-2099","PMID":"27247551","abstract":"BACKGROUND The data on expression and clinical impact of cancer stem cell markers SOX2, NANOG and OCT4 in lung cancer is still lacking. The aim of our study was to compare SOX2, NANOG and OCT4 mRNA expression levels in whole blood between advanced small-cell lung cancer (SCLC) patients and healthy controls, and to correlate mRNA expression with progression-free survival (PFS) after first-line chemotherapy and overall survival (OS) in advanced SCLC patients. PATIENTS AND METHODS 50 advanced SCLC patients treated with standard chemotherapy and followed at University Clinic Golnik, Slovenia, between 2009 and 2013 were prospectively included. SOX2, NANOG and OCT4 mRNA expression levels were determined using TaqMan qPCR in whole blood collected prior to chemotherapy. Whole blood of 34 matched healthy individuals with no cancerous disease was also tested. RESULTS SOX2 mRNA expression was significantly higher in whole blood of SCLC patients compared to healthy controls (p = 0.006). Significant correlation between SOX2 mRNA expression levels and the number of distant metastatic sites was established (p = 0.027). In survival analysis, patients with high SOX2 expression had shorter OS (p = 0.017) and PFS (p = 0.046). In multivariate Cox analysis, an independent value of high SOX2 expression for shorter OS (p = 0.002), but not PFS was confirmed. No significant differences were observed for NANOG or OCT4 expression levels when comparing SCLC patients and healthy controls neither when analysing survival outcomes in SCLC patients. CONCLUSIONS SOX2 mRNA expression in whole blood might be a promising non-invasive marker for molecular screening of SCLC and important prognostic marker in advanced chemotherapy-treated SCLC patients, altogether indicating important role of cancer stem-like cell (CSC) regulators in cancer spread. Further evaluation of SOX2 as a possible screening/prognostic marker and a therapeutic target of SCLC is warranted.","author":[{"dropping-particle":"","family":"Sodja","given":"Eva","non-dropping-particle":"","parse-names":false,"suffix":""},{"dropping-particle":"","family":"Rijavec","given":"Matija","non-dropping-particle":"","parse-names":false,"suffix":""},{"dropping-particle":"","family":"Koren","given":"Ana","non-dropping-particle":"","parse-names":false,"suffix":""},{"dropping-particle":"","family":"Sadikov","given":"Aleksander","non-dropping-particle":"","parse-names":false,"suffix":""},{"dropping-particle":"","family":"Korošec","given":"Peter","non-dropping-particle":"","parse-names":false,"suffix":""},{"dropping-particle":"","family":"Cufer","given":"Tanja","non-dropping-particle":"","parse-names":false,"suffix":""}],"container-title":"Radiology and oncology","id":"ITEM-3","issue":"2","issued":{"date-parts":[["2016","6","1"]]},"page":"188-96","publisher":"Association of Radiology and Oncology","title":"The prognostic value of whole blood SOX2, NANOG and OCT4 mRNA expression in advanced small-cell lung cancer.","type":"article-journal","volume":"50"},"uris":["http://www.mendeley.com/documents/?uuid=7b96a225-7fb2-350a-90d0-fc59bdeb55aa"]},{"id":"ITEM-4","itemData":{"DOI":"10.1136/jclinpath-2017-204815","ISSN":"1472-4146","PMID":"29180509","abstract":"The stem cell markers octamer-binding transcription factor 4, sex-determining region Y-box 2, NANOG, Kruppel-like factor 4 and c-MYC are key factors in inducing pluripotency in somatic cells, and they have been used to detect cancer stem cell subpopulations in a range of cancer types. Recent literature has described the subcellular localisation of these markers and their potential implications on cellular function. This is a relatively complex and unexplored area of research, and the extent of the effect that subcellular localisation has on cancer development and growth is largely unknown. This review analyses this area of research in the context of the biology of stem cells and cancer and explores the potential modulating effect of subcellular localisation of these proteins as supported by the literature.","author":[{"dropping-particle":"","family":"Schaijik","given":"Bede","non-dropping-particle":"van","parse-names":false,"suffix":""},{"dropping-particle":"","family":"Davis","given":"Paul F.","non-dropping-particle":"","parse-names":false,"suffix":""},{"dropping-particle":"","family":"Wickremesekera","given":"Agadha C.","non-dropping-particle":"","parse-names":false,"suffix":""},{"dropping-particle":"","family":"Tan","given":"Swee T.","non-dropping-particle":"","parse-names":false,"suffix":""},{"dropping-particle":"","family":"Itinteang","given":"Tinte","non-dropping-particle":"","parse-names":false,"suffix":""}],"container-title":"Journal of clinical pathology","id":"ITEM-4","issue":"1","issued":{"date-parts":[["2018","1","1"]]},"page":"88-91","publisher":"BMJ Publishing Group","title":"Subcellular localisation of the stem cell markers OCT4, SOX2, NANOG, KLF4 and c-MYC in cancer: a review.","type":"article-journal","volume":"71"},"uris":["http://www.mendeley.com/documents/?uuid=08622192-4278-33ec-b164-bd03b27cc315"]},{"id":"ITEM-5","itemData":{"DOI":"10.1007/s00428-020-02946-x","ISSN":"1432-2307","PMID":"33103210","abstract":"The presence of KRAS mutation enhances the stem cell features of colorectal carcinoma cells containing mutant adenomatous polyposis coli (APC). However, their potential role in small intestinal adenocarcinoma remains elusive. Here, we aimed to investigate the clinical significance of cancer stem cell markers expression in the context of small intestinal adenocarcinoma with the KRAS genotype. SOX2, NANOG, and OCT4 expression were assessed by immunohistochemistry and digital image analysis, and their potential association with KRAS was further examined in 185 Korean patients with small intestinal adenocarcinomas, which were collected from 22 institutions in South Korea. Positive expression of SOX2, NANOG, and OCT4 was detected in 65 (35.1%), 94 (50.8%), and 82 (44.3%) of patients, respectively. Patients with high SOX2 (SOX2+) expression displayed worse overall survival compared to those with low SOX2 (SOX2-) expression (P &lt; 0.001). Patients with SOX2+/mutant KRAS (KRASMT) (11.1 months) had significantly shorter overall survival than those with SOX2-/KRASWT (53.6 months) (P &lt; 0.001). In multivariate analysis, SOX2+, distal location, high pT and pN categories, microsatellite stable, and absence of predisposing diseases were independent prognostic factors for worse overall survival. These results suggest that SOX2 expression has the potential to predict clinical outcomes in patients with small intestinal adenocarcinomas.","author":[{"dropping-particle":"","family":"Kim","given":"Jeong Won","non-dropping-particle":"","parse-names":false,"suffix":""},{"dropping-particle":"","family":"Chung","given":"Joon-Yong","non-dropping-particle":"","parse-names":false,"suffix":""},{"dropping-particle":"","family":"Ylaya","given":"Kris","non-dropping-particle":"","parse-names":false,"suffix":""},{"dropping-particle":"","family":"Park","given":"Yoonho","non-dropping-particle":"","parse-names":false,"suffix":""},{"dropping-particle":"","family":"Jun","given":"Sun-Young","non-dropping-particle":"","parse-names":false,"suffix":""},{"dropping-particle":"","family":"Hong","given":"Seung-Mo","non-dropping-particle":"","parse-names":false,"suffix":""},{"dropping-particle":"","family":"Hewitt","given":"Stephen M.","non-dropping-particle":"","parse-names":false,"suffix":""}],"container-title":"Virchows Archiv : an international journal of pathology","id":"ITEM-5","issued":{"date-parts":[["2020","10","25"]]},"page":"1-12","publisher":"Springer Science and Business Media Deutschland GmbH","title":"Prognostic implication of SOX2 expression in small intestinal adenocarcinoma.","type":"article-journal"},"uris":["http://www.mendeley.com/documents/?uuid=9ce9b128-24ed-3bce-9de7-2543b235a23d"]}],"mendeley":{"formattedCitation":"&lt;sup&gt;[84–88]&lt;/sup&gt;","plainTextFormattedCitation":"[84–88]","previouslyFormattedCitation":"&lt;sup&gt;[84–88]&lt;/sup&gt;"},"properties":{"noteIndex":0},"schema":"https://github.com/citation-style-language/schema/raw/master/csl-citation.json"}</w:instrText>
      </w:r>
      <w:r w:rsidR="00A769C3"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84–88]</w:t>
      </w:r>
      <w:r w:rsidR="00A769C3"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Moreover, the large promoter regions that are used in such constructs invariably contain response elements for other transcription factors, potentially reducing reporter specificity, limiting their application in identifying CSCs. Further, some of these genes, such as </w:t>
      </w:r>
      <w:r w:rsidRPr="00917D37">
        <w:rPr>
          <w:rFonts w:ascii="Book Antiqua" w:eastAsia="Book Antiqua" w:hAnsi="Book Antiqua" w:cs="Book Antiqua"/>
          <w:i/>
          <w:iCs/>
          <w:color w:val="000000"/>
        </w:rPr>
        <w:t>Oct4</w:t>
      </w:r>
      <w:r w:rsidRPr="00917D37">
        <w:rPr>
          <w:rFonts w:ascii="Book Antiqua" w:eastAsia="Book Antiqua" w:hAnsi="Book Antiqua" w:cs="Book Antiqua"/>
          <w:color w:val="000000"/>
        </w:rPr>
        <w:t>, have alternate transcripts and pseudogenes, complicating their detection</w:t>
      </w:r>
      <w:r w:rsidR="00296C3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stemcr.2014.11.002","ISSN":"22136711","PMID":"25497455","abstract":"Many tumors are hierarchically organized with a minority cell population that has stem-like properties and enhanced ability to initiate tumorigenesis and drive therapeutic relapse. These cancer stem cells (CSCs) are typically identified by complex combinations of cell-surface markers that differ among tumor types. Here, we developed a flexible lentiviral-based reporter system that allows direct visualization of CSCs based on functional properties. The reporter responds to the core stem cell transcription factors OCT4 and SOX2, with further selectivity and kinetic resolution coming from use of a proteasome-targeting degron. Cancer cells marked by this reporter have the expected properties of self-renewal, generation of heterogeneous offspring, high tumor- and metastasis-initiating activity, and resistance to chemotherapeutics. With this approach, the spatial distribution of CSCs can be assessed in settings that retain microenvironmental and structural cues, and CSC plasticity and response to therapeutics can be monitored in real time.","author":[{"dropping-particle":"","family":"Tang","given":"Binwu","non-dropping-particle":"","parse-names":false,"suffix":""},{"dropping-particle":"","family":"Raviv","given":"Asaf","non-dropping-particle":"","parse-names":false,"suffix":""},{"dropping-particle":"","family":"Esposito","given":"Dominic","non-dropping-particle":"","parse-names":false,"suffix":""},{"dropping-particle":"","family":"Flanders","given":"Kathleen C.","non-dropping-particle":"","parse-names":false,"suffix":""},{"dropping-particle":"","family":"Daniel","given":"Catherine","non-dropping-particle":"","parse-names":false,"suffix":""},{"dropping-particle":"","family":"Nghiem","given":"Bao Tram","non-dropping-particle":"","parse-names":false,"suffix":""},{"dropping-particle":"","family":"Garfield","given":"Susan","non-dropping-particle":"","parse-names":false,"suffix":""},{"dropping-particle":"","family":"Lim","given":"Langston","non-dropping-particle":"","parse-names":false,"suffix":""},{"dropping-particle":"","family":"Mannan","given":"Poonam","non-dropping-particle":"","parse-names":false,"suffix":""},{"dropping-particle":"","family":"Robles","given":"Ana I.","non-dropping-particle":"","parse-names":false,"suffix":""},{"dropping-particle":"","family":"Smith","given":"William I.","non-dropping-particle":"","parse-names":false,"suffix":""},{"dropping-particle":"","family":"Zimmerberg","given":"Joshua","non-dropping-particle":"","parse-names":false,"suffix":""},{"dropping-particle":"","family":"Ravin","given":"Rea","non-dropping-particle":"","parse-names":false,"suffix":""},{"dropping-particle":"","family":"Wakefield","given":"Lalage M.","non-dropping-particle":"","parse-names":false,"suffix":""}],"container-title":"Stem Cell Reports","id":"ITEM-1","issue":"1","issued":{"date-parts":[["2015"]]},"page":"155-169","publisher":"Elsevier","title":"A flexible reporter system for direct observation and isolation of cancer stem cells","type":"article-journal","volume":"4"},"uris":["http://www.mendeley.com/documents/?uuid=b4bab85e-8e39-4690-bc24-bf81a4847788"]},{"id":"ITEM-2","itemData":{"DOI":"10.1016/B978-0-12-803892-5.00003-6","ISBN":"9780128039342","abstract":"The hallmarks of cancer stem cells (CSCs) are self-renewal, tumor propagation, generation of heterogeneous progeny, and therapeutic resistance. Better understanding of CSC biology would provide insights on how to overcome major obstacles encountered during the course of cancer treatment such as resistance to therapy and distal metastasis. Studying CSCs needs special consideration given they represent a minor fraction of the tumor cell population and they dynamically transit out of the stem cell-like state. In this chapter we will describe various methods to investigate and enrich for CSCs. We will also discuss the importance of utilizing multifaceted approaches based on various principles to tackle different aspects of CSC biology.","author":[{"dropping-particle":"","family":"Jarrar","given":"A.","non-dropping-particle":"","parse-names":false,"suffix":""},{"dropping-particle":"","family":"Chumakova","given":"A.","non-dropping-particle":"","parse-names":false,"suffix":""},{"dropping-particle":"","family":"Hitomi","given":"M.","non-dropping-particle":"","parse-names":false,"suffix":""},{"dropping-particle":"","family":"Lathia","given":"J.D.","non-dropping-particle":"","parse-names":false,"suffix":""}],"container-title":"Cancer Stem Cells","id":"ITEM-2","issued":{"date-parts":[["2016","9","1"]]},"page":"59-98","publisher":"Elsevier","title":"Enrichment and Interrogation of Cancer Stem Cells","type":"chapter"},"uris":["http://www.mendeley.com/documents/?uuid=acb89060-e7ee-3ff8-a36b-9762900f0be8"]}],"mendeley":{"formattedCitation":"&lt;sup&gt;[38,39]&lt;/sup&gt;","plainTextFormattedCitation":"[38,39]","previouslyFormattedCitation":"&lt;sup&gt;[38,39]&lt;/sup&gt;"},"properties":{"noteIndex":0},"schema":"https://github.com/citation-style-language/schema/raw/master/csl-citation.json"}</w:instrText>
      </w:r>
      <w:r w:rsidR="00296C3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8,39]</w:t>
      </w:r>
      <w:r w:rsidR="00296C3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w:t>
      </w:r>
    </w:p>
    <w:p w14:paraId="62802B7F" w14:textId="603B636E"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Thus, systems that use reporter genes under the transcriptional control of promoters that are active specifically in human CSCs have been generated</w:t>
      </w:r>
      <w:r w:rsidR="00F30AC1"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07/7651_2016_360","ISSN":"1940-6029","PMID":"27221339","abstract":"Cancer stem cells have been identified in primary tumors, patient derived xenografts, and established cancer cell lines. The development of reporters has enabled investigators to rapidly enrich for these cells and more importantly track these cells in real time. Here we describe the current state of the reporter field and their use and limitations in multiple cancers.","author":[{"dropping-particle":"","family":"Saygin","given":"Caner","non-dropping-particle":"","parse-names":false,"suffix":""},{"dropping-particle":"","family":"Samour","given":"Mohamed","non-dropping-particle":"","parse-names":false,"suffix":""},{"dropping-particle":"","family":"Chumakova","given":"Anastasia","non-dropping-particle":"","parse-names":false,"suffix":""},{"dropping-particle":"","family":"Jarrar","given":"Awad","non-dropping-particle":"","parse-names":false,"suffix":""},{"dropping-particle":"","family":"Lathia","given":"Justin D.","non-dropping-particle":"","parse-names":false,"suffix":""},{"dropping-particle":"","family":"Reizes","given":"Ofer","non-dropping-particle":"","parse-names":false,"suffix":""}],"container-title":"Methods in molecular biology (Clifton, N.J.)","id":"ITEM-1","issued":{"date-parts":[["2016"]]},"page":"319-333","publisher":"Humana Press Inc.","title":"Reporter Systems to Study Cancer Stem Cells.","type":"article-journal","volume":"1516"},"uris":["http://www.mendeley.com/documents/?uuid=65f42171-2461-3f27-bed0-0ec28bccb272"]},{"id":"ITEM-2","itemData":{"DOI":"10.1016/j.nano.2015.07.009","ISSN":"15499642","PMID":"26238079","abstract":"To be able to study the efficacy of targeted nanomedicines in marginal population of highly aggressive cancer stem cells (CSC), we have developed a novel in vitro fluorescent CSC model that allows us to visualize these cells in heterogeneous population and to monitor CSC biological performance after therapy. In this model tdTomato reporter gene is driven by CSC specific (ALDH1A1) promoter and contrary to other similar models, CSC differentiation and un-differentiation processes are not restrained and longitudinal studies are feasible. We used this model for preclinical validation of poly[(. d,. l-lactide-co-glycolide)-co-PEG] (PLGA-. co-PEG) micelles loaded with paclitaxel. Further, active targeting against CD44 and EGFR receptors was validated in breast and colon cancer cell lines. Accordingly, specific active targeting toward surface receptors enhances the performance of nanomedicines and sensitizes CSC to paclitaxel based chemotherapy. From the Clinical Editor: Many current cancer therapies fail because of the failure to target cancer stem cells. This surviving population soon proliferates and differentiates into more cancer cells. In this interesting article, the authors designed an in vitro cancer stem cell model to study the effects of active targeting using antibody-labeled micelles containing chemotherapeutic agent. This new model should allow future testing of various drug/carrier platforms before the clinical phase.","author":[{"dropping-particle":"","family":"Gener","given":"Petra","non-dropping-particle":"","parse-names":false,"suffix":""},{"dropping-particle":"","family":"Gouveia","given":"Luis Pleno","non-dropping-particle":"","parse-names":false,"suffix":""},{"dropping-particle":"","family":"Sabat","given":"Guillem Romero","non-dropping-particle":"","parse-names":false,"suffix":""},{"dropping-particle":"","family":"Sousa Rafael","given":"Diana Fernandes","non-dropping-particle":"de","parse-names":false,"suffix":""},{"dropping-particle":"","family":"Fort","given":"Núria Bergadà","non-dropping-particle":"","parse-names":false,"suffix":""},{"dropping-particle":"","family":"Arranja","given":"Alexandra","non-dropping-particle":"","parse-names":false,"suffix":""},{"dropping-particle":"","family":"Fernández","given":"Yolanda","non-dropping-particle":"","parse-names":false,"suffix":""},{"dropping-particle":"","family":"Prieto","given":"Rafael Miñana","non-dropping-particle":"","parse-names":false,"suffix":""},{"dropping-particle":"","family":"Ortega","given":"Joan Sayos","non-dropping-particle":"","parse-names":false,"suffix":""},{"dropping-particle":"","family":"Arango","given":"Diego","non-dropping-particle":"","parse-names":false,"suffix":""},{"dropping-particle":"","family":"Abasolo","given":"Ibane","non-dropping-particle":"","parse-names":false,"suffix":""},{"dropping-particle":"","family":"Videira","given":"Mafalda","non-dropping-particle":"","parse-names":false,"suffix":""},{"dropping-particle":"","family":"Schwartz","given":"Simo","non-dropping-particle":"","parse-names":false,"suffix":""}],"container-title":"Nanomedicine: Nanotechnology, Biology, and Medicine","id":"ITEM-2","issue":"8","issued":{"date-parts":[["2015","11","1"]]},"page":"1883-1892","publisher":"Elsevier Inc.","title":"Fluorescent CSC models evidence that targeted nanomedicines improve treatment sensitivity of breast and colon cancer stem cells","type":"article-journal","volume":"11"},"uris":["http://www.mendeley.com/documents/?uuid=eb3a5fef-8138-3df0-b0d2-9ceabc1b781a"]}],"mendeley":{"formattedCitation":"&lt;sup&gt;[15,35]&lt;/sup&gt;","plainTextFormattedCitation":"[15,35]","previouslyFormattedCitation":"&lt;sup&gt;[15,35]&lt;/sup&gt;"},"properties":{"noteIndex":0},"schema":"https://github.com/citation-style-language/schema/raw/master/csl-citation.json"}</w:instrText>
      </w:r>
      <w:r w:rsidR="00F30AC1"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5,35]</w:t>
      </w:r>
      <w:r w:rsidR="00F30AC1"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For example, a GFP reporter that is driven by the NANOG promoter was developed to enrich and track ovarian CSCs</w:t>
      </w:r>
      <w:r w:rsidR="00AA2E5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186/s13048-018-0403-2","ISSN":"17572215","PMID":"29716628","abstract":"Background: Ovarian cancer stem cells (OCSCs) contribute to the poor prognosis of ovarian cancer. Involvement of the androgen receptor (AR) in the malignant behaviors of other tumors has been reported. However, whether AR associates with Nanog (a stem cell marker) and participates in OCSC functions remain unclear. In this study, we investigated the interaction of Nanog with AR and examined whether this interaction induced stem-like properties in ovarian cancer cells. Methods: AR and Nanog expression in ovarian tumors was evaluated. Using the CRISPR/Cas9 system, we constructed a Nanog green fluorescent protein (GFP) marker cell model to investigate the expression and co-localization of Nanog and AR. Then, we examined the effect of androgen on the Nanog promoter in ovarian cancer cell lines (A2780 and SKOV3). After androgen or anti-androgen treatment, cell proliferation, migration, sphere formation, colony formation and tumorigenesis were assessed in vitro and in vivo. Results: Both AR and Nanog expression were obviously high in ovarian tumors. Our results showed that Nanog expression was correlated with AR expression. The androgen 5α-dihydrotestosterone (DHT) activated Nanog promoter transcription. Meanwhile, Nanog GFP-positive cells treated with DHT exhibited higher levels of proliferation, migration, sphere formation and colony formation. We also observed that the tumorigenesis of Nanog GFP-positive cells was significantly higher than that of the GFP-negative cells. Xenografts of Nanog GFP-positive cells showed significant differences when treated with androgen or anti-androgen drugs in vivo. Conclusions: The interaction of Nanog with the AR signaling axis might induce or contribute to OCSC regulation. In addition, androgen might promote stemness characteristics in ovarian cancer cells by activating the Nanog promoter. This finding merits further study because it may provide a new understanding of OCSC regulation from a hormone perspective and lead to the reevaluation of stem cell therapy for ovarian cancer.","author":[{"dropping-particle":"","family":"Ling","given":"Kaijian","non-dropping-particle":"","parse-names":false,"suffix":""},{"dropping-particle":"","family":"Jiang","given":"Lupin","non-dropping-particle":"","parse-names":false,"suffix":""},{"dropping-particle":"","family":"Liang","given":"Shi","non-dropping-particle":"","parse-names":false,"suffix":""},{"dropping-particle":"","family":"Kwong","given":"Joseph","non-dropping-particle":"","parse-names":false,"suffix":""},{"dropping-particle":"","family":"Yang","given":"Leiyan","non-dropping-particle":"","parse-names":false,"suffix":""},{"dropping-particle":"","family":"Li","given":"Yudi","non-dropping-particle":"","parse-names":false,"suffix":""},{"dropping-particle":"","family":"Pingyin","given":"","non-dropping-particle":"","parse-names":false,"suffix":""},{"dropping-particle":"","family":"Deng","given":"Qingchun","non-dropping-particle":"","parse-names":false,"suffix":""},{"dropping-particle":"","family":"Liang","given":"Zhiqing","non-dropping-particle":"","parse-names":false,"suffix":""}],"container-title":"Journal of Ovarian Research","id":"ITEM-1","issue":"1","issued":{"date-parts":[["2018","5","2"]]},"publisher":"BioMed Central Ltd.","title":"Nanog interaction with the androgen receptor signaling axis induce ovarian cancer stem cell regulation: Studies based on the CRISPR/Cas9 system","type":"article-journal","volume":"11"},"uris":["http://www.mendeley.com/documents/?uuid=c96b98f6-af0f-3a9e-8a74-5f1aa2ec8cdd"]},{"id":"ITEM-2","itemData":{"DOI":"10.18632/oncotarget.8852","ISSN":"19492553","PMID":"27105520","abstract":"The mainstay of treatment for ovarian cancer is platinum-based cytotoxic chemotherapy. However, therapeutic resistance and recurrence is a common eventuality for nearly all ovarian cancer patients, resulting in poor median survival. Recurrence is postulated to be driven by a population of self-renewing, therapeutically resistant cancer stem cells (CSCs). A current limitation in CSC studies is the inability to interrogate their dynamic changes in real time. Here we utilized a GFP reporter driven by the NANOG-promoter to enrich and track ovarian CSCs. Using this approach, we identified a population of cells with CSC properties including enhanced expression of stem cell transcription factors, self-renewal, and tumor initiation. We also observed elevations in CSC properties in cisplatin-resistant ovarian cancer cells as compared to cisplatin-naïve ovarian cancer cells. CD49f, a marker for CSCs in other solid tumors, enriched CSCs in cisplatin-resistant and -naïve cells. NANOG-GFP enriched CSCs (GFP+ cells) were more resistant to cisplatin as compared to GFP-negative cells. Moreover, upon cisplatin treatment, the GFP signal intensity and NANOG expression increased in GFP-negative cells, indicating that cisplatin was able to induce the CSC state. Taken together, we describe a reporter-based strategy that allows for determination of the CSC state in real time and can be used to detect the induction of the CSC state upon cisplatin treatment. As cisplatin may provide an inductive stress for the stem cell state, future efforts should focus on combining cytotoxic chemotherapy with a CSC targeted therapy for greater clinical utility.","author":[{"dropping-particle":"","family":"Wiechert","given":"Andrew","non-dropping-particle":"","parse-names":false,"suffix":""},{"dropping-particle":"","family":"Saygin","given":"Caner","non-dropping-particle":"","parse-names":false,"suffix":""},{"dropping-particle":"","family":"Thiagarajan","given":"Praveena S.","non-dropping-particle":"","parse-names":false,"suffix":""},{"dropping-particle":"","family":"Rao","given":"Vinay S.","non-dropping-particle":"","parse-names":false,"suffix":""},{"dropping-particle":"","family":"Hale","given":"James S.","non-dropping-particle":"","parse-names":false,"suffix":""},{"dropping-particle":"","family":"Gupta","given":"Nikhil","non-dropping-particle":"","parse-names":false,"suffix":""},{"dropping-particle":"","family":"Hitomi","given":"Masahiro","non-dropping-particle":"","parse-names":false,"suffix":""},{"dropping-particle":"","family":"Nagaraj","given":"Anil Belur","non-dropping-particle":"","parse-names":false,"suffix":""},{"dropping-particle":"","family":"DiFeo","given":"Analisa","non-dropping-particle":"","parse-names":false,"suffix":""},{"dropping-particle":"","family":"Lathia","given":"Justin D.","non-dropping-particle":"","parse-names":false,"suffix":""},{"dropping-particle":"","family":"Reizes","given":"Ofer","non-dropping-particle":"","parse-names":false,"suffix":""}],"container-title":"Oncotarget","id":"ITEM-2","issue":"21","issued":{"date-parts":[["2016","5","24"]]},"page":"30511-30522","publisher":"Impact Journals LLC","title":"Cisplatin induces stemness in ovarian cancer","type":"article-journal","volume":"7"},"uris":["http://www.mendeley.com/documents/?uuid=b7d89c82-0577-335a-b82e-b114d1416886"]}],"mendeley":{"formattedCitation":"&lt;sup&gt;[72,89]&lt;/sup&gt;","plainTextFormattedCitation":"[72,89]","previouslyFormattedCitation":"&lt;sup&gt;[72,89]&lt;/sup&gt;"},"properties":{"noteIndex":0},"schema":"https://github.com/citation-style-language/schema/raw/master/csl-citation.json"}</w:instrText>
      </w:r>
      <w:r w:rsidR="00AA2E5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72,89]</w:t>
      </w:r>
      <w:r w:rsidR="00AA2E5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Wiechert</w:t>
      </w:r>
      <w:proofErr w:type="spellEnd"/>
      <w:r w:rsidRPr="00917D37">
        <w:rPr>
          <w:rFonts w:ascii="Book Antiqua" w:eastAsia="Book Antiqua" w:hAnsi="Book Antiqua" w:cs="Book Antiqua"/>
          <w:color w:val="000000"/>
        </w:rPr>
        <w:t xml:space="preserve"> </w:t>
      </w:r>
      <w:r w:rsidR="0097406B" w:rsidRPr="00917D37">
        <w:rPr>
          <w:rFonts w:ascii="Book Antiqua" w:eastAsia="Book Antiqua" w:hAnsi="Book Antiqua" w:cs="Book Antiqua"/>
          <w:i/>
          <w:iCs/>
          <w:color w:val="000000"/>
        </w:rPr>
        <w:t>et al</w:t>
      </w:r>
      <w:r w:rsidR="00AA2E54"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18632/oncotarget.8852","ISSN":"19492553","PMID":"27105520","abstract":"The mainstay of treatment for ovarian cancer is platinum-based cytotoxic chemotherapy. However, therapeutic resistance and recurrence is a common eventuality for nearly all ovarian cancer patients, resulting in poor median survival. Recurrence is postulated to be driven by a population of self-renewing, therapeutically resistant cancer stem cells (CSCs). A current limitation in CSC studies is the inability to interrogate their dynamic changes in real time. Here we utilized a GFP reporter driven by the NANOG-promoter to enrich and track ovarian CSCs. Using this approach, we identified a population of cells with CSC properties including enhanced expression of stem cell transcription factors, self-renewal, and tumor initiation. We also observed elevations in CSC properties in cisplatin-resistant ovarian cancer cells as compared to cisplatin-naïve ovarian cancer cells. CD49f, a marker for CSCs in other solid tumors, enriched CSCs in cisplatin-resistant and -naïve cells. NANOG-GFP enriched CSCs (GFP+ cells) were more resistant to cisplatin as compared to GFP-negative cells. Moreover, upon cisplatin treatment, the GFP signal intensity and NANOG expression increased in GFP-negative cells, indicating that cisplatin was able to induce the CSC state. Taken together, we describe a reporter-based strategy that allows for determination of the CSC state in real time and can be used to detect the induction of the CSC state upon cisplatin treatment. As cisplatin may provide an inductive stress for the stem cell state, future efforts should focus on combining cytotoxic chemotherapy with a CSC targeted therapy for greater clinical utility.","author":[{"dropping-particle":"","family":"Wiechert","given":"Andrew","non-dropping-particle":"","parse-names":false,"suffix":""},{"dropping-particle":"","family":"Saygin","given":"Caner","non-dropping-particle":"","parse-names":false,"suffix":""},{"dropping-particle":"","family":"Thiagarajan","given":"Praveena S.","non-dropping-particle":"","parse-names":false,"suffix":""},{"dropping-particle":"","family":"Rao","given":"Vinay S.","non-dropping-particle":"","parse-names":false,"suffix":""},{"dropping-particle":"","family":"Hale","given":"James S.","non-dropping-particle":"","parse-names":false,"suffix":""},{"dropping-particle":"","family":"Gupta","given":"Nikhil","non-dropping-particle":"","parse-names":false,"suffix":""},{"dropping-particle":"","family":"Hitomi","given":"Masahiro","non-dropping-particle":"","parse-names":false,"suffix":""},{"dropping-particle":"","family":"Nagaraj","given":"Anil Belur","non-dropping-particle":"","parse-names":false,"suffix":""},{"dropping-particle":"","family":"DiFeo","given":"Analisa","non-dropping-particle":"","parse-names":false,"suffix":""},{"dropping-particle":"","family":"Lathia","given":"Justin D.","non-dropping-particle":"","parse-names":false,"suffix":""},{"dropping-particle":"","family":"Reizes","given":"Ofer","non-dropping-particle":"","parse-names":false,"suffix":""}],"container-title":"Oncotarget","id":"ITEM-1","issue":"21","issued":{"date-parts":[["2016","5","24"]]},"page":"30511-30522","publisher":"Impact Journals LLC","title":"Cisplatin induces stemness in ovarian cancer","type":"article-journal","volume":"7"},"uris":["http://www.mendeley.com/documents/?uuid=b7d89c82-0577-335a-b82e-b114d1416886"]}],"mendeley":{"formattedCitation":"&lt;sup&gt;[89]&lt;/sup&gt;","plainTextFormattedCitation":"[89]","previouslyFormattedCitation":"&lt;sup&gt;[89]&lt;/sup&gt;"},"properties":{"noteIndex":0},"schema":"https://github.com/citation-style-language/schema/raw/master/csl-citation.json"}</w:instrText>
      </w:r>
      <w:r w:rsidR="00AA2E54"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89]</w:t>
      </w:r>
      <w:r w:rsidR="00AA2E54"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xml:space="preserve"> introduced this reporter into cisplatin-naïve, high-grade, serous ovarian cancer patient-derived xenografts and ovarian cancer cell lines. GFP</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expressed higher levels of stem cell transcription factors (NANOG, SOX2, and POU5F1) and CSC surface markers (CD44, CD133, CD117, CD49f, and CD24) and showed increased tumor-initiating potential. GFP</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CD49f</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w:t>
      </w:r>
      <w:r w:rsidRPr="00917D37">
        <w:rPr>
          <w:rFonts w:ascii="Book Antiqua" w:eastAsia="Book Antiqua" w:hAnsi="Book Antiqua" w:cs="Book Antiqua"/>
          <w:color w:val="000000"/>
        </w:rPr>
        <w:lastRenderedPageBreak/>
        <w:t>patient-derived cells were enriched using the reporter system and CD49f staining. Further, the reporter system allowed the group to visualize dynamic changes in stemness in response to cisplatin treatment and to analyze the self-renewing capacity of cisplatin resistant cells</w:t>
      </w:r>
      <w:r w:rsidR="008B7242"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8632/oncotarget.8852","ISSN":"19492553","PMID":"27105520","abstract":"The mainstay of treatment for ovarian cancer is platinum-based cytotoxic chemotherapy. However, therapeutic resistance and recurrence is a common eventuality for nearly all ovarian cancer patients, resulting in poor median survival. Recurrence is postulated to be driven by a population of self-renewing, therapeutically resistant cancer stem cells (CSCs). A current limitation in CSC studies is the inability to interrogate their dynamic changes in real time. Here we utilized a GFP reporter driven by the NANOG-promoter to enrich and track ovarian CSCs. Using this approach, we identified a population of cells with CSC properties including enhanced expression of stem cell transcription factors, self-renewal, and tumor initiation. We also observed elevations in CSC properties in cisplatin-resistant ovarian cancer cells as compared to cisplatin-naïve ovarian cancer cells. CD49f, a marker for CSCs in other solid tumors, enriched CSCs in cisplatin-resistant and -naïve cells. NANOG-GFP enriched CSCs (GFP+ cells) were more resistant to cisplatin as compared to GFP-negative cells. Moreover, upon cisplatin treatment, the GFP signal intensity and NANOG expression increased in GFP-negative cells, indicating that cisplatin was able to induce the CSC state. Taken together, we describe a reporter-based strategy that allows for determination of the CSC state in real time and can be used to detect the induction of the CSC state upon cisplatin treatment. As cisplatin may provide an inductive stress for the stem cell state, future efforts should focus on combining cytotoxic chemotherapy with a CSC targeted therapy for greater clinical utility.","author":[{"dropping-particle":"","family":"Wiechert","given":"Andrew","non-dropping-particle":"","parse-names":false,"suffix":""},{"dropping-particle":"","family":"Saygin","given":"Caner","non-dropping-particle":"","parse-names":false,"suffix":""},{"dropping-particle":"","family":"Thiagarajan","given":"Praveena S.","non-dropping-particle":"","parse-names":false,"suffix":""},{"dropping-particle":"","family":"Rao","given":"Vinay S.","non-dropping-particle":"","parse-names":false,"suffix":""},{"dropping-particle":"","family":"Hale","given":"James S.","non-dropping-particle":"","parse-names":false,"suffix":""},{"dropping-particle":"","family":"Gupta","given":"Nikhil","non-dropping-particle":"","parse-names":false,"suffix":""},{"dropping-particle":"","family":"Hitomi","given":"Masahiro","non-dropping-particle":"","parse-names":false,"suffix":""},{"dropping-particle":"","family":"Nagaraj","given":"Anil Belur","non-dropping-particle":"","parse-names":false,"suffix":""},{"dropping-particle":"","family":"DiFeo","given":"Analisa","non-dropping-particle":"","parse-names":false,"suffix":""},{"dropping-particle":"","family":"Lathia","given":"Justin D.","non-dropping-particle":"","parse-names":false,"suffix":""},{"dropping-particle":"","family":"Reizes","given":"Ofer","non-dropping-particle":"","parse-names":false,"suffix":""}],"container-title":"Oncotarget","id":"ITEM-1","issue":"21","issued":{"date-parts":[["2016","5","24"]]},"page":"30511-30522","publisher":"Impact Journals LLC","title":"Cisplatin induces stemness in ovarian cancer","type":"article-journal","volume":"7"},"uris":["http://www.mendeley.com/documents/?uuid=b7d89c82-0577-335a-b82e-b114d1416886"]}],"mendeley":{"formattedCitation":"&lt;sup&gt;[89]&lt;/sup&gt;","plainTextFormattedCitation":"[89]","previouslyFormattedCitation":"&lt;sup&gt;[89]&lt;/sup&gt;"},"properties":{"noteIndex":0},"schema":"https://github.com/citation-style-language/schema/raw/master/csl-citation.json"}</w:instrText>
      </w:r>
      <w:r w:rsidR="008B7242"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89]</w:t>
      </w:r>
      <w:r w:rsidR="008B7242"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w:t>
      </w:r>
    </w:p>
    <w:p w14:paraId="6A119E6C" w14:textId="028E1B4E"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 xml:space="preserve">Another example is a lentiviral reporter system, called SORE6, that was developed by Tang </w:t>
      </w:r>
      <w:r w:rsidR="0097406B" w:rsidRPr="00917D37">
        <w:rPr>
          <w:rFonts w:ascii="Book Antiqua" w:eastAsia="Book Antiqua" w:hAnsi="Book Antiqua" w:cs="Book Antiqua"/>
          <w:i/>
          <w:iCs/>
          <w:color w:val="000000"/>
        </w:rPr>
        <w:t>et al</w:t>
      </w:r>
      <w:r w:rsidR="00292B1A"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1016/j.stemcr.2014.11.002","ISSN":"22136711","PMID":"25497455","abstract":"Many tumors are hierarchically organized with a minority cell population that has stem-like properties and enhanced ability to initiate tumorigenesis and drive therapeutic relapse. These cancer stem cells (CSCs) are typically identified by complex combinations of cell-surface markers that differ among tumor types. Here, we developed a flexible lentiviral-based reporter system that allows direct visualization of CSCs based on functional properties. The reporter responds to the core stem cell transcription factors OCT4 and SOX2, with further selectivity and kinetic resolution coming from use of a proteasome-targeting degron. Cancer cells marked by this reporter have the expected properties of self-renewal, generation of heterogeneous offspring, high tumor- and metastasis-initiating activity, and resistance to chemotherapeutics. With this approach, the spatial distribution of CSCs can be assessed in settings that retain microenvironmental and structural cues, and CSC plasticity and response to therapeutics can be monitored in real time.","author":[{"dropping-particle":"","family":"Tang","given":"Binwu","non-dropping-particle":"","parse-names":false,"suffix":""},{"dropping-particle":"","family":"Raviv","given":"Asaf","non-dropping-particle":"","parse-names":false,"suffix":""},{"dropping-particle":"","family":"Esposito","given":"Dominic","non-dropping-particle":"","parse-names":false,"suffix":""},{"dropping-particle":"","family":"Flanders","given":"Kathleen C.","non-dropping-particle":"","parse-names":false,"suffix":""},{"dropping-particle":"","family":"Daniel","given":"Catherine","non-dropping-particle":"","parse-names":false,"suffix":""},{"dropping-particle":"","family":"Nghiem","given":"Bao Tram","non-dropping-particle":"","parse-names":false,"suffix":""},{"dropping-particle":"","family":"Garfield","given":"Susan","non-dropping-particle":"","parse-names":false,"suffix":""},{"dropping-particle":"","family":"Lim","given":"Langston","non-dropping-particle":"","parse-names":false,"suffix":""},{"dropping-particle":"","family":"Mannan","given":"Poonam","non-dropping-particle":"","parse-names":false,"suffix":""},{"dropping-particle":"","family":"Robles","given":"Ana I.","non-dropping-particle":"","parse-names":false,"suffix":""},{"dropping-particle":"","family":"Smith","given":"William I.","non-dropping-particle":"","parse-names":false,"suffix":""},{"dropping-particle":"","family":"Zimmerberg","given":"Joshua","non-dropping-particle":"","parse-names":false,"suffix":""},{"dropping-particle":"","family":"Ravin","given":"Rea","non-dropping-particle":"","parse-names":false,"suffix":""},{"dropping-particle":"","family":"Wakefield","given":"Lalage M.","non-dropping-particle":"","parse-names":false,"suffix":""}],"container-title":"Stem Cell Reports","id":"ITEM-1","issue":"1","issued":{"date-parts":[["2015"]]},"page":"155-169","publisher":"Elsevier","title":"A flexible reporter system for direct observation and isolation of cancer stem cells","type":"article-journal","volume":"4"},"uris":["http://www.mendeley.com/documents/?uuid=b4bab85e-8e39-4690-bc24-bf81a4847788"]}],"mendeley":{"formattedCitation":"&lt;sup&gt;[38]&lt;/sup&gt;","plainTextFormattedCitation":"[38]","previouslyFormattedCitation":"&lt;sup&gt;[38]&lt;/sup&gt;"},"properties":{"noteIndex":0},"schema":"https://github.com/citation-style-language/schema/raw/master/csl-citation.json"}</w:instrText>
      </w:r>
      <w:r w:rsidR="00292B1A"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38]</w:t>
      </w:r>
      <w:r w:rsidR="00292B1A"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xml:space="preserve">. The system comprises 6 concatenated repeats of the SOX2 and OCT4 response elements from the proximal human NANOG promoter, controlling the expression of reporter genes (GFP or </w:t>
      </w:r>
      <w:proofErr w:type="spellStart"/>
      <w:r w:rsidRPr="00917D37">
        <w:rPr>
          <w:rFonts w:ascii="Book Antiqua" w:eastAsia="Book Antiqua" w:hAnsi="Book Antiqua" w:cs="Book Antiqua"/>
          <w:color w:val="000000"/>
        </w:rPr>
        <w:t>mCherry</w:t>
      </w:r>
      <w:proofErr w:type="spellEnd"/>
      <w:r w:rsidRPr="00917D37">
        <w:rPr>
          <w:rFonts w:ascii="Book Antiqua" w:eastAsia="Book Antiqua" w:hAnsi="Book Antiqua" w:cs="Book Antiqua"/>
          <w:color w:val="000000"/>
        </w:rPr>
        <w:t xml:space="preserve">). This tool was validated </w:t>
      </w:r>
      <w:r w:rsidRPr="00917D37">
        <w:rPr>
          <w:rFonts w:ascii="Book Antiqua" w:eastAsia="Book Antiqua" w:hAnsi="Book Antiqua" w:cs="Book Antiqua"/>
          <w:i/>
          <w:iCs/>
          <w:color w:val="000000"/>
        </w:rPr>
        <w:t>in vitro</w:t>
      </w:r>
      <w:r w:rsidRPr="00917D37">
        <w:rPr>
          <w:rFonts w:ascii="Book Antiqua" w:eastAsia="Book Antiqua" w:hAnsi="Book Antiqua" w:cs="Book Antiqua"/>
          <w:color w:val="000000"/>
        </w:rPr>
        <w:t xml:space="preserve"> and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xml:space="preserve"> in several models of breast cancer, tracking self-renewal, the generation of heterogeneous offspring, tumor- and metastasis-initiating activity, CSCs plasticity, and the response to therapeutics in real time. SORE6</w:t>
      </w:r>
      <w:r w:rsidRPr="00917D37">
        <w:rPr>
          <w:rFonts w:ascii="Book Antiqua" w:eastAsia="Book Antiqua" w:hAnsi="Book Antiqua" w:cs="Book Antiqua"/>
          <w:color w:val="000000"/>
          <w:vertAlign w:val="superscript"/>
        </w:rPr>
        <w:t xml:space="preserve">+ </w:t>
      </w:r>
      <w:r w:rsidRPr="00917D37">
        <w:rPr>
          <w:rFonts w:ascii="Book Antiqua" w:eastAsia="Book Antiqua" w:hAnsi="Book Antiqua" w:cs="Book Antiqua"/>
          <w:color w:val="000000"/>
        </w:rPr>
        <w:t>cells underwent asymmetrical cell division, generated SORE6</w:t>
      </w:r>
      <w:r w:rsidRPr="00917D37">
        <w:rPr>
          <w:rFonts w:ascii="Book Antiqua" w:eastAsia="Book Antiqua" w:hAnsi="Book Antiqua" w:cs="Book Antiqua"/>
          <w:color w:val="000000"/>
          <w:vertAlign w:val="superscript"/>
        </w:rPr>
        <w:t xml:space="preserve">- </w:t>
      </w:r>
      <w:r w:rsidRPr="00917D37">
        <w:rPr>
          <w:rFonts w:ascii="Book Antiqua" w:eastAsia="Book Antiqua" w:hAnsi="Book Antiqua" w:cs="Book Antiqua"/>
          <w:color w:val="000000"/>
        </w:rPr>
        <w:t>cells, and initiate tumors in serial transplantation, demonstrating that they have tumor-initiating ability and long-term self-renewal</w:t>
      </w:r>
      <w:r w:rsidR="00292B1A"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stemcr.2014.11.002","ISSN":"22136711","PMID":"25497455","abstract":"Many tumors are hierarchically organized with a minority cell population that has stem-like properties and enhanced ability to initiate tumorigenesis and drive therapeutic relapse. These cancer stem cells (CSCs) are typically identified by complex combinations of cell-surface markers that differ among tumor types. Here, we developed a flexible lentiviral-based reporter system that allows direct visualization of CSCs based on functional properties. The reporter responds to the core stem cell transcription factors OCT4 and SOX2, with further selectivity and kinetic resolution coming from use of a proteasome-targeting degron. Cancer cells marked by this reporter have the expected properties of self-renewal, generation of heterogeneous offspring, high tumor- and metastasis-initiating activity, and resistance to chemotherapeutics. With this approach, the spatial distribution of CSCs can be assessed in settings that retain microenvironmental and structural cues, and CSC plasticity and response to therapeutics can be monitored in real time.","author":[{"dropping-particle":"","family":"Tang","given":"Binwu","non-dropping-particle":"","parse-names":false,"suffix":""},{"dropping-particle":"","family":"Raviv","given":"Asaf","non-dropping-particle":"","parse-names":false,"suffix":""},{"dropping-particle":"","family":"Esposito","given":"Dominic","non-dropping-particle":"","parse-names":false,"suffix":""},{"dropping-particle":"","family":"Flanders","given":"Kathleen C.","non-dropping-particle":"","parse-names":false,"suffix":""},{"dropping-particle":"","family":"Daniel","given":"Catherine","non-dropping-particle":"","parse-names":false,"suffix":""},{"dropping-particle":"","family":"Nghiem","given":"Bao Tram","non-dropping-particle":"","parse-names":false,"suffix":""},{"dropping-particle":"","family":"Garfield","given":"Susan","non-dropping-particle":"","parse-names":false,"suffix":""},{"dropping-particle":"","family":"Lim","given":"Langston","non-dropping-particle":"","parse-names":false,"suffix":""},{"dropping-particle":"","family":"Mannan","given":"Poonam","non-dropping-particle":"","parse-names":false,"suffix":""},{"dropping-particle":"","family":"Robles","given":"Ana I.","non-dropping-particle":"","parse-names":false,"suffix":""},{"dropping-particle":"","family":"Smith","given":"William I.","non-dropping-particle":"","parse-names":false,"suffix":""},{"dropping-particle":"","family":"Zimmerberg","given":"Joshua","non-dropping-particle":"","parse-names":false,"suffix":""},{"dropping-particle":"","family":"Ravin","given":"Rea","non-dropping-particle":"","parse-names":false,"suffix":""},{"dropping-particle":"","family":"Wakefield","given":"Lalage M.","non-dropping-particle":"","parse-names":false,"suffix":""}],"container-title":"Stem Cell Reports","id":"ITEM-1","issue":"1","issued":{"date-parts":[["2015"]]},"page":"155-169","publisher":"Elsevier","title":"A flexible reporter system for direct observation and isolation of cancer stem cells","type":"article-journal","volume":"4"},"uris":["http://www.mendeley.com/documents/?uuid=b4bab85e-8e39-4690-bc24-bf81a4847788"]}],"mendeley":{"formattedCitation":"&lt;sup&gt;[38]&lt;/sup&gt;","plainTextFormattedCitation":"[38]","previouslyFormattedCitation":"&lt;sup&gt;[38]&lt;/sup&gt;"},"properties":{"noteIndex":0},"schema":"https://github.com/citation-style-language/schema/raw/master/csl-citation.json"}</w:instrText>
      </w:r>
      <w:r w:rsidR="00292B1A"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38]</w:t>
      </w:r>
      <w:r w:rsidR="00292B1A"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However, no CD44</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CD24</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the subset commonly reported as breast CSCs) were enriched in the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fraction, and there was no overlap with the ALDH1-positive population, suggesting that heterogeneity exists even within stem cell populations, as </w:t>
      </w:r>
      <w:r w:rsidR="006C1F4E" w:rsidRPr="00917D37">
        <w:rPr>
          <w:rFonts w:ascii="Book Antiqua" w:eastAsia="Book Antiqua" w:hAnsi="Book Antiqua" w:cs="Book Antiqua"/>
          <w:color w:val="000000"/>
        </w:rPr>
        <w:t>published</w:t>
      </w:r>
      <w:r w:rsidR="007C146B"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1016/j.stem.2007.08.014","ISSN":"19345909","PMID":"18371393","abstract":"Application of stem cell biology to breast cancer research has been limited by the lack of simple methods for identification and isolation of normal and malignant stem cells. Utilizing in vitro and in vivo experimental systems, we show that normal and cancer human mammary epithelial cells with increased aldehyde dehydrogenase activity (ALDH) have stem/progenitor properties. These cells contain the subpopulation of normal breast epithelium with the broadest lineage differentiation potential and greatest growth capacity in a xenotransplant model. In breast carcinomas, high ALDH activity identifies the tumorigenic cell fraction, capable of self-renewal and of generating tumors that recapitulate the heterogeneity of the parental tumor. In a series of 577 breast carcinomas, expression of ALDH1 detected by immunostaining correlated with poor prognosis. These findings offer an important new tool for the study of normal and malignant breast stem cells and facilitate the clinical application of stem cell concepts. © 2007 Elsevier Inc. All rights reserved.","author":[{"dropping-particle":"","family":"Ginestier","given":"Christophe","non-dropping-particle":"","parse-names":false,"suffix":""},{"dropping-particle":"","family":"Hur","given":"Min Hee","non-dropping-particle":"","parse-names":false,"suffix":""},{"dropping-particle":"","family":"Charafe-Jauffret","given":"Emmanuelle","non-dropping-particle":"","parse-names":false,"suffix":""},{"dropping-particle":"","family":"Monville","given":"Florence","non-dropping-particle":"","parse-names":false,"suffix":""},{"dropping-particle":"","family":"Dutcher","given":"Julie","non-dropping-particle":"","parse-names":false,"suffix":""},{"dropping-particle":"","family":"Brown","given":"Marty","non-dropping-particle":"","parse-names":false,"suffix":""},{"dropping-particle":"","family":"Jacquemier","given":"Jocelyne","non-dropping-particle":"","parse-names":false,"suffix":""},{"dropping-particle":"","family":"Viens","given":"Patrice","non-dropping-particle":"","parse-names":false,"suffix":""},{"dropping-particle":"","family":"Kleer","given":"Celina G.","non-dropping-particle":"","parse-names":false,"suffix":""},{"dropping-particle":"","family":"Liu","given":"Suling","non-dropping-particle":"","parse-names":false,"suffix":""},{"dropping-particle":"","family":"Schott","given":"Anne","non-dropping-particle":"","parse-names":false,"suffix":""},{"dropping-particle":"","family":"Hayes","given":"Dan","non-dropping-particle":"","parse-names":false,"suffix":""},{"dropping-particle":"","family":"Birnbaum","given":"Daniel","non-dropping-particle":"","parse-names":false,"suffix":""},{"dropping-particle":"","family":"Wicha","given":"Max S.","non-dropping-particle":"","parse-names":false,"suffix":""},{"dropping-particle":"","family":"Dontu","given":"Gabriela","non-dropping-particle":"","parse-names":false,"suffix":""}],"container-title":"Cell Stem Cell","id":"ITEM-1","issue":"5","issued":{"date-parts":[["2007","11","15"]]},"page":"555-567","publisher":"NIH Public Access","title":"ALDH1 Is a Marker of Normal and Malignant Human Mammary Stem Cells and a Predictor of Poor Clinical Outcome","type":"article-journal","volume":"1"},"uris":["http://www.mendeley.com/documents/?uuid=e576eba0-89b9-3e35-b50c-0eb13eeb83cc"]}],"mendeley":{"formattedCitation":"&lt;sup&gt;[90]&lt;/sup&gt;","plainTextFormattedCitation":"[90]","previouslyFormattedCitation":"&lt;sup&gt;[90]&lt;/sup&gt;"},"properties":{"noteIndex":0},"schema":"https://github.com/citation-style-language/schema/raw/master/csl-citation.json"}</w:instrText>
      </w:r>
      <w:r w:rsidR="007C146B"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90]</w:t>
      </w:r>
      <w:r w:rsidR="007C146B"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Thus, CSCs detection with SORE6 in breast cancer is more robust than with typical biomarkers, rendering the system ideal for the preclinical evaluation of new drugs.</w:t>
      </w:r>
    </w:p>
    <w:p w14:paraId="40F775AB" w14:textId="77777777"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These examples indicate that systems that report the expression and activity of NANOG, SOX2, and OCT4 are valuable tools for studying CSCs, accelerating the development of more efficient and specific reporter systems and transgene delivery strategies. As discussed, the validation of such systems will require extensive and meticulously planned preclinical testing.</w:t>
      </w:r>
    </w:p>
    <w:p w14:paraId="7069F231" w14:textId="77777777" w:rsidR="00A77B3E" w:rsidRPr="00917D37" w:rsidRDefault="00A77B3E" w:rsidP="00917D37">
      <w:pPr>
        <w:adjustRightInd w:val="0"/>
        <w:snapToGrid w:val="0"/>
        <w:spacing w:line="360" w:lineRule="auto"/>
        <w:jc w:val="both"/>
        <w:rPr>
          <w:rFonts w:ascii="Book Antiqua" w:hAnsi="Book Antiqua"/>
        </w:rPr>
      </w:pPr>
    </w:p>
    <w:p w14:paraId="2B7D302C"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aps/>
          <w:color w:val="000000"/>
          <w:u w:val="single"/>
        </w:rPr>
        <w:t>USE OF REPORTER GENE SYSTEMS IN THE EVALUATION OF NEW THERAPIES</w:t>
      </w:r>
    </w:p>
    <w:p w14:paraId="7CADD0E3" w14:textId="13D4B450"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 xml:space="preserve">The number of CSCs affects tumor progression, disease recurrence, promotion of angiogenesis, evasion of the immune system, and resistance to conventional anticancer </w:t>
      </w:r>
      <w:r w:rsidRPr="00917D37">
        <w:rPr>
          <w:rFonts w:ascii="Book Antiqua" w:eastAsia="Book Antiqua" w:hAnsi="Book Antiqua" w:cs="Book Antiqua"/>
          <w:color w:val="000000"/>
        </w:rPr>
        <w:lastRenderedPageBreak/>
        <w:t>therapies</w:t>
      </w:r>
      <w:r w:rsidR="00EC19D4"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phrs.2020.105320","ISSN":"10961186","PMID":"33271295","abstract":"Both hereditary and sporadic breast cancer are suggested to develop from a stem cell subcomponent retaining most key stem cell properties but with dysregulation of self-renewal pathways, which drives tumorigenic differentiation and cellular heterogeneity. Cancer stem cells (CSCs), characterized by their self-renewal and differentiation potential, have been reported to contribute to chemo-/radio-resistance and tumor initiation and to be the main reason for the failure of current therapies in breast cancer and other CSC-bearing cancers. Thus, CSC-targeted therapies, such as those inducing CSC apoptosis and differentiation, inhibiting CSC self-renewal and division, and targeting the CSC niche to combat CSC activity, are needed and may become an important component of multimodal treatment. To date, the understanding of breast cancer has been extended by advances in CSC biology, providing more accurate prognostic and predictive information upon diagnosis. Recent improvements have enhanced the prospect of targeting breast cancer stem cells (BCSCs), which has shown promise for increasing the breast cancer remission rate. However, targeted therapy for breast cancer remains challenging due to tumor heterogeneity. One major challenge is determining the CSC properties that can be exploited as therapeutic targets. Another challenge is identifying suitable BCSC biomarkers to assess the efficacy of novel BCSC-targeted therapies. This review focuses mainly on the characteristics of BCSCs and the roles of BCSCs in the formation, maintenance and recurrence of breast cancer; self-renewal signaling pathways in BCSCs; the BCSC microenvironment; potential therapeutic targets related to BCSCs; and current therapies and clinical trials targeting BCSCs.","author":[{"dropping-particle":"","family":"Zeng","given":"Xiaobin","non-dropping-particle":"","parse-names":false,"suffix":""},{"dropping-particle":"","family":"Liu","given":"Chengxiao","non-dropping-particle":"","parse-names":false,"suffix":""},{"dropping-particle":"","family":"Yao","given":"Jie","non-dropping-particle":"","parse-names":false,"suffix":""},{"dropping-particle":"","family":"Wan","given":"Haoqiang","non-dropping-particle":"","parse-names":false,"suffix":""},{"dropping-particle":"","family":"Wan","given":"Guoqing","non-dropping-particle":"","parse-names":false,"suffix":""},{"dropping-particle":"","family":"Li","given":"Yingpeng","non-dropping-particle":"","parse-names":false,"suffix":""},{"dropping-particle":"","family":"Chen","given":"Nianhong","non-dropping-particle":"","parse-names":false,"suffix":""}],"container-title":"Pharmacological Research","id":"ITEM-1","issued":{"date-parts":[["2021"]]},"page":"105320","publisher":"Elsevier Ltd","title":"Breast cancer stem cells, heterogeneity, targeting therapies and therapeutic implications","type":"article-journal","volume":"163"},"uris":["http://www.mendeley.com/documents/?uuid=690c06ea-673d-4b24-9d62-ad4df499cbd3"]},{"id":"ITEM-2","itemData":{"DOI":"10.7150/thno.41648","ISSN":"18387640","PMID":"32754274","abstract":"Over the past few decades, substantial evidence has convincingly revealed the existence of cancer stem cells (CSCs) as a minor subpopulation in cancers, contributing to an aberrantly high degree of cellular heterogeneity within the tumor. CSCs are functionally defined by their abilities of self-renewal and differentiation, often in response to cues from their microenvironment. Biological phenotypes of CSCs are regulated by the integrated transcriptional, post-transcriptional, metabolic, and epigenetic regulatory networks. CSCs contribute to tumor progression, therapeutic resistance, and disease recurrence through their sustained proliferation, invasion into normal tissue, promotion of angiogenesis, evasion of the immune system, and resistance to conventional anticancer therapies. Therefore, elucidation of the molecular mechanisms that drive cancer stem cell maintenance, plasticity, and therapeutic resistance will enhance our ability to improve the effectiveness of targeted therapies for CSCs. In this review, we highlight the key features and mechanisms that regulate CSC function in tumor initiation, progression, and therapy resistance. We discuss factors for CSC therapeutic resistance, such as quiescence, induction of epithelial-to-mesenchymal transition (EMT), and resistance to DNA damage-induced cell death. We evaluate therapeutic approaches for eliminating therapy-resistant CSC subpopulations, including anticancer drugs that target key CSC signaling pathways and cell surface markers, viral therapies, the awakening of quiescent CSCs, and immunotherapy. We also assess the impact of new technologies, such as single-cell sequencing and CRISPR-Cas9 screening, on the investigation of the biological properties of CSCs. Moreover, challenges remain to be addressed in the coming years, including experimental approaches for investigating CSCs and obstacles in therapeutic targeting of CSCs.","author":[{"dropping-particle":"","family":"Huang","given":"Tianzhi","non-dropping-particle":"","parse-names":false,"suffix":""},{"dropping-particle":"","family":"Song","given":"Xiao","non-dropping-particle":"","parse-names":false,"suffix":""},{"dropping-particle":"","family":"Xu","given":"Dandan","non-dropping-particle":"","parse-names":false,"suffix":""},{"dropping-particle":"","family":"Tiek","given":"Deanna","non-dropping-particle":"","parse-names":false,"suffix":""},{"dropping-particle":"","family":"Goenka","given":"Anshika","non-dropping-particle":"","parse-names":false,"suffix":""},{"dropping-particle":"","family":"Wu","given":"Bingli","non-dropping-particle":"","parse-names":false,"suffix":""},{"dropping-particle":"","family":"Sastry","given":"Namratha","non-dropping-particle":"","parse-names":false,"suffix":""},{"dropping-particle":"","family":"Hu","given":"Bo","non-dropping-particle":"","parse-names":false,"suffix":""},{"dropping-particle":"","family":"Cheng","given":"Shi Yuan","non-dropping-particle":"","parse-names":false,"suffix":""}],"container-title":"Theranostics","id":"ITEM-2","issue":"19","issued":{"date-parts":[["2020"]]},"page":"8721-8743","title":"Stem cell programs in cancer initiation, progression, and therapy resistance","type":"article-journal","volume":"10"},"uris":["http://www.mendeley.com/documents/?uuid=475d4d18-0a17-4da7-ba99-80e10aafa542"]},{"id":"ITEM-3","itemData":{"DOI":"10.1158/0008-5472.CAN-13-1559","ISSN":"00085472","PMID":"24356422","abstract":"Unresectable metastatic bone sarcoma and soft-tissue sarcomas (STS) are incurable due to the inability to eradicate chemoresistant cancer stem-like cells (sCSC) that are likely responsible for relapses and drug resistance. In this study, we investigated the preclinical activity of patient-derived cytokine-induced killer (CIK) cells against autologous bone sarcoma and STS, including against putative sCSCs. Tumor killing was evaluated both in vitro and within an immunodeficient mouse model of autologous sarcoma. To identify putative sCSCs, autologous bone sarcoma and STS cells were engineered with a CSC detector vector encoding eGFP under the control of the human promoter for OCT4, a stem cell gene activated in putative sCSCs. Using CIK cells expanded from 21 patients, we found that CIK cells efficiently killed allogeneic and autologous sarcoma cells in vitro. Intravenous infusion of CIK cells delayed autologous tumor growth in immunodeficient mice. Further in vivo analyses established that CIK cells could infiltrate tumors and that tumor growth inhibition occurred without an enrichment of sCSCs relative to control-treated animals. These results provide preclinical proof-of-concept for an effective strategy to attack autologous sarcomas, including putative sCSCs, supporting the clinical development of CIK cells as a novel class of immunotherapy for use in settings of untreatable metastatic disease. © 2014 American Association for Cancer Research.","author":[{"dropping-particle":"","family":"Sangiolo","given":"Dario","non-dropping-particle":"","parse-names":false,"suffix":""},{"dropping-particle":"","family":"Mesiano","given":"Giulia","non-dropping-particle":"","parse-names":false,"suffix":""},{"dropping-particle":"","family":"Gammaitoni","given":"Loretta","non-dropping-particle":"","parse-names":false,"suffix":""},{"dropping-particle":"","family":"Leuci","given":"Valeria","non-dropping-particle":"","parse-names":false,"suffix":""},{"dropping-particle":"","family":"Todorovic","given":"Maja","non-dropping-particle":"","parse-names":false,"suffix":""},{"dropping-particle":"","family":"Giraudo","given":"Lidia","non-dropping-particle":"","parse-names":false,"suffix":""},{"dropping-particle":"","family":"Cammarata","given":"Cristina","non-dropping-particle":"","parse-names":false,"suffix":""},{"dropping-particle":"","family":"Dell'Aglio","given":"Carmine","non-dropping-particle":"","parse-names":false,"suffix":""},{"dropping-particle":"","family":"D'Ambrosio","given":"Lorenzo","non-dropping-particle":"","parse-names":false,"suffix":""},{"dropping-particle":"","family":"Pisacane","given":"Alberto","non-dropping-particle":"","parse-names":false,"suffix":""},{"dropping-particle":"","family":"Sarotto","given":"Ivana","non-dropping-particle":"","parse-names":false,"suffix":""},{"dropping-particle":"","family":"Miano","given":"Sara","non-dropping-particle":"","parse-names":false,"suffix":""},{"dropping-particle":"","family":"Ferrero","given":"Ivana","non-dropping-particle":"","parse-names":false,"suffix":""},{"dropping-particle":"","family":"Carnevale-Schianca","given":"Fabrizio","non-dropping-particle":"","parse-names":false,"suffix":""},{"dropping-particle":"","family":"Pignochino","given":"Ymera","non-dropping-particle":"","parse-names":false,"suffix":""},{"dropping-particle":"","family":"Sassi","given":"Francesco","non-dropping-particle":"","parse-names":false,"suffix":""},{"dropping-particle":"","family":"Bertotti","given":"Andrea","non-dropping-particle":"","parse-names":false,"suffix":""},{"dropping-particle":"","family":"Piacibello","given":"Wanda","non-dropping-particle":"","parse-names":false,"suffix":""},{"dropping-particle":"","family":"Fagioli","given":"Franca","non-dropping-particle":"","parse-names":false,"suffix":""},{"dropping-particle":"","family":"Aglietta","given":"Massimo","non-dropping-particle":"","parse-names":false,"suffix":""},{"dropping-particle":"","family":"Grignani","given":"Giovanni","non-dropping-particle":"","parse-names":false,"suffix":""}],"container-title":"Cancer Research","id":"ITEM-3","issue":"1","issued":{"date-parts":[["2014","1","1"]]},"page":"119-129","publisher":"American Association for Cancer Research","title":"Cytokine-induced killer cells eradicate bone and soft-tissue sarcomas","type":"article-journal","volume":"74"},"uris":["http://www.mendeley.com/documents/?uuid=abbb6191-b6f0-3665-a80c-3bf47e0d3995"]},{"id":"ITEM-4","itemData":{"DOI":"10.1186/s12940-020-00670-2","ISSN":"1476-069X","PMID":"33203443","abstract":"Breast cancer (BC) is one of the most common causes of cancer in the world and the second leading cause of cancer deaths among women. Mortality is associated mainly with the development of metastases. Identification of the mechanisms involved in metastasis formation is, therefore, a major public health issue. Among the proposed risk factors, chemical environment and pollution are increasingly suggested to have an effect on the signaling pathways involved in metastatic tumor cells emergence and progression. The purpose of this article is to summarize current knowledge about the role of environmental chemicals in breast cancer progression, metastasis formation and resistance to chemotherapy. Through a scoping review, we highlight the effects of a wide variety of environmental toxicants, including persistent organic pollutants and endocrine disruptors, on invasion mechanisms and metastatic processes in BC. We identified the epithelial-to-mesenchymal transition and cancer-stemness (the stem cell-like phenotype in tumors), two mechanisms suspected of playing key roles in the development of metastases and linked to chemoresistance, as potential targets of contaminants. We discuss then the recently described pro-migratory and pro-invasive Ah receptor signaling pathway and conclude that his role in BC progression is still controversial. In conclusion, although several pertinent pathways for the effects of xenobiotics have been identified, the mechanisms of actions for multiple other molecules remain to be established. The integral role of xenobiotics in the exposome in BC needs to be further explored through additional relevant epidemiological studies that can be extended to molecular mechanisms.","author":[{"dropping-particle":"","family":"Koual","given":"Meriem","non-dropping-particle":"","parse-names":false,"suffix":""},{"dropping-particle":"","family":"Tomkiewicz","given":"Céline","non-dropping-particle":"","parse-names":false,"suffix":""},{"dropping-particle":"","family":"Cano-Sancho","given":"German","non-dropping-particle":"","parse-names":false,"suffix":""},{"dropping-particle":"","family":"Antignac","given":"Jean-Philippe","non-dropping-particle":"","parse-names":false,"suffix":""},{"dropping-particle":"","family":"Bats","given":"Anne-Sophie","non-dropping-particle":"","parse-names":false,"suffix":""},{"dropping-particle":"","family":"Coumoul","given":"Xavier","non-dropping-particle":"","parse-names":false,"suffix":""}],"container-title":"Environmental health : a global access science source","id":"ITEM-4","issue":"1","issued":{"date-parts":[["2020","12","17"]]},"page":"117","publisher":"BioMed Central Ltd","title":"Environmental chemicals, breast cancer progression and drug resistance.","type":"article-journal","volume":"19"},"uris":["http://www.mendeley.com/documents/?uuid=d63553b8-a54e-3079-aa01-ed104149ff4e"]}],"mendeley":{"formattedCitation":"&lt;sup&gt;[1,2,18,91]&lt;/sup&gt;","plainTextFormattedCitation":"[1,2,18,91]","previouslyFormattedCitation":"&lt;sup&gt;[1,2,18,91]&lt;/sup&gt;"},"properties":{"noteIndex":0},"schema":"https://github.com/citation-style-language/schema/raw/master/csl-citation.json"}</w:instrText>
      </w:r>
      <w:r w:rsidR="00EC19D4"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2,18,91]</w:t>
      </w:r>
      <w:r w:rsidR="00EC19D4"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Increased CSC content in a tumor has also been associated with a more aggressive form and metastatic type</w:t>
      </w:r>
      <w:r w:rsidR="00616523"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semcancer.2017.03.003","ISSN":"1096-3650","PMID":"28323021","abstract":"Despite a continuing debate about the existence of cancer stem cells (CSCs), recent discoveries have provided further support for their existence and their roles in drug resistance, cancer recurrence and metastasis. CSC characteristics, such as self-renewal and tumour initiation, and supporting cellular processes, particularly the epithelial-to-mesenchymal transition, are attracting a great deal of attention from cancer researchers as they offer opportunities for discovering novel therapeutic targets for future drug development. However, the identification of potential CSC targets presents clear obstacles due to a lack of truly specific CSC markers and the reality of CSC plasticity, making this task a significant challenge. Agents that target developmental signalling pathways, such as Notch, Wnt and Hedgehog, are now in clinical trials whilst alternative approaches including immune-based therapies and microRNA-mediated pathway inhibitors are producing promising pre-clinical results. Here, we discuss the contribution of CSCs to cancer metastasis and the scope of opportunities for therapeutic intervention. In particular, we consider CSC-targeting agents for which there is experimental evidence of anti-metastatic properties and which may have potential to eventually limit relapse and impede metastasis in patients.","author":[{"dropping-particle":"","family":"Agliano","given":"Alice","non-dropping-particle":"","parse-names":false,"suffix":""},{"dropping-particle":"","family":"Calvo","given":"Alfonso","non-dropping-particle":"","parse-names":false,"suffix":""},{"dropping-particle":"","family":"Box","given":"Carol","non-dropping-particle":"","parse-names":false,"suffix":""}],"container-title":"Seminars in cancer biology","id":"ITEM-1","issued":{"date-parts":[["2017","6","1"]]},"page":"25-42","publisher":"Academic Press","title":"The challenge of targeting cancer stem cells to halt metastasis.","type":"article-journal","volume":"44"},"uris":["http://www.mendeley.com/documents/?uuid=cb62be52-e1cc-35f4-8bf2-85cfc4643109"]},{"id":"ITEM-2","itemData":{"DOI":"10.2174/1381612821666141211120604","ISSN":"1873-4286","PMID":"25506895","abstract":"Over the past several decades the traditional view of cancer being a homogeneous mass of rapid proliferating malignant cells is being replaced by a model of ever increasing complexity, which points out that cancers are complex tissues composed of multiple cell types. A large variety of immune and other host cells constitute the tumor microenvironment, which supports the growth and progression of the tumor where individual cancer cells evolve with increasing phenotypic and genetic heterogeneity. Furthermore, it has also become clear that, in addition to this cellular and genetic heterogeneity, most tumors exhibit a hierarchical organization composed of tumor cells displaying divergent lineage markers and at the apex of this hierarchy are cells capable of self-renewal. These \"cancer stem cells\" not only drive tumor growth, but also mediate metastasis and contribute to treatment resistance. Besides displaying remarkable genetic and phenotypic heterogeneity, cancer stem cells maintain plasticity to transition between mesenchymal-like (EMT) and epithelial-like (MET) states in a process regulated by the tumor microenvironment. These stem cell state transitions may play a fundamental role in the process of tumor metastasis. In this review, we will discuss emerging knowledge regarding the plasticity of cancer stem cells and the role that this plasticity plays in tumor metastasis. We also discuss the implications of these findings for the development of cancer stem cell targeted therapeutics.","author":[{"dropping-particle":"","family":"Luo","given":"Ming","non-dropping-particle":"","parse-names":false,"suffix":""},{"dropping-particle":"","family":"Brooks","given":"Michael","non-dropping-particle":"","parse-names":false,"suffix":""},{"dropping-particle":"","family":"Wicha","given":"Max S","non-dropping-particle":"","parse-names":false,"suffix":""}],"container-title":"Current pharmaceutical design","id":"ITEM-2","issue":"10","issued":{"date-parts":[["2015","2","3"]]},"page":"1301-10","publisher":"Bentham Science Publishers Ltd.","title":"Epithelial-mesenchymal plasticity of breast cancer stem cells: implications for metastasis and therapeutic resistance.","type":"article-journal","volume":"21"},"uris":["http://www.mendeley.com/documents/?uuid=d31fd07a-6381-34ed-99ee-6608e9eebbaa"]},{"id":"ITEM-3","itemData":{"DOI":"10.1158/1078-0432.CCR-13-0061","ISSN":"10780432","PMID":"23794732","abstract":"Purpose:Weinvestigate the unknown tumor-killing activity of cytokine-induced killer (CIK) cells against autologous metastatic melanoma and the elusive subset of putative cancer stem cells (mCSC). Experimental Design: We developed a preclinical autologous model using same patient-generated CIK cells and tumor targets to consider the unique biology of each patient/tumor pairing. In primary tumor cell cultures, we visualized and immunophenotypically defined a putative mCSC subset using a novel gene transfer strategy that exploited their exclusive ability to activate the promoter of stemness gene Oct4. Results: The CIK cells from 10 patients with metastatic melanoma were successfully expanded (median, 23-fold; range, 11-117). Primary tumor cell cultures established and characterized from the same patients were used as autologous targets. Patient-derived CIK cells efficiently killed autologous metastatic melanoma [up to 71% specific killing (n=26)]. CIK cells were active in vivo against autologous melanoma, resulting in delayed tumor growth, increased necrotic areas, and lymphocyte infiltration at tumor sites. The metastatic melanoma cultures presented an average of 11.5% ± 2.5% putative mCSCs, which was assessed by Oct4 promoter activity and stemness marker expression (Oct4, ABCG2, ALDH, MITF). Expression was confirmed on mCSC target molecules recognized by CIK cells (MIC A/B; ULBPs). CIK tumor killing activity against mCSCs was intense (up to 71%, n = 4) and comparable with results reported against differentiated metastatic melanoma cells (P = 0.8). Conclusions: For the first time, the intense killing activity of CIK cells against autologous metastatic melanoma, including mCSCs, has been shown. These findings move clinical investigation of a new immunotherapy for metastatic melanoma, including mCSCs, closer. © 2013 American Association for Cancer Research.","author":[{"dropping-particle":"","family":"Gammaitoni","given":"Loretta","non-dropping-particle":"","parse-names":false,"suffix":""},{"dropping-particle":"","family":"Giraudo","given":"Lidia","non-dropping-particle":"","parse-names":false,"suffix":""},{"dropping-particle":"","family":"Leuci","given":"Valeria","non-dropping-particle":"","parse-names":false,"suffix":""},{"dropping-particle":"","family":"Todorovic","given":"Maja","non-dropping-particle":"","parse-names":false,"suffix":""},{"dropping-particle":"","family":"Mesiano","given":"Giulia","non-dropping-particle":"","parse-names":false,"suffix":""},{"dropping-particle":"","family":"Picciotto","given":"Franco","non-dropping-particle":"","parse-names":false,"suffix":""},{"dropping-particle":"","family":"Pisacane","given":"Alberto","non-dropping-particle":"","parse-names":false,"suffix":""},{"dropping-particle":"","family":"Zaccagna","given":"Alessandro","non-dropping-particle":"","parse-names":false,"suffix":""},{"dropping-particle":"","family":"Volpe","given":"Maria Giuseppa","non-dropping-particle":"","parse-names":false,"suffix":""},{"dropping-particle":"","family":"Gallo","given":"Susanna","non-dropping-particle":"","parse-names":false,"suffix":""},{"dropping-particle":"","family":"Caravelli","given":"Daniela","non-dropping-particle":"","parse-names":false,"suffix":""},{"dropping-particle":"","family":"Giacone","given":"Elena","non-dropping-particle":"","parse-names":false,"suffix":""},{"dropping-particle":"","family":"Venesio","given":"Tiziana","non-dropping-particle":"","parse-names":false,"suffix":""},{"dropping-particle":"","family":"Balsamo","given":"Antonella","non-dropping-particle":"","parse-names":false,"suffix":""},{"dropping-particle":"","family":"Pignochino","given":"Ymera","non-dropping-particle":"","parse-names":false,"suffix":""},{"dropping-particle":"","family":"Grignani","given":"Giovanni","non-dropping-particle":"","parse-names":false,"suffix":""},{"dropping-particle":"","family":"Carnevale-Schianca","given":"Fabrizio","non-dropping-particle":"","parse-names":false,"suffix":""},{"dropping-particle":"","family":"Aglietta","given":"Massimo","non-dropping-particle":"","parse-names":false,"suffix":""},{"dropping-particle":"","family":"Sangiolo","given":"Dario","non-dropping-particle":"","parse-names":false,"suffix":""}],"container-title":"Clinical Cancer Research","id":"ITEM-3","issue":"16","issued":{"date-parts":[["2013","8","15"]]},"page":"4347-4358","publisher":"American Association for Cancer Research","title":"Effective activity of cytokine-induced killer cells against autologous metastatic melanoma including cells with stemness features","type":"article-journal","volume":"19"},"uris":["http://www.mendeley.com/documents/?uuid=e683b084-d05d-3223-bb7c-fb538a428f37"]},{"id":"ITEM-4","itemData":{"DOI":"10.1158/0008-5472.CAN-14-3225","ISSN":"1538-7445","PMID":"25604264","abstract":"With the goal to remove the roots of cancer, eliminate metastatic seeds, and overcome therapy resistance, the 2014 inaugural International Cancer Stem Cell (CSC) Conference at Cleveland, OH, convened together over 320 investigators, including 55 invited world-class speakers, 25 short oral presenters, and 100 poster presenters, to gain an in-depth understanding of CSCs and explore therapeutic opportunities targeting CSCs. The meeting enabled intriguing discussions on several topics including: genetics and epigenetics; cancer origin and evolution; microenvironment and exosomes; metabolism and inflammation; metastasis and therapy resistance; single cell and heterogeneity; plasticity and reprogramming; as well as other new concepts. Reports of clinical trials targeting CSCs emphasized the urgent need for strategically designing combinational CSC-targeting therapies against cancer.","author":[{"dropping-particle":"","family":"Adorno-Cruz","given":"Valery","non-dropping-particle":"","parse-names":false,"suffix":""},{"dropping-particle":"","family":"Kibria","given":"Golam","non-dropping-particle":"","parse-names":false,"suffix":""},{"dropping-particle":"","family":"Liu","given":"Xia","non-dropping-particle":"","parse-names":false,"suffix":""},{"dropping-particle":"","family":"Doherty","given":"Mary","non-dropping-particle":"","parse-names":false,"suffix":""},{"dropping-particle":"","family":"Junk","given":"Damian J.","non-dropping-particle":"","parse-names":false,"suffix":""},{"dropping-particle":"","family":"Guan","given":"Dongyin","non-dropping-particle":"","parse-names":false,"suffix":""},{"dropping-particle":"","family":"Hubert","given":"Chris","non-dropping-particle":"","parse-names":false,"suffix":""},{"dropping-particle":"","family":"Venere","given":"Monica","non-dropping-particle":"","parse-names":false,"suffix":""},{"dropping-particle":"","family":"Mulkearns-Hubert","given":"Erin","non-dropping-particle":"","parse-names":false,"suffix":""},{"dropping-particle":"","family":"Sinyuk","given":"Maksim","non-dropping-particle":"","parse-names":false,"suffix":""},{"dropping-particle":"","family":"Alvarado","given":"Alvaro","non-dropping-particle":"","parse-names":false,"suffix":""},{"dropping-particle":"","family":"Caplan","given":"Arnold I.","non-dropping-particle":"","parse-names":false,"suffix":""},{"dropping-particle":"","family":"Rich","given":"Jeremy","non-dropping-particle":"","parse-names":false,"suffix":""},{"dropping-particle":"","family":"Gerson","given":"Stanton L.","non-dropping-particle":"","parse-names":false,"suffix":""},{"dropping-particle":"","family":"Lathia","given":"Justin","non-dropping-particle":"","parse-names":false,"suffix":""},{"dropping-particle":"","family":"Liu","given":"Huiping","non-dropping-particle":"","parse-names":false,"suffix":""}],"container-title":"Cancer research","id":"ITEM-4","issue":"6","issued":{"date-parts":[["2015","3","15"]]},"page":"924-9","title":"Cancer stem cells: targeting the roots of cancer, seeds of metastasis, and sources of therapy resistance.","type":"article-journal","volume":"75"},"uris":["http://www.mendeley.com/documents/?uuid=6601f721-7aab-3e0a-880d-0863b897d3eb"]}],"mendeley":{"formattedCitation":"&lt;sup&gt;[10,33,92,93]&lt;/sup&gt;","plainTextFormattedCitation":"[10,33,92,93]","previouslyFormattedCitation":"&lt;sup&gt;[10,33,92,93]&lt;/sup&gt;"},"properties":{"noteIndex":0},"schema":"https://github.com/citation-style-language/schema/raw/master/csl-citation.json"}</w:instrText>
      </w:r>
      <w:r w:rsidR="00616523"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0,33,92,93]</w:t>
      </w:r>
      <w:r w:rsidR="00616523"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Although certain therapeutic agents that target CSCs have been described</w:t>
      </w:r>
      <w:r w:rsidR="00F7225C"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1016/j.phrs.2020.105320","ISSN":"10961186","PMID":"33271295","abstract":"Both hereditary and sporadic breast cancer are suggested to develop from a stem cell subcomponent retaining most key stem cell properties but with dysregulation of self-renewal pathways, which drives tumorigenic differentiation and cellular heterogeneity. Cancer stem cells (CSCs), characterized by their self-renewal and differentiation potential, have been reported to contribute to chemo-/radio-resistance and tumor initiation and to be the main reason for the failure of current therapies in breast cancer and other CSC-bearing cancers. Thus, CSC-targeted therapies, such as those inducing CSC apoptosis and differentiation, inhibiting CSC self-renewal and division, and targeting the CSC niche to combat CSC activity, are needed and may become an important component of multimodal treatment. To date, the understanding of breast cancer has been extended by advances in CSC biology, providing more accurate prognostic and predictive information upon diagnosis. Recent improvements have enhanced the prospect of targeting breast cancer stem cells (BCSCs), which has shown promise for increasing the breast cancer remission rate. However, targeted therapy for breast cancer remains challenging due to tumor heterogeneity. One major challenge is determining the CSC properties that can be exploited as therapeutic targets. Another challenge is identifying suitable BCSC biomarkers to assess the efficacy of novel BCSC-targeted therapies. This review focuses mainly on the characteristics of BCSCs and the roles of BCSCs in the formation, maintenance and recurrence of breast cancer; self-renewal signaling pathways in BCSCs; the BCSC microenvironment; potential therapeutic targets related to BCSCs; and current therapies and clinical trials targeting BCSCs.","author":[{"dropping-particle":"","family":"Zeng","given":"Xiaobin","non-dropping-particle":"","parse-names":false,"suffix":""},{"dropping-particle":"","family":"Liu","given":"Chengxiao","non-dropping-particle":"","parse-names":false,"suffix":""},{"dropping-particle":"","family":"Yao","given":"Jie","non-dropping-particle":"","parse-names":false,"suffix":""},{"dropping-particle":"","family":"Wan","given":"Haoqiang","non-dropping-particle":"","parse-names":false,"suffix":""},{"dropping-particle":"","family":"Wan","given":"Guoqing","non-dropping-particle":"","parse-names":false,"suffix":""},{"dropping-particle":"","family":"Li","given":"Yingpeng","non-dropping-particle":"","parse-names":false,"suffix":""},{"dropping-particle":"","family":"Chen","given":"Nianhong","non-dropping-particle":"","parse-names":false,"suffix":""}],"container-title":"Pharmacological Research","id":"ITEM-1","issued":{"date-parts":[["2021"]]},"page":"105320","publisher":"Elsevier Ltd","title":"Breast cancer stem cells, heterogeneity, targeting therapies and therapeutic implications","type":"article-journal","volume":"163"},"uris":["http://www.mendeley.com/documents/?uuid=690c06ea-673d-4b24-9d62-ad4df499cbd3"]},{"id":"ITEM-2","itemData":{"DOI":"10.1016/j.semcancer.2017.03.003","ISSN":"1096-3650","PMID":"28323021","abstract":"Despite a continuing debate about the existence of cancer stem cells (CSCs), recent discoveries have provided further support for their existence and their roles in drug resistance, cancer recurrence and metastasis. CSC characteristics, such as self-renewal and tumour initiation, and supporting cellular processes, particularly the epithelial-to-mesenchymal transition, are attracting a great deal of attention from cancer researchers as they offer opportunities for discovering novel therapeutic targets for future drug development. However, the identification of potential CSC targets presents clear obstacles due to a lack of truly specific CSC markers and the reality of CSC plasticity, making this task a significant challenge. Agents that target developmental signalling pathways, such as Notch, Wnt and Hedgehog, are now in clinical trials whilst alternative approaches including immune-based therapies and microRNA-mediated pathway inhibitors are producing promising pre-clinical results. Here, we discuss the contribution of CSCs to cancer metastasis and the scope of opportunities for therapeutic intervention. In particular, we consider CSC-targeting agents for which there is experimental evidence of anti-metastatic properties and which may have potential to eventually limit relapse and impede metastasis in patients.","author":[{"dropping-particle":"","family":"Agliano","given":"Alice","non-dropping-particle":"","parse-names":false,"suffix":""},{"dropping-particle":"","family":"Calvo","given":"Alfonso","non-dropping-particle":"","parse-names":false,"suffix":""},{"dropping-particle":"","family":"Box","given":"Carol","non-dropping-particle":"","parse-names":false,"suffix":""}],"container-title":"Seminars in cancer biology","id":"ITEM-2","issued":{"date-parts":[["2017","6","1"]]},"page":"25-42","publisher":"Academic Press","title":"The challenge of targeting cancer stem cells to halt metastasis.","type":"article-journal","volume":"44"},"uris":["http://www.mendeley.com/documents/?uuid=cb62be52-e1cc-35f4-8bf2-85cfc4643109"]},{"id":"ITEM-3","itemData":{"DOI":"10.3389/fimmu.2020.01280","ISSN":"1664-3224","PMID":"32849491","abstract":"The use of biomarkers in diagnosis, therapy and prognosis has gained increasing interest over the last decades. In particular, the analysis of biomarkers in cancer patients within the pre- and post-therapeutic period is required to identify several types of cells, which carry a risk for a disease progression and subsequent post-therapeutic relapse. Cancer stem cells (CSCs) are a subpopulation of tumor cells that can drive tumor initiation and can cause relapses. At the time point of tumor initiation, CSCs originate from either differentiated cells or adult tissue resident stem cells. Due to their importance, several biomarkers that characterize CSCs have been identified and correlated to diagnosis, therapy and prognosis. However, CSCs have been shown to display a high plasticity, which changes their phenotypic and functional appearance. Such changes are induced by chemo- and radiotherapeutics as well as senescent tumor cells, which cause alterations in the tumor microenvironment. Induction of senescence causes tumor shrinkage by modulating an anti-tumorigenic environment in which tumor cells undergo growth arrest and immune cells are attracted. Besides these positive effects after therapy, senescence can also have negative effects displayed post-therapeutically. These unfavorable effects can directly promote cancer stemness by increasing CSC plasticity phenotypes, by activating stemness pathways in non-CSCs, as well as by promoting senescence escape and subsequent activation of stemness pathways. At the end, all these effects can lead to tumor relapse and metastasis. This review provides an overview of the most frequently used CSC markers and their implementation as biomarkers by focussing on deadliest solid (lung, stomach, liver, breast and colorectal cancers) and hematological (acute myeloid leukemia, chronic myeloid leukemia) cancers. Furthermore, it gives examples on how the CSC markers might be influenced by therapeutics, such as chemo- and radiotherapy, and the tumor microenvironment. It points out, that it is crucial to identify and monitor residual CSCs, senescent tumor cells, and the pro-tumorigenic senescence-associated secretory phenotype in a therapy follow-up using specific biomarkers. As a future perspective, a targeted immune-mediated strategy using chimeric antigen receptor based approaches for the removal of remaining chemotherapy-resistant cells as well as CSCs in a personalized therapeutic approach are discussed.","author":[{"dropping-particle":"","family":"Walcher","given":"Lia","non-dropping-particle":"","parse-names":false,"suffix":""},{"dropping-particle":"","family":"Kistenmacher","given":"Ann-Kathrin","non-dropping-particle":"","parse-names":false,"suffix":""},{"dropping-particle":"","family":"Suo","given":"Huizhen","non-dropping-particle":"","parse-names":false,"suffix":""},{"dropping-particle":"","family":"Kitte","given":"Reni","non-dropping-particle":"","parse-names":false,"suffix":""},{"dropping-particle":"","family":"Dluczek","given":"Sarah","non-dropping-particle":"","parse-names":false,"suffix":""},{"dropping-particle":"","family":"Strauß","given":"Alexander","non-dropping-particle":"","parse-names":false,"suffix":""},{"dropping-particle":"","family":"Blaudszun","given":"André-René","non-dropping-particle":"","parse-names":false,"suffix":""},{"dropping-particle":"","family":"Yevsa","given":"Tetyana","non-dropping-particle":"","parse-names":false,"suffix":""},{"dropping-particle":"","family":"Fricke","given":"Stephan","non-dropping-particle":"","parse-names":false,"suffix":""},{"dropping-particle":"","family":"Kossatz-Boehlert","given":"Uta","non-dropping-particle":"","parse-names":false,"suffix":""}],"container-title":"Frontiers in immunology","id":"ITEM-3","issued":{"date-parts":[["2020","8","7"]]},"page":"1280","publisher":"Frontiers Media S.A.","title":"Cancer Stem Cells-Origins and Biomarkers: Perspectives for Targeted Personalized Therapies.","type":"article-journal","volume":"11"},"uris":["http://www.mendeley.com/documents/?uuid=91664692-241a-30d9-a07a-f6bd338fc6ef"]},{"id":"ITEM-4","itemData":{"DOI":"10.1016/j.apsb.2020.09.016","ISSN":"2211-3835","PMID":"33532180","abstract":"Cancer stem cells (CSCs) are a subpopulation of cancer cells with functions similar to those of normal stem cells. Although few in number, they are capable of self-renewal, unlimited proliferation, and multi-directional differentiation potential. In addition, CSCs have the ability to escape immune surveillance. Thus, they play an important role in the occurrence and development of tumors, and they are closely related to tumor invasion, metastasis, drug resistance, and recurrence after treatment. Therefore, specific targeting of CSCs may improve the efficiency of cancer therapy. A series of corresponding promising therapeutic strategies based on CSC targeting, such as the targeting of CSC niche, CSC signaling pathways, and CSC mitochondria, are currently under development. Given the rapid progression in this field and nanotechnology, drug delivery systems (DDSs) for CSC targeting are increasingly being developed. In this review, we summarize the advances in CSC-targeted DDSs. Furthermore, we highlight the latest developmental trends through the main line of CSC occurrence and development process; some considerations about the rationale, advantages, and limitations of different DDSs for CSC-targeted therapies were discussed.","author":[{"dropping-particle":"","family":"Duan","given":"Hongxia","non-dropping-particle":"","parse-names":false,"suffix":""},{"dropping-particle":"","family":"Liu","given":"Yanhong","non-dropping-particle":"","parse-names":false,"suffix":""},{"dropping-particle":"","family":"Gao","given":"Zhonggao","non-dropping-particle":"","parse-names":false,"suffix":""},{"dropping-particle":"","family":"Huang","given":"Wei","non-dropping-particle":"","parse-names":false,"suffix":""}],"container-title":"Acta pharmaceutica Sinica. B","id":"ITEM-4","issue":"1","issued":{"date-parts":[["2021","1","1"]]},"page":"55-70","publisher":"Chinese Academy of Medical Sciences","title":"Recent advances in drug delivery systems for targeting cancer stem cells.","type":"article-journal","volume":"11"},"uris":["http://www.mendeley.com/documents/?uuid=957434ee-963f-3e46-a617-273edbf4aa85"]}],"mendeley":{"formattedCitation":"&lt;sup&gt;[1,10,11,28]&lt;/sup&gt;","plainTextFormattedCitation":"[1,10,11,28]","previouslyFormattedCitation":"&lt;sup&gt;[1,10,11,28]&lt;/sup&gt;"},"properties":{"noteIndex":0},"schema":"https://github.com/citation-style-language/schema/raw/master/csl-citation.json"}</w:instrText>
      </w:r>
      <w:r w:rsidR="00F7225C"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1,10,11,28]</w:t>
      </w:r>
      <w:r w:rsidR="00F7225C"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it is evident that new selective treatments should be developed. Several studies have demonstrated the value of reporter gene systems in identifying drugs that target CSCs and determining their mechanisms of action (Table 2). For example, the combination of reporting systems with cell viability-tracking dyes can distinguish agents that induce differentiation and the loss of self-renewing pluripotency </w:t>
      </w:r>
      <w:r w:rsidRPr="00917D37">
        <w:rPr>
          <w:rFonts w:ascii="Book Antiqua" w:eastAsia="Book Antiqua" w:hAnsi="Book Antiqua" w:cs="Book Antiqua"/>
          <w:i/>
          <w:iCs/>
          <w:color w:val="000000"/>
        </w:rPr>
        <w:t>v</w:t>
      </w:r>
      <w:r w:rsidR="0097406B" w:rsidRPr="00917D37">
        <w:rPr>
          <w:rFonts w:ascii="Book Antiqua" w:eastAsia="Book Antiqua" w:hAnsi="Book Antiqua" w:cs="Book Antiqua"/>
          <w:i/>
          <w:iCs/>
          <w:color w:val="000000"/>
        </w:rPr>
        <w:t>s</w:t>
      </w:r>
      <w:r w:rsidRPr="00917D37">
        <w:rPr>
          <w:rFonts w:ascii="Book Antiqua" w:eastAsia="Book Antiqua" w:hAnsi="Book Antiqua" w:cs="Book Antiqua"/>
          <w:color w:val="000000"/>
        </w:rPr>
        <w:t xml:space="preserve"> those cause direct cytotoxicity.</w:t>
      </w:r>
    </w:p>
    <w:p w14:paraId="33338A8E" w14:textId="59B691FD"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In sarcomas, stemness is coordinated by the expression of the pluripotency factor SOX2. Accordingly, the SORE6 reporter system has been used to study the response of CSCs to therapeutics agents in patient-derived cell lines from undifferentiated pleomorphic sarcoma</w:t>
      </w:r>
      <w:r w:rsidR="00530C38"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90/cancers12040964","ISSN":"2072-6694","PMID":"32295077","abstract":"Stemness in sarcomas is coordinated by the expression of pluripotency factors, like SOX2, in cancer stem cells (CSC). The role of SOX2 in tumor initiation and progression has been well characterized in osteosarcoma. However, the pro-tumorigenic features of SOX2 have been scarcely investigated in other sarcoma subtypes. Here, we show that SOX2 depletion dramatically reduced the ability of undifferentiated pleomorphic sarcoma (UPS) cells to form tumorspheres and to initiate tumor growth. Conversely, SOX2 overexpression resulted in increased in vivo tumorigenicity. Moreover, using a reporter system (SORE6) which allows to monitor viable cells expressing SOX2 and/or OCT4, we found that SORE6+ cells were significantly more tumorigenic than the SORE6- subpopulation. In agreement with this findings, SOX2 expression in sarcoma patients was associated to tumor grade, differentiation, invasive potential and lower patient survival. Finally, we studied the effect of a panel of anti-tumor drugs on the SORE6+ cells of the UPS model and patient-derived chondrosarcoma lines. We found that the mithramycin analogue EC-8042 was the most efficient in reducing SORE6+ cells in vitro and in vivo. Overall, this study demonstrates that SOX2 is a pro-tumorigenic factor with prognostic potential in sarcoma. Moreover, SORE6 transcriptional activity is a bona fide CSC marker in sarcoma and constitutes an excellent biomarker for evaluating the efficacy of anti-tumor treatments on CSC subpopulations.","author":[{"dropping-particle":"","family":"Menendez","given":"Sofia T.","non-dropping-particle":"","parse-names":false,"suffix":""},{"dropping-particle":"","family":"Rey","given":"Veronica","non-dropping-particle":"","parse-names":false,"suffix":""},{"dropping-particle":"","family":"Martinez-Cruzado","given":"Lucia","non-dropping-particle":"","parse-names":false,"suffix":""},{"dropping-particle":"","family":"Gonzalez","given":"M. Victoria","non-dropping-particle":"","parse-names":false,"suffix":""},{"dropping-particle":"","family":"Morales-Molina","given":"Alvaro","non-dropping-particle":"","parse-names":false,"suffix":""},{"dropping-particle":"","family":"Santos","given":"Laura","non-dropping-particle":"","parse-names":false,"suffix":""},{"dropping-particle":"","family":"Blanco","given":"Verónica","non-dropping-particle":"","parse-names":false,"suffix":""},{"dropping-particle":"","family":"Alvarez","given":"Carlos","non-dropping-particle":"","parse-names":false,"suffix":""},{"dropping-particle":"","family":"Estupiñan","given":"Oscar","non-dropping-particle":"","parse-names":false,"suffix":""},{"dropping-particle":"","family":"Allonca","given":"Eva","non-dropping-particle":"","parse-names":false,"suffix":""},{"dropping-particle":"","family":"Rodrigo","given":"Juan Pablo","non-dropping-particle":"","parse-names":false,"suffix":""},{"dropping-particle":"","family":"García-Castro","given":"Javier","non-dropping-particle":"","parse-names":false,"suffix":""},{"dropping-particle":"","family":"Garcia-Pedrero","given":"Juana Maria","non-dropping-particle":"","parse-names":false,"suffix":""},{"dropping-particle":"","family":"Rodriguez","given":"Rene","non-dropping-particle":"","parse-names":false,"suffix":""}],"container-title":"Cancers","id":"ITEM-1","issue":"4","issued":{"date-parts":[["2020","4","13"]]},"page":"964","publisher":"MDPI AG","title":"SOX2 Expression and Transcriptional Activity Identifies a Subpopulation of Cancer Stem Cells in Sarcoma with Prognostic Implications.","type":"article-journal","volume":"12"},"uris":["http://www.mendeley.com/documents/?uuid=26f521e0-30c3-3912-bbc3-d1496ae74463"]}],"mendeley":{"formattedCitation":"&lt;sup&gt;[42]&lt;/sup&gt;","plainTextFormattedCitation":"[42]","previouslyFormattedCitation":"&lt;sup&gt;[42]&lt;/sup&gt;"},"properties":{"noteIndex":0},"schema":"https://github.com/citation-style-language/schema/raw/master/csl-citation.json"}</w:instrText>
      </w:r>
      <w:r w:rsidR="00530C38"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42]</w:t>
      </w:r>
      <w:r w:rsidR="00530C38"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The simultaneous analysis of SORE6 and caspase-3 activation identified the differential mechanism that was associated with the ability of trabectedin and EC-8042 to reduce the CSC fraction. Trabectedin is an efficient inducer of apoptosis in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and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but EC-8042 reduces the percentage of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before the apoptotic effect becomes evident, suggesting that EC-8042 switches off SORE6-related transcriptional activity and CSC-associated properties</w:t>
      </w:r>
      <w:r w:rsidR="00530C38"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90/cancers12040964","ISSN":"2072-6694","PMID":"32295077","abstract":"Stemness in sarcomas is coordinated by the expression of pluripotency factors, like SOX2, in cancer stem cells (CSC). The role of SOX2 in tumor initiation and progression has been well characterized in osteosarcoma. However, the pro-tumorigenic features of SOX2 have been scarcely investigated in other sarcoma subtypes. Here, we show that SOX2 depletion dramatically reduced the ability of undifferentiated pleomorphic sarcoma (UPS) cells to form tumorspheres and to initiate tumor growth. Conversely, SOX2 overexpression resulted in increased in vivo tumorigenicity. Moreover, using a reporter system (SORE6) which allows to monitor viable cells expressing SOX2 and/or OCT4, we found that SORE6+ cells were significantly more tumorigenic than the SORE6- subpopulation. In agreement with this findings, SOX2 expression in sarcoma patients was associated to tumor grade, differentiation, invasive potential and lower patient survival. Finally, we studied the effect of a panel of anti-tumor drugs on the SORE6+ cells of the UPS model and patient-derived chondrosarcoma lines. We found that the mithramycin analogue EC-8042 was the most efficient in reducing SORE6+ cells in vitro and in vivo. Overall, this study demonstrates that SOX2 is a pro-tumorigenic factor with prognostic potential in sarcoma. Moreover, SORE6 transcriptional activity is a bona fide CSC marker in sarcoma and constitutes an excellent biomarker for evaluating the efficacy of anti-tumor treatments on CSC subpopulations.","author":[{"dropping-particle":"","family":"Menendez","given":"Sofia T.","non-dropping-particle":"","parse-names":false,"suffix":""},{"dropping-particle":"","family":"Rey","given":"Veronica","non-dropping-particle":"","parse-names":false,"suffix":""},{"dropping-particle":"","family":"Martinez-Cruzado","given":"Lucia","non-dropping-particle":"","parse-names":false,"suffix":""},{"dropping-particle":"","family":"Gonzalez","given":"M. Victoria","non-dropping-particle":"","parse-names":false,"suffix":""},{"dropping-particle":"","family":"Morales-Molina","given":"Alvaro","non-dropping-particle":"","parse-names":false,"suffix":""},{"dropping-particle":"","family":"Santos","given":"Laura","non-dropping-particle":"","parse-names":false,"suffix":""},{"dropping-particle":"","family":"Blanco","given":"Verónica","non-dropping-particle":"","parse-names":false,"suffix":""},{"dropping-particle":"","family":"Alvarez","given":"Carlos","non-dropping-particle":"","parse-names":false,"suffix":""},{"dropping-particle":"","family":"Estupiñan","given":"Oscar","non-dropping-particle":"","parse-names":false,"suffix":""},{"dropping-particle":"","family":"Allonca","given":"Eva","non-dropping-particle":"","parse-names":false,"suffix":""},{"dropping-particle":"","family":"Rodrigo","given":"Juan Pablo","non-dropping-particle":"","parse-names":false,"suffix":""},{"dropping-particle":"","family":"García-Castro","given":"Javier","non-dropping-particle":"","parse-names":false,"suffix":""},{"dropping-particle":"","family":"Garcia-Pedrero","given":"Juana Maria","non-dropping-particle":"","parse-names":false,"suffix":""},{"dropping-particle":"","family":"Rodriguez","given":"Rene","non-dropping-particle":"","parse-names":false,"suffix":""}],"container-title":"Cancers","id":"ITEM-1","issue":"4","issued":{"date-parts":[["2020","4","13"]]},"page":"964","publisher":"MDPI AG","title":"SOX2 Expression and Transcriptional Activity Identifies a Subpopulation of Cancer Stem Cells in Sarcoma with Prognostic Implications.","type":"article-journal","volume":"12"},"uris":["http://www.mendeley.com/documents/?uuid=26f521e0-30c3-3912-bbc3-d1496ae74463"]}],"mendeley":{"formattedCitation":"&lt;sup&gt;[42]&lt;/sup&gt;","plainTextFormattedCitation":"[42]","previouslyFormattedCitation":"&lt;sup&gt;[42]&lt;/sup&gt;"},"properties":{"noteIndex":0},"schema":"https://github.com/citation-style-language/schema/raw/master/csl-citation.json"}</w:instrText>
      </w:r>
      <w:r w:rsidR="00530C38"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42]</w:t>
      </w:r>
      <w:r w:rsidR="00530C38"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xml:space="preserve">. </w:t>
      </w:r>
    </w:p>
    <w:p w14:paraId="5B572740" w14:textId="232B8339"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t xml:space="preserve">Similarly, </w:t>
      </w:r>
      <w:proofErr w:type="spellStart"/>
      <w:r w:rsidRPr="00917D37">
        <w:rPr>
          <w:rFonts w:ascii="Book Antiqua" w:eastAsia="Book Antiqua" w:hAnsi="Book Antiqua" w:cs="Book Antiqua"/>
          <w:color w:val="000000"/>
        </w:rPr>
        <w:t>Pádua</w:t>
      </w:r>
      <w:proofErr w:type="spellEnd"/>
      <w:r w:rsidR="0097406B" w:rsidRPr="00917D37">
        <w:rPr>
          <w:rFonts w:ascii="Book Antiqua" w:eastAsia="Book Antiqua" w:hAnsi="Book Antiqua" w:cs="Book Antiqua"/>
          <w:color w:val="000000"/>
        </w:rPr>
        <w:t xml:space="preserve"> </w:t>
      </w:r>
      <w:r w:rsidR="0097406B" w:rsidRPr="00917D37">
        <w:rPr>
          <w:rFonts w:ascii="Book Antiqua" w:eastAsia="Book Antiqua" w:hAnsi="Book Antiqua" w:cs="Book Antiqua"/>
          <w:i/>
          <w:iCs/>
          <w:color w:val="000000"/>
        </w:rPr>
        <w:t>et al</w:t>
      </w:r>
      <w:r w:rsidR="00165B0C" w:rsidRPr="00917D37">
        <w:rPr>
          <w:rFonts w:ascii="Book Antiqua" w:eastAsia="Book Antiqua" w:hAnsi="Book Antiqua" w:cs="Book Antiqua"/>
          <w:color w:val="000000"/>
          <w:vertAlign w:val="superscript"/>
        </w:rPr>
        <w:fldChar w:fldCharType="begin" w:fldLock="1"/>
      </w:r>
      <w:r w:rsidR="00A34F74" w:rsidRPr="00917D37">
        <w:rPr>
          <w:rFonts w:ascii="Book Antiqua" w:eastAsia="Book Antiqua" w:hAnsi="Book Antiqua" w:cs="Book Antiqua"/>
          <w:color w:val="000000"/>
          <w:vertAlign w:val="superscript"/>
        </w:rPr>
        <w:instrText>ADDIN CSL_CITATION {"citationItems":[{"id":"ITEM-1","itemData":{"DOI":"10.3390/cancers12020495","ISSN":"2072-6694","PMID":"32093282","abstract":"Gastric cancer remains a serious health burden with few therapeutic options. Therefore, the recognition of cancer stem cells (CSCs) as seeds of the tumorigenic process makes them a prime therapeutic target. Knowing that the transcription factors SOX2 and OCT4 promote stemness, our approach was to isolate stem-like cells in human gastric cancer cell lines using a traceable reporter system based on SOX2/OCT4 activity (SORE6-GFP). Cells transduced with the SORE6-GFP reporter system were sorted into SORE6+ and SORE6- cell populations, and their biological behavior characterized. SORE6+ cells were enriched for SOX2 and exhibited CSC features, including a greater ability to proliferate and form gastrospheres in non-adherent conditions, a larger in vivo tumor initiating capability, and increased resistance to 5-fluorouracil (5-FU) treatment. The overexpression and knockdown of SOX2 revealed a crucial role of SOX2 in cell proliferation and drug resistance. By combining the reporter system with a high-throughput screening of pharmacologically active small molecules we identified monensin, an ionophore antibiotic, displaying selective toxicity to SORE6+ cells. The ability of SORE6-GFP reporter system to recognize cancer stem-like cells facilitates our understanding of gastric CSC biology and serves as a platform for the identification of powerful therapeutics for targeting gastric CSCs.","author":[{"dropping-particle":"","family":"Pádua","given":"Diana","non-dropping-particle":"","parse-names":false,"suffix":""},{"dropping-particle":"","family":"Barros","given":"Rita","non-dropping-particle":"","parse-names":false,"suffix":""},{"dropping-particle":"","family":"Amaral","given":"Ana Luísa","non-dropping-particle":"","parse-names":false,"suffix":""},{"dropping-particle":"","family":"Mesquita","given":"Patrícia","non-dropping-particle":"","parse-names":false,"suffix":""},{"dropping-particle":"","family":"Freire","given":"Ana Filipa","non-dropping-particle":"","parse-names":false,"suffix":""},{"dropping-particle":"","family":"Sousa","given":"Mafalda","non-dropping-particle":"","parse-names":false,"suffix":""},{"dropping-particle":"","family":"Maia","given":"André Filipe","non-dropping-particle":"","parse-names":false,"suffix":""},{"dropping-particle":"","family":"Caiado","given":"Inês","non-dropping-particle":"","parse-names":false,"suffix":""},{"dropping-particle":"","family":"Fernandes","given":"Hugo","non-dropping-particle":"","parse-names":false,"suffix":""},{"dropping-particle":"","family":"Pombinho","given":"António","non-dropping-particle":"","parse-names":false,"suffix":""},{"dropping-particle":"","family":"Pereira","given":"Carlos Filipe","non-dropping-particle":"","parse-names":false,"suffix":""},{"dropping-particle":"","family":"Almeida","given":"Raquel","non-dropping-particle":"","parse-names":false,"suffix":""}],"container-title":"Cancers","id":"ITEM-1","issue":"2","issued":{"date-parts":[["2020","2","20"]]},"page":"495","publisher":"MDPI AG","title":"A SOX2 Reporter System Identifies Gastric Cancer Stem-Like Cells Sensitive to Monensin.","type":"article-journal","volume":"12"},"uris":["http://www.mendeley.com/documents/?uuid=a4862ac5-e6d0-3465-802e-240646d4507e"]}],"mendeley":{"formattedCitation":"&lt;sup&gt;[44]&lt;/sup&gt;","plainTextFormattedCitation":"[44]","previouslyFormattedCitation":"&lt;sup&gt;[44]&lt;/sup&gt;"},"properties":{"noteIndex":0},"schema":"https://github.com/citation-style-language/schema/raw/master/csl-citation.json"}</w:instrText>
      </w:r>
      <w:r w:rsidR="00165B0C" w:rsidRPr="00917D37">
        <w:rPr>
          <w:rFonts w:ascii="Book Antiqua" w:eastAsia="Book Antiqua" w:hAnsi="Book Antiqua" w:cs="Book Antiqua"/>
          <w:color w:val="000000"/>
          <w:vertAlign w:val="superscript"/>
        </w:rPr>
        <w:fldChar w:fldCharType="separate"/>
      </w:r>
      <w:r w:rsidR="00A34F74" w:rsidRPr="00917D37">
        <w:rPr>
          <w:rFonts w:ascii="Book Antiqua" w:eastAsia="Book Antiqua" w:hAnsi="Book Antiqua" w:cs="Book Antiqua"/>
          <w:noProof/>
          <w:color w:val="000000"/>
          <w:vertAlign w:val="superscript"/>
        </w:rPr>
        <w:t>[44]</w:t>
      </w:r>
      <w:r w:rsidR="00165B0C" w:rsidRPr="00917D37">
        <w:rPr>
          <w:rFonts w:ascii="Book Antiqua" w:eastAsia="Book Antiqua" w:hAnsi="Book Antiqua" w:cs="Book Antiqua"/>
          <w:color w:val="000000"/>
          <w:vertAlign w:val="superscript"/>
        </w:rPr>
        <w:fldChar w:fldCharType="end"/>
      </w:r>
      <w:r w:rsidRPr="00917D37">
        <w:rPr>
          <w:rFonts w:ascii="Book Antiqua" w:eastAsia="Book Antiqua" w:hAnsi="Book Antiqua" w:cs="Book Antiqua"/>
          <w:color w:val="000000"/>
        </w:rPr>
        <w:t xml:space="preserve"> used the SORE6 reporter system to characterize CSCs from gastric cancer and evaluate small molecules in a high-throughput screen</w:t>
      </w:r>
      <w:r w:rsidR="00165B0C"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90/cancers12020495","ISSN":"2072-6694","PMID":"32093282","abstract":"Gastric cancer remains a serious health burden with few therapeutic options. Therefore, the recognition of cancer stem cells (CSCs) as seeds of the tumorigenic process makes them a prime therapeutic target. Knowing that the transcription factors SOX2 and OCT4 promote stemness, our approach was to isolate stem-like cells in human gastric cancer cell lines using a traceable reporter system based on SOX2/OCT4 activity (SORE6-GFP). Cells transduced with the SORE6-GFP reporter system were sorted into SORE6+ and SORE6- cell populations, and their biological behavior characterized. SORE6+ cells were enriched for SOX2 and exhibited CSC features, including a greater ability to proliferate and form gastrospheres in non-adherent conditions, a larger in vivo tumor initiating capability, and increased resistance to 5-fluorouracil (5-FU) treatment. The overexpression and knockdown of SOX2 revealed a crucial role of SOX2 in cell proliferation and drug resistance. By combining the reporter system with a high-throughput screening of pharmacologically active small molecules we identified monensin, an ionophore antibiotic, displaying selective toxicity to SORE6+ cells. The ability of SORE6-GFP reporter system to recognize cancer stem-like cells facilitates our understanding of gastric CSC biology and serves as a platform for the identification of powerful therapeutics for targeting gastric CSCs.","author":[{"dropping-particle":"","family":"Pádua","given":"Diana","non-dropping-particle":"","parse-names":false,"suffix":""},{"dropping-particle":"","family":"Barros","given":"Rita","non-dropping-particle":"","parse-names":false,"suffix":""},{"dropping-particle":"","family":"Amaral","given":"Ana Luísa","non-dropping-particle":"","parse-names":false,"suffix":""},{"dropping-particle":"","family":"Mesquita","given":"Patrícia","non-dropping-particle":"","parse-names":false,"suffix":""},{"dropping-particle":"","family":"Freire","given":"Ana Filipa","non-dropping-particle":"","parse-names":false,"suffix":""},{"dropping-particle":"","family":"Sousa","given":"Mafalda","non-dropping-particle":"","parse-names":false,"suffix":""},{"dropping-particle":"","family":"Maia","given":"André Filipe","non-dropping-particle":"","parse-names":false,"suffix":""},{"dropping-particle":"","family":"Caiado","given":"Inês","non-dropping-particle":"","parse-names":false,"suffix":""},{"dropping-particle":"","family":"Fernandes","given":"Hugo","non-dropping-particle":"","parse-names":false,"suffix":""},{"dropping-particle":"","family":"Pombinho","given":"António","non-dropping-particle":"","parse-names":false,"suffix":""},{"dropping-particle":"","family":"Pereira","given":"Carlos Filipe","non-dropping-particle":"","parse-names":false,"suffix":""},{"dropping-particle":"","family":"Almeida","given":"Raquel","non-dropping-particle":"","parse-names":false,"suffix":""}],"container-title":"Cancers","id":"ITEM-1","issue":"2","issued":{"date-parts":[["2020","2","20"]]},"page":"495","publisher":"MDPI AG","title":"A SOX2 Reporter System Identifies Gastric Cancer Stem-Like Cells Sensitive to Monensin.","type":"article-journal","volume":"12"},"uris":["http://www.mendeley.com/documents/?uuid=a4862ac5-e6d0-3465-802e-240646d4507e"]}],"mendeley":{"formattedCitation":"&lt;sup&gt;[44]&lt;/sup&gt;","plainTextFormattedCitation":"[44]","previouslyFormattedCitation":"&lt;sup&gt;[44]&lt;/sup&gt;"},"properties":{"noteIndex":0},"schema":"https://github.com/citation-style-language/schema/raw/master/csl-citation.json"}</w:instrText>
      </w:r>
      <w:r w:rsidR="00165B0C"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44]</w:t>
      </w:r>
      <w:r w:rsidR="00165B0C"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gastric cancer cells from the AGS and Kato III cell lines underwent increased sphere formation and tumorigenicity. Kato III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had higher levels of ALDH1 compared with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but AGS cells did not express ALDH1. No other CSC-marker was enriched in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from either cell line, consistent with several reports that have demonstrated that stemness transcription factors are better markers of CSCs. In the same work, the authors screened </w:t>
      </w:r>
      <w:r w:rsidRPr="00917D37">
        <w:rPr>
          <w:rFonts w:ascii="Book Antiqua" w:eastAsia="Book Antiqua" w:hAnsi="Book Antiqua" w:cs="Book Antiqua"/>
          <w:color w:val="000000"/>
          <w:shd w:val="clear" w:color="auto" w:fill="FFFFFF"/>
        </w:rPr>
        <w:t xml:space="preserve">1200 </w:t>
      </w:r>
      <w:r w:rsidRPr="00917D37">
        <w:rPr>
          <w:rFonts w:ascii="Book Antiqua" w:eastAsia="Book Antiqua" w:hAnsi="Book Antiqua" w:cs="Book Antiqua"/>
          <w:color w:val="000000"/>
        </w:rPr>
        <w:t>compounds from the Prestwick chemical library in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or SORE</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and observed that </w:t>
      </w:r>
      <w:proofErr w:type="spellStart"/>
      <w:r w:rsidRPr="00917D37">
        <w:rPr>
          <w:rFonts w:ascii="Book Antiqua" w:eastAsia="Book Antiqua" w:hAnsi="Book Antiqua" w:cs="Book Antiqua"/>
          <w:color w:val="000000"/>
        </w:rPr>
        <w:t>monensin</w:t>
      </w:r>
      <w:proofErr w:type="spellEnd"/>
      <w:r w:rsidRPr="00917D37">
        <w:rPr>
          <w:rFonts w:ascii="Book Antiqua" w:eastAsia="Book Antiqua" w:hAnsi="Book Antiqua" w:cs="Book Antiqua"/>
          <w:color w:val="000000"/>
        </w:rPr>
        <w:t xml:space="preserve"> induces a reduction in cell number selective towards the SORE6</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population</w:t>
      </w:r>
      <w:r w:rsidR="00750937" w:rsidRPr="00917D37">
        <w:rPr>
          <w:rFonts w:ascii="Book Antiqua" w:eastAsia="Book Antiqua" w:hAnsi="Book Antiqua" w:cs="Book Antiqua"/>
          <w:color w:val="000000"/>
        </w:rPr>
        <w:fldChar w:fldCharType="begin" w:fldLock="1"/>
      </w:r>
      <w:r w:rsidR="00A34F74" w:rsidRPr="00917D37">
        <w:rPr>
          <w:rFonts w:ascii="Book Antiqua" w:eastAsia="Book Antiqua" w:hAnsi="Book Antiqua" w:cs="Book Antiqua"/>
          <w:color w:val="000000"/>
        </w:rPr>
        <w:instrText>ADDIN CSL_CITATION {"citationItems":[{"id":"ITEM-1","itemData":{"DOI":"10.3390/cancers12020495","ISSN":"2072-6694","PMID":"32093282","abstract":"Gastric cancer remains a serious health burden with few therapeutic options. Therefore, the recognition of cancer stem cells (CSCs) as seeds of the tumorigenic process makes them a prime therapeutic target. Knowing that the transcription factors SOX2 and OCT4 promote stemness, our approach was to isolate stem-like cells in human gastric cancer cell lines using a traceable reporter system based on SOX2/OCT4 activity (SORE6-GFP). Cells transduced with the SORE6-GFP reporter system were sorted into SORE6+ and SORE6- cell populations, and their biological behavior characterized. SORE6+ cells were enriched for SOX2 and exhibited CSC features, including a greater ability to proliferate and form gastrospheres in non-adherent conditions, a larger in vivo tumor initiating capability, and increased resistance to 5-fluorouracil (5-FU) treatment. The overexpression and knockdown of SOX2 revealed a crucial role of SOX2 in cell proliferation and drug resistance. By combining the reporter system with a high-throughput screening of pharmacologically active small molecules we identified monensin, an ionophore antibiotic, displaying selective toxicity to SORE6+ cells. The ability of SORE6-GFP reporter system to recognize cancer stem-like cells facilitates our understanding of gastric CSC biology and serves as a platform for the identification of powerful therapeutics for targeting gastric CSCs.","author":[{"dropping-particle":"","family":"Pádua","given":"Diana","non-dropping-particle":"","parse-names":false,"suffix":""},{"dropping-particle":"","family":"Barros","given":"Rita","non-dropping-particle":"","parse-names":false,"suffix":""},{"dropping-particle":"","family":"Amaral","given":"Ana Luísa","non-dropping-particle":"","parse-names":false,"suffix":""},{"dropping-particle":"","family":"Mesquita","given":"Patrícia","non-dropping-particle":"","parse-names":false,"suffix":""},{"dropping-particle":"","family":"Freire","given":"Ana Filipa","non-dropping-particle":"","parse-names":false,"suffix":""},{"dropping-particle":"","family":"Sousa","given":"Mafalda","non-dropping-particle":"","parse-names":false,"suffix":""},{"dropping-particle":"","family":"Maia","given":"André Filipe","non-dropping-particle":"","parse-names":false,"suffix":""},{"dropping-particle":"","family":"Caiado","given":"Inês","non-dropping-particle":"","parse-names":false,"suffix":""},{"dropping-particle":"","family":"Fernandes","given":"Hugo","non-dropping-particle":"","parse-names":false,"suffix":""},{"dropping-particle":"","family":"Pombinho","given":"António","non-dropping-particle":"","parse-names":false,"suffix":""},{"dropping-particle":"","family":"Pereira","given":"Carlos Filipe","non-dropping-particle":"","parse-names":false,"suffix":""},{"dropping-particle":"","family":"Almeida","given":"Raquel","non-dropping-particle":"","parse-names":false,"suffix":""}],"container-title":"Cancers","id":"ITEM-1","issue":"2","issued":{"date-parts":[["2020","2","20"]]},"page":"495","publisher":"MDPI AG","title":"A SOX2 Reporter System Identifies Gastric Cancer Stem-Like Cells Sensitive to Monensin.","type":"article-journal","volume":"12"},"uris":["http://www.mendeley.com/documents/?uuid=a4862ac5-e6d0-3465-802e-240646d4507e"]}],"mendeley":{"formattedCitation":"&lt;sup&gt;[44]&lt;/sup&gt;","plainTextFormattedCitation":"[44]","previouslyFormattedCitation":"&lt;sup&gt;[44]&lt;/sup&gt;"},"properties":{"noteIndex":0},"schema":"https://github.com/citation-style-language/schema/raw/master/csl-citation.json"}</w:instrText>
      </w:r>
      <w:r w:rsidR="00750937" w:rsidRPr="00917D37">
        <w:rPr>
          <w:rFonts w:ascii="Book Antiqua" w:eastAsia="Book Antiqua" w:hAnsi="Book Antiqua" w:cs="Book Antiqua"/>
          <w:color w:val="000000"/>
        </w:rPr>
        <w:fldChar w:fldCharType="separate"/>
      </w:r>
      <w:r w:rsidR="00A34F74" w:rsidRPr="00917D37">
        <w:rPr>
          <w:rFonts w:ascii="Book Antiqua" w:eastAsia="Book Antiqua" w:hAnsi="Book Antiqua" w:cs="Book Antiqua"/>
          <w:noProof/>
          <w:color w:val="000000"/>
          <w:vertAlign w:val="superscript"/>
        </w:rPr>
        <w:t>[44]</w:t>
      </w:r>
      <w:r w:rsidR="00750937" w:rsidRPr="00917D37">
        <w:rPr>
          <w:rFonts w:ascii="Book Antiqua" w:eastAsia="Book Antiqua" w:hAnsi="Book Antiqua" w:cs="Book Antiqua"/>
          <w:color w:val="000000"/>
        </w:rPr>
        <w:fldChar w:fldCharType="end"/>
      </w:r>
      <w:r w:rsidRPr="00917D37">
        <w:rPr>
          <w:rFonts w:ascii="Book Antiqua" w:eastAsia="Book Antiqua" w:hAnsi="Book Antiqua" w:cs="Book Antiqua"/>
          <w:color w:val="000000"/>
        </w:rPr>
        <w:t>. Given that SORE</w:t>
      </w:r>
      <w:r w:rsidRPr="00917D37">
        <w:rPr>
          <w:rFonts w:ascii="Book Antiqua" w:eastAsia="Book Antiqua" w:hAnsi="Book Antiqua" w:cs="Book Antiqua"/>
          <w:color w:val="000000"/>
          <w:vertAlign w:val="superscript"/>
        </w:rPr>
        <w:t>+</w:t>
      </w:r>
      <w:r w:rsidRPr="00917D37">
        <w:rPr>
          <w:rFonts w:ascii="Book Antiqua" w:eastAsia="Book Antiqua" w:hAnsi="Book Antiqua" w:cs="Book Antiqua"/>
          <w:color w:val="000000"/>
        </w:rPr>
        <w:t xml:space="preserve"> cells are resistant to 5-FU, the identification of </w:t>
      </w:r>
      <w:proofErr w:type="spellStart"/>
      <w:r w:rsidRPr="00917D37">
        <w:rPr>
          <w:rFonts w:ascii="Book Antiqua" w:eastAsia="Book Antiqua" w:hAnsi="Book Antiqua" w:cs="Book Antiqua"/>
          <w:color w:val="000000"/>
        </w:rPr>
        <w:t>monensin</w:t>
      </w:r>
      <w:proofErr w:type="spellEnd"/>
      <w:r w:rsidRPr="00917D37">
        <w:rPr>
          <w:rFonts w:ascii="Book Antiqua" w:eastAsia="Book Antiqua" w:hAnsi="Book Antiqua" w:cs="Book Antiqua"/>
          <w:color w:val="000000"/>
        </w:rPr>
        <w:t xml:space="preserve"> as a gastric CSC-targeting drug might guide the development of future adjuvant therapies. </w:t>
      </w:r>
    </w:p>
    <w:p w14:paraId="3989AEE6" w14:textId="77777777" w:rsidR="00A77B3E" w:rsidRPr="00917D37" w:rsidRDefault="00944BC6" w:rsidP="00917D37">
      <w:pPr>
        <w:adjustRightInd w:val="0"/>
        <w:snapToGrid w:val="0"/>
        <w:spacing w:line="360" w:lineRule="auto"/>
        <w:ind w:firstLineChars="200" w:firstLine="480"/>
        <w:jc w:val="both"/>
        <w:rPr>
          <w:rFonts w:ascii="Book Antiqua" w:hAnsi="Book Antiqua"/>
        </w:rPr>
      </w:pPr>
      <w:r w:rsidRPr="00917D37">
        <w:rPr>
          <w:rFonts w:ascii="Book Antiqua" w:eastAsia="Book Antiqua" w:hAnsi="Book Antiqua" w:cs="Book Antiqua"/>
          <w:color w:val="000000"/>
        </w:rPr>
        <w:lastRenderedPageBreak/>
        <w:t>These examples, with those in Table 2, demonstrate that the transcriptional activity of pluripotency transcription factors can be used as a marker of CSCs in various tumor types. Thus, reporter systems can be implemented as a core component of analyses that identify compounds and molecules that target CSCs.</w:t>
      </w:r>
    </w:p>
    <w:p w14:paraId="72076F90" w14:textId="77777777" w:rsidR="00A77B3E" w:rsidRPr="00917D37" w:rsidRDefault="00A77B3E" w:rsidP="00917D37">
      <w:pPr>
        <w:adjustRightInd w:val="0"/>
        <w:snapToGrid w:val="0"/>
        <w:spacing w:line="360" w:lineRule="auto"/>
        <w:jc w:val="both"/>
        <w:rPr>
          <w:rFonts w:ascii="Book Antiqua" w:hAnsi="Book Antiqua"/>
        </w:rPr>
      </w:pPr>
    </w:p>
    <w:p w14:paraId="224FE87E"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aps/>
          <w:color w:val="000000"/>
          <w:u w:val="single"/>
        </w:rPr>
        <w:t>CONCLUSION</w:t>
      </w:r>
    </w:p>
    <w:p w14:paraId="3BF66321" w14:textId="77777777" w:rsidR="00300594" w:rsidRPr="00917D37" w:rsidRDefault="00944BC6" w:rsidP="00917D37">
      <w:pPr>
        <w:adjustRightInd w:val="0"/>
        <w:snapToGrid w:val="0"/>
        <w:spacing w:line="360" w:lineRule="auto"/>
        <w:jc w:val="both"/>
        <w:rPr>
          <w:rFonts w:ascii="Book Antiqua" w:eastAsia="Book Antiqua" w:hAnsi="Book Antiqua" w:cs="Book Antiqua"/>
          <w:color w:val="000000"/>
        </w:rPr>
      </w:pPr>
      <w:r w:rsidRPr="00917D37">
        <w:rPr>
          <w:rFonts w:ascii="Book Antiqua" w:eastAsia="Book Antiqua" w:hAnsi="Book Antiqua" w:cs="Book Antiqua"/>
          <w:color w:val="000000"/>
        </w:rPr>
        <w:t>In summary, the appropriate selection of a gene reporter system eliminates common obstacles in the CSCs research, based on their ability to:</w:t>
      </w:r>
      <w:r w:rsidR="003611F2" w:rsidRPr="00917D37">
        <w:rPr>
          <w:rFonts w:ascii="Book Antiqua" w:eastAsia="Book Antiqua" w:hAnsi="Book Antiqua" w:cs="Book Antiqua"/>
          <w:color w:val="000000"/>
        </w:rPr>
        <w:t xml:space="preserve"> </w:t>
      </w:r>
    </w:p>
    <w:p w14:paraId="4E7A991C" w14:textId="77777777" w:rsidR="00A507F6" w:rsidRPr="00917D37" w:rsidRDefault="00A507F6" w:rsidP="00917D37">
      <w:pPr>
        <w:adjustRightInd w:val="0"/>
        <w:snapToGrid w:val="0"/>
        <w:spacing w:line="360" w:lineRule="auto"/>
        <w:ind w:firstLineChars="200" w:firstLine="480"/>
        <w:jc w:val="both"/>
        <w:rPr>
          <w:rFonts w:ascii="Book Antiqua" w:eastAsia="Book Antiqua" w:hAnsi="Book Antiqua" w:cs="Book Antiqua"/>
          <w:color w:val="000000"/>
        </w:rPr>
      </w:pPr>
      <w:r w:rsidRPr="00917D37">
        <w:rPr>
          <w:rFonts w:ascii="Book Antiqua" w:eastAsia="Book Antiqua" w:hAnsi="Book Antiqua" w:cs="Book Antiqua"/>
          <w:color w:val="000000"/>
        </w:rPr>
        <w:t xml:space="preserve">Allow direct quantification and isolation of cells with CSCs properties in preclinical tumor models and freshly excised tumors. </w:t>
      </w:r>
    </w:p>
    <w:p w14:paraId="5050ADF9" w14:textId="77777777" w:rsidR="00A507F6" w:rsidRPr="00917D37" w:rsidRDefault="00A507F6" w:rsidP="00917D37">
      <w:pPr>
        <w:adjustRightInd w:val="0"/>
        <w:snapToGrid w:val="0"/>
        <w:spacing w:line="360" w:lineRule="auto"/>
        <w:ind w:firstLineChars="200" w:firstLine="480"/>
        <w:jc w:val="both"/>
        <w:rPr>
          <w:rFonts w:ascii="Book Antiqua" w:eastAsia="Book Antiqua" w:hAnsi="Book Antiqua" w:cs="Book Antiqua"/>
          <w:color w:val="000000"/>
        </w:rPr>
      </w:pPr>
      <w:r w:rsidRPr="00917D37">
        <w:rPr>
          <w:rFonts w:ascii="Book Antiqua" w:eastAsia="Book Antiqua" w:hAnsi="Book Antiqua" w:cs="Book Antiqua"/>
          <w:color w:val="000000"/>
        </w:rPr>
        <w:t>Track cells in time and space (</w:t>
      </w:r>
      <w:r w:rsidRPr="00917D37">
        <w:rPr>
          <w:rFonts w:ascii="Book Antiqua" w:eastAsia="Book Antiqua" w:hAnsi="Book Antiqua" w:cs="Book Antiqua"/>
          <w:i/>
          <w:iCs/>
          <w:color w:val="000000"/>
        </w:rPr>
        <w:t>in vitro</w:t>
      </w:r>
      <w:r w:rsidRPr="00917D37">
        <w:rPr>
          <w:rFonts w:ascii="Book Antiqua" w:eastAsia="Book Antiqua" w:hAnsi="Book Antiqua" w:cs="Book Antiqua"/>
          <w:color w:val="000000"/>
        </w:rPr>
        <w:t xml:space="preserve"> and </w:t>
      </w:r>
      <w:r w:rsidRPr="00917D37">
        <w:rPr>
          <w:rFonts w:ascii="Book Antiqua" w:eastAsia="Book Antiqua" w:hAnsi="Book Antiqua" w:cs="Book Antiqua"/>
          <w:i/>
          <w:iCs/>
          <w:color w:val="000000"/>
        </w:rPr>
        <w:t>in vivo</w:t>
      </w:r>
      <w:r w:rsidRPr="00917D37">
        <w:rPr>
          <w:rFonts w:ascii="Book Antiqua" w:eastAsia="Book Antiqua" w:hAnsi="Book Antiqua" w:cs="Book Antiqua"/>
          <w:color w:val="000000"/>
        </w:rPr>
        <w:t>) in the analysis of CSCs niches, interactions between CSCs and their microenvironment, and interactions with neighboring cells.</w:t>
      </w:r>
    </w:p>
    <w:p w14:paraId="152FDCFC" w14:textId="77777777" w:rsidR="00A507F6" w:rsidRPr="00917D37" w:rsidRDefault="00A507F6" w:rsidP="00917D37">
      <w:pPr>
        <w:adjustRightInd w:val="0"/>
        <w:snapToGrid w:val="0"/>
        <w:spacing w:line="360" w:lineRule="auto"/>
        <w:ind w:firstLineChars="200" w:firstLine="480"/>
        <w:jc w:val="both"/>
        <w:rPr>
          <w:rFonts w:ascii="Book Antiqua" w:eastAsia="Book Antiqua" w:hAnsi="Book Antiqua" w:cs="Book Antiqua"/>
          <w:color w:val="000000"/>
        </w:rPr>
      </w:pPr>
      <w:r w:rsidRPr="00917D37">
        <w:rPr>
          <w:rFonts w:ascii="Book Antiqua" w:eastAsia="Book Antiqua" w:hAnsi="Book Antiqua" w:cs="Book Antiqua"/>
          <w:color w:val="000000"/>
        </w:rPr>
        <w:t>Circumvent direct cell staining procedures and avoid issues with label dilution phenomena.</w:t>
      </w:r>
    </w:p>
    <w:p w14:paraId="683D7C45" w14:textId="77777777" w:rsidR="00A507F6" w:rsidRPr="00917D37" w:rsidRDefault="00A507F6" w:rsidP="00917D37">
      <w:pPr>
        <w:adjustRightInd w:val="0"/>
        <w:snapToGrid w:val="0"/>
        <w:spacing w:line="360" w:lineRule="auto"/>
        <w:ind w:firstLineChars="200" w:firstLine="480"/>
        <w:jc w:val="both"/>
        <w:rPr>
          <w:rFonts w:ascii="Book Antiqua" w:eastAsia="Book Antiqua" w:hAnsi="Book Antiqua" w:cs="Book Antiqua"/>
          <w:color w:val="000000"/>
        </w:rPr>
      </w:pPr>
      <w:r w:rsidRPr="00917D37">
        <w:rPr>
          <w:rFonts w:ascii="Book Antiqua" w:eastAsia="Book Antiqua" w:hAnsi="Book Antiqua" w:cs="Book Antiqua"/>
          <w:color w:val="000000"/>
        </w:rPr>
        <w:t>Track functional properties of CSCs, such as their phenotypic plasticity.</w:t>
      </w:r>
    </w:p>
    <w:p w14:paraId="19D56345" w14:textId="77777777" w:rsidR="00A507F6" w:rsidRPr="00917D37" w:rsidRDefault="00A507F6" w:rsidP="00917D37">
      <w:pPr>
        <w:adjustRightInd w:val="0"/>
        <w:snapToGrid w:val="0"/>
        <w:spacing w:line="360" w:lineRule="auto"/>
        <w:ind w:firstLineChars="200" w:firstLine="480"/>
        <w:jc w:val="both"/>
        <w:rPr>
          <w:rFonts w:ascii="Book Antiqua" w:eastAsia="Book Antiqua" w:hAnsi="Book Antiqua" w:cs="Book Antiqua"/>
          <w:color w:val="000000"/>
        </w:rPr>
      </w:pPr>
      <w:r w:rsidRPr="00917D37">
        <w:rPr>
          <w:rFonts w:ascii="Book Antiqua" w:eastAsia="Book Antiqua" w:hAnsi="Book Antiqua" w:cs="Book Antiqua"/>
          <w:color w:val="000000"/>
        </w:rPr>
        <w:t>Identify selective agents that target CSCs and could be useful for preclinical testing of anticancer drugs with high sensitivity.</w:t>
      </w:r>
    </w:p>
    <w:p w14:paraId="15FD5DFA" w14:textId="3501BCFA" w:rsidR="00A77B3E" w:rsidRPr="00917D37" w:rsidRDefault="00A507F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Lastly, it is expected that new reporter gene systems will be generated in the coming years, after the identification of additional CSCs-specific promoters and response elements. Those reporter gene systems could be combined with genetic-editing strategies, such as the CRISPR/Cas9 system, to improve their specificity and reliability by reducing genomic instability due by the integration of indirect genetic markers through viral vectors</w:t>
      </w:r>
      <w:r w:rsidR="00944BC6" w:rsidRPr="00917D37">
        <w:rPr>
          <w:rFonts w:ascii="Book Antiqua" w:eastAsia="Book Antiqua" w:hAnsi="Book Antiqua" w:cs="Book Antiqua"/>
          <w:color w:val="000000"/>
        </w:rPr>
        <w:t>.</w:t>
      </w:r>
    </w:p>
    <w:p w14:paraId="2CF6C4D3" w14:textId="11E9A587" w:rsidR="008F4981" w:rsidRPr="00917D37" w:rsidRDefault="008F4981" w:rsidP="00917D37">
      <w:pPr>
        <w:adjustRightInd w:val="0"/>
        <w:snapToGrid w:val="0"/>
        <w:spacing w:line="360" w:lineRule="auto"/>
        <w:jc w:val="both"/>
        <w:rPr>
          <w:rFonts w:ascii="Book Antiqua" w:hAnsi="Book Antiqua"/>
        </w:rPr>
      </w:pPr>
    </w:p>
    <w:p w14:paraId="6FDF4AA9" w14:textId="7B830EAB" w:rsidR="00A77B3E" w:rsidRPr="00917D37" w:rsidRDefault="00944BC6" w:rsidP="00917D37">
      <w:pPr>
        <w:adjustRightInd w:val="0"/>
        <w:snapToGrid w:val="0"/>
        <w:spacing w:line="360" w:lineRule="auto"/>
        <w:jc w:val="both"/>
        <w:rPr>
          <w:rFonts w:ascii="Book Antiqua" w:eastAsia="Book Antiqua" w:hAnsi="Book Antiqua" w:cs="Book Antiqua"/>
          <w:b/>
          <w:color w:val="000000"/>
        </w:rPr>
      </w:pPr>
      <w:r w:rsidRPr="00917D37">
        <w:rPr>
          <w:rFonts w:ascii="Book Antiqua" w:eastAsia="Book Antiqua" w:hAnsi="Book Antiqua" w:cs="Book Antiqua"/>
          <w:b/>
          <w:color w:val="000000"/>
        </w:rPr>
        <w:t>REFERENCES</w:t>
      </w:r>
    </w:p>
    <w:p w14:paraId="644033F2"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 xml:space="preserve">1 </w:t>
      </w:r>
      <w:r w:rsidRPr="00917D37">
        <w:rPr>
          <w:rFonts w:ascii="Book Antiqua" w:eastAsia="Book Antiqua" w:hAnsi="Book Antiqua" w:cs="Book Antiqua"/>
          <w:b/>
          <w:bCs/>
          <w:color w:val="000000"/>
        </w:rPr>
        <w:t>Zeng X</w:t>
      </w:r>
      <w:r w:rsidRPr="00917D37">
        <w:rPr>
          <w:rFonts w:ascii="Book Antiqua" w:eastAsia="Book Antiqua" w:hAnsi="Book Antiqua" w:cs="Book Antiqua"/>
          <w:color w:val="000000"/>
        </w:rPr>
        <w:t xml:space="preserve">, Liu C, Yao J, Wan H, Wan G, Li Y, Chen N. Breast cancer stem cells, heterogeneity, targeting therapies and therapeutic implications. </w:t>
      </w:r>
      <w:proofErr w:type="spellStart"/>
      <w:r w:rsidRPr="00917D37">
        <w:rPr>
          <w:rFonts w:ascii="Book Antiqua" w:eastAsia="Book Antiqua" w:hAnsi="Book Antiqua" w:cs="Book Antiqua"/>
          <w:i/>
          <w:iCs/>
          <w:color w:val="000000"/>
        </w:rPr>
        <w:t>Pharmacol</w:t>
      </w:r>
      <w:proofErr w:type="spellEnd"/>
      <w:r w:rsidRPr="00917D37">
        <w:rPr>
          <w:rFonts w:ascii="Book Antiqua" w:eastAsia="Book Antiqua" w:hAnsi="Book Antiqua" w:cs="Book Antiqua"/>
          <w:i/>
          <w:iCs/>
          <w:color w:val="000000"/>
        </w:rPr>
        <w:t xml:space="preserve"> Res</w:t>
      </w:r>
      <w:r w:rsidRPr="00917D37">
        <w:rPr>
          <w:rFonts w:ascii="Book Antiqua" w:eastAsia="Book Antiqua" w:hAnsi="Book Antiqua" w:cs="Book Antiqua"/>
          <w:color w:val="000000"/>
        </w:rPr>
        <w:t xml:space="preserve"> 2021; </w:t>
      </w:r>
      <w:r w:rsidRPr="00917D37">
        <w:rPr>
          <w:rFonts w:ascii="Book Antiqua" w:eastAsia="Book Antiqua" w:hAnsi="Book Antiqua" w:cs="Book Antiqua"/>
          <w:b/>
          <w:bCs/>
          <w:color w:val="000000"/>
        </w:rPr>
        <w:t>163</w:t>
      </w:r>
      <w:r w:rsidRPr="00917D37">
        <w:rPr>
          <w:rFonts w:ascii="Book Antiqua" w:eastAsia="Book Antiqua" w:hAnsi="Book Antiqua" w:cs="Book Antiqua"/>
          <w:color w:val="000000"/>
        </w:rPr>
        <w:t>: 105320 [PMID: 33271295 DOI: 10.1016/j.phrs.2020.105320]</w:t>
      </w:r>
    </w:p>
    <w:p w14:paraId="0E15C32D"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 xml:space="preserve">2 </w:t>
      </w:r>
      <w:r w:rsidRPr="00917D37">
        <w:rPr>
          <w:rFonts w:ascii="Book Antiqua" w:eastAsia="Book Antiqua" w:hAnsi="Book Antiqua" w:cs="Book Antiqua"/>
          <w:b/>
          <w:bCs/>
          <w:color w:val="000000"/>
        </w:rPr>
        <w:t>Huang T</w:t>
      </w:r>
      <w:r w:rsidRPr="00917D37">
        <w:rPr>
          <w:rFonts w:ascii="Book Antiqua" w:eastAsia="Book Antiqua" w:hAnsi="Book Antiqua" w:cs="Book Antiqua"/>
          <w:color w:val="000000"/>
        </w:rPr>
        <w:t xml:space="preserve">, Song X, Xu D, </w:t>
      </w:r>
      <w:proofErr w:type="spellStart"/>
      <w:r w:rsidRPr="00917D37">
        <w:rPr>
          <w:rFonts w:ascii="Book Antiqua" w:eastAsia="Book Antiqua" w:hAnsi="Book Antiqua" w:cs="Book Antiqua"/>
          <w:color w:val="000000"/>
        </w:rPr>
        <w:t>Tiek</w:t>
      </w:r>
      <w:proofErr w:type="spellEnd"/>
      <w:r w:rsidRPr="00917D37">
        <w:rPr>
          <w:rFonts w:ascii="Book Antiqua" w:eastAsia="Book Antiqua" w:hAnsi="Book Antiqua" w:cs="Book Antiqua"/>
          <w:color w:val="000000"/>
        </w:rPr>
        <w:t xml:space="preserve"> D, </w:t>
      </w:r>
      <w:proofErr w:type="spellStart"/>
      <w:r w:rsidRPr="00917D37">
        <w:rPr>
          <w:rFonts w:ascii="Book Antiqua" w:eastAsia="Book Antiqua" w:hAnsi="Book Antiqua" w:cs="Book Antiqua"/>
          <w:color w:val="000000"/>
        </w:rPr>
        <w:t>Goenka</w:t>
      </w:r>
      <w:proofErr w:type="spellEnd"/>
      <w:r w:rsidRPr="00917D37">
        <w:rPr>
          <w:rFonts w:ascii="Book Antiqua" w:eastAsia="Book Antiqua" w:hAnsi="Book Antiqua" w:cs="Book Antiqua"/>
          <w:color w:val="000000"/>
        </w:rPr>
        <w:t xml:space="preserve"> A, Wu B, Sastry N, Hu B, Cheng SY. Stem cell programs in cancer initiation, progression, and therapy resistance. </w:t>
      </w:r>
      <w:proofErr w:type="spellStart"/>
      <w:r w:rsidRPr="00917D37">
        <w:rPr>
          <w:rFonts w:ascii="Book Antiqua" w:eastAsia="Book Antiqua" w:hAnsi="Book Antiqua" w:cs="Book Antiqua"/>
          <w:i/>
          <w:iCs/>
          <w:color w:val="000000"/>
        </w:rPr>
        <w:t>Theranostics</w:t>
      </w:r>
      <w:proofErr w:type="spellEnd"/>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10</w:t>
      </w:r>
      <w:r w:rsidRPr="00917D37">
        <w:rPr>
          <w:rFonts w:ascii="Book Antiqua" w:eastAsia="Book Antiqua" w:hAnsi="Book Antiqua" w:cs="Book Antiqua"/>
          <w:color w:val="000000"/>
        </w:rPr>
        <w:t>: 8721-8743 [PMID: 32754274 DOI: 10.7150/thno.41648]</w:t>
      </w:r>
    </w:p>
    <w:p w14:paraId="73ED5D47" w14:textId="77777777" w:rsidR="00A77B3E" w:rsidRPr="00917D37" w:rsidRDefault="00944BC6" w:rsidP="00917D37">
      <w:pPr>
        <w:adjustRightInd w:val="0"/>
        <w:snapToGrid w:val="0"/>
        <w:spacing w:line="360" w:lineRule="auto"/>
        <w:jc w:val="both"/>
        <w:rPr>
          <w:rFonts w:ascii="Book Antiqua" w:hAnsi="Book Antiqua"/>
          <w:lang w:val="es-ES"/>
        </w:rPr>
      </w:pPr>
      <w:r w:rsidRPr="00917D37">
        <w:rPr>
          <w:rFonts w:ascii="Book Antiqua" w:eastAsia="Book Antiqua" w:hAnsi="Book Antiqua" w:cs="Book Antiqua"/>
          <w:color w:val="000000"/>
        </w:rPr>
        <w:t xml:space="preserve">3 </w:t>
      </w:r>
      <w:proofErr w:type="spellStart"/>
      <w:r w:rsidRPr="00917D37">
        <w:rPr>
          <w:rFonts w:ascii="Book Antiqua" w:eastAsia="Book Antiqua" w:hAnsi="Book Antiqua" w:cs="Book Antiqua"/>
          <w:b/>
          <w:bCs/>
          <w:color w:val="000000"/>
        </w:rPr>
        <w:t>Zakrzewski</w:t>
      </w:r>
      <w:proofErr w:type="spellEnd"/>
      <w:r w:rsidRPr="00917D37">
        <w:rPr>
          <w:rFonts w:ascii="Book Antiqua" w:eastAsia="Book Antiqua" w:hAnsi="Book Antiqua" w:cs="Book Antiqua"/>
          <w:b/>
          <w:bCs/>
          <w:color w:val="000000"/>
        </w:rPr>
        <w:t xml:space="preserve"> W</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Dobrzyński</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Szymonowicz</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Rybak</w:t>
      </w:r>
      <w:proofErr w:type="spellEnd"/>
      <w:r w:rsidRPr="00917D37">
        <w:rPr>
          <w:rFonts w:ascii="Book Antiqua" w:eastAsia="Book Antiqua" w:hAnsi="Book Antiqua" w:cs="Book Antiqua"/>
          <w:color w:val="000000"/>
        </w:rPr>
        <w:t xml:space="preserve"> Z. Stem cells: past, present, and future. </w:t>
      </w:r>
      <w:r w:rsidRPr="00917D37">
        <w:rPr>
          <w:rFonts w:ascii="Book Antiqua" w:eastAsia="Book Antiqua" w:hAnsi="Book Antiqua" w:cs="Book Antiqua"/>
          <w:i/>
          <w:iCs/>
          <w:color w:val="000000"/>
          <w:lang w:val="es-ES"/>
        </w:rPr>
        <w:t>Stem Cell Res Ther</w:t>
      </w:r>
      <w:r w:rsidRPr="00917D37">
        <w:rPr>
          <w:rFonts w:ascii="Book Antiqua" w:eastAsia="Book Antiqua" w:hAnsi="Book Antiqua" w:cs="Book Antiqua"/>
          <w:color w:val="000000"/>
          <w:lang w:val="es-ES"/>
        </w:rPr>
        <w:t xml:space="preserve"> 2019; </w:t>
      </w:r>
      <w:r w:rsidRPr="00917D37">
        <w:rPr>
          <w:rFonts w:ascii="Book Antiqua" w:eastAsia="Book Antiqua" w:hAnsi="Book Antiqua" w:cs="Book Antiqua"/>
          <w:b/>
          <w:bCs/>
          <w:color w:val="000000"/>
          <w:lang w:val="es-ES"/>
        </w:rPr>
        <w:t>10</w:t>
      </w:r>
      <w:r w:rsidRPr="00917D37">
        <w:rPr>
          <w:rFonts w:ascii="Book Antiqua" w:eastAsia="Book Antiqua" w:hAnsi="Book Antiqua" w:cs="Book Antiqua"/>
          <w:color w:val="000000"/>
          <w:lang w:val="es-ES"/>
        </w:rPr>
        <w:t>: 68 [PMID: 30808416 DOI: 10.1186/s13287-019-1165-5]</w:t>
      </w:r>
    </w:p>
    <w:p w14:paraId="74205504" w14:textId="5BAF69C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lang w:val="es-ES"/>
        </w:rPr>
        <w:t xml:space="preserve">4 </w:t>
      </w:r>
      <w:r w:rsidRPr="00917D37">
        <w:rPr>
          <w:rFonts w:ascii="Book Antiqua" w:eastAsia="Book Antiqua" w:hAnsi="Book Antiqua" w:cs="Book Antiqua"/>
          <w:b/>
          <w:bCs/>
          <w:color w:val="000000"/>
          <w:lang w:val="es-ES"/>
        </w:rPr>
        <w:t>Pedregal-Mallo D</w:t>
      </w:r>
      <w:r w:rsidRPr="00917D37">
        <w:rPr>
          <w:rFonts w:ascii="Book Antiqua" w:eastAsia="Book Antiqua" w:hAnsi="Book Antiqua" w:cs="Book Antiqua"/>
          <w:color w:val="000000"/>
          <w:lang w:val="es-ES"/>
        </w:rPr>
        <w:t xml:space="preserve">, Hermida-Prado F, Granda-Díaz R, Montoro-Jiménez I, Allonca E, Pozo-Agundo E, Álvarez-Fernández M, Álvarez-Marcos C, García-Pedrero JM, Rodrigo JP. </w:t>
      </w:r>
      <w:r w:rsidRPr="00917D37">
        <w:rPr>
          <w:rFonts w:ascii="Book Antiqua" w:eastAsia="Book Antiqua" w:hAnsi="Book Antiqua" w:cs="Book Antiqua"/>
          <w:color w:val="000000"/>
        </w:rPr>
        <w:t xml:space="preserve">Prognostic Significance of the Pluripotency Factors NANOG, SOX2, and OCT4 in Head and Neck Squamous Cell Carcinomas. </w:t>
      </w:r>
      <w:r w:rsidRPr="00917D37">
        <w:rPr>
          <w:rFonts w:ascii="Book Antiqua" w:eastAsia="Book Antiqua" w:hAnsi="Book Antiqua" w:cs="Book Antiqua"/>
          <w:i/>
          <w:iCs/>
          <w:color w:val="000000"/>
        </w:rPr>
        <w:t>Cancers (Basel)</w:t>
      </w:r>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12</w:t>
      </w:r>
      <w:r w:rsidR="00A85680" w:rsidRPr="00917D37">
        <w:rPr>
          <w:rFonts w:ascii="Book Antiqua" w:eastAsia="宋体" w:hAnsi="Book Antiqua" w:cs="宋体"/>
          <w:color w:val="000000"/>
          <w:lang w:eastAsia="zh-CN"/>
        </w:rPr>
        <w:t>: 1794</w:t>
      </w:r>
      <w:r w:rsidRPr="00917D37">
        <w:rPr>
          <w:rFonts w:ascii="Book Antiqua" w:eastAsia="Book Antiqua" w:hAnsi="Book Antiqua" w:cs="Book Antiqua"/>
          <w:color w:val="000000"/>
        </w:rPr>
        <w:t xml:space="preserve"> [PMID: 32635524 DOI: 10.3390/cancers12071794]</w:t>
      </w:r>
    </w:p>
    <w:p w14:paraId="176A6DC5"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 xml:space="preserve">5 </w:t>
      </w:r>
      <w:proofErr w:type="spellStart"/>
      <w:r w:rsidRPr="00917D37">
        <w:rPr>
          <w:rFonts w:ascii="Book Antiqua" w:eastAsia="Book Antiqua" w:hAnsi="Book Antiqua" w:cs="Book Antiqua"/>
          <w:b/>
          <w:bCs/>
          <w:color w:val="000000"/>
        </w:rPr>
        <w:t>Neph</w:t>
      </w:r>
      <w:proofErr w:type="spellEnd"/>
      <w:r w:rsidRPr="00917D37">
        <w:rPr>
          <w:rFonts w:ascii="Book Antiqua" w:eastAsia="Book Antiqua" w:hAnsi="Book Antiqua" w:cs="Book Antiqua"/>
          <w:b/>
          <w:bCs/>
          <w:color w:val="000000"/>
        </w:rPr>
        <w:t xml:space="preserve"> S</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Stergachis</w:t>
      </w:r>
      <w:proofErr w:type="spellEnd"/>
      <w:r w:rsidRPr="00917D37">
        <w:rPr>
          <w:rFonts w:ascii="Book Antiqua" w:eastAsia="Book Antiqua" w:hAnsi="Book Antiqua" w:cs="Book Antiqua"/>
          <w:color w:val="000000"/>
        </w:rPr>
        <w:t xml:space="preserve"> AB, Reynolds A, </w:t>
      </w:r>
      <w:proofErr w:type="spellStart"/>
      <w:r w:rsidRPr="00917D37">
        <w:rPr>
          <w:rFonts w:ascii="Book Antiqua" w:eastAsia="Book Antiqua" w:hAnsi="Book Antiqua" w:cs="Book Antiqua"/>
          <w:color w:val="000000"/>
        </w:rPr>
        <w:t>Sandstrom</w:t>
      </w:r>
      <w:proofErr w:type="spellEnd"/>
      <w:r w:rsidRPr="00917D37">
        <w:rPr>
          <w:rFonts w:ascii="Book Antiqua" w:eastAsia="Book Antiqua" w:hAnsi="Book Antiqua" w:cs="Book Antiqua"/>
          <w:color w:val="000000"/>
        </w:rPr>
        <w:t xml:space="preserve"> R, </w:t>
      </w:r>
      <w:proofErr w:type="spellStart"/>
      <w:r w:rsidRPr="00917D37">
        <w:rPr>
          <w:rFonts w:ascii="Book Antiqua" w:eastAsia="Book Antiqua" w:hAnsi="Book Antiqua" w:cs="Book Antiqua"/>
          <w:color w:val="000000"/>
        </w:rPr>
        <w:t>Borenstein</w:t>
      </w:r>
      <w:proofErr w:type="spellEnd"/>
      <w:r w:rsidRPr="00917D37">
        <w:rPr>
          <w:rFonts w:ascii="Book Antiqua" w:eastAsia="Book Antiqua" w:hAnsi="Book Antiqua" w:cs="Book Antiqua"/>
          <w:color w:val="000000"/>
        </w:rPr>
        <w:t xml:space="preserve"> E, </w:t>
      </w:r>
      <w:proofErr w:type="spellStart"/>
      <w:r w:rsidRPr="00917D37">
        <w:rPr>
          <w:rFonts w:ascii="Book Antiqua" w:eastAsia="Book Antiqua" w:hAnsi="Book Antiqua" w:cs="Book Antiqua"/>
          <w:color w:val="000000"/>
        </w:rPr>
        <w:t>Stamatoyannopoulos</w:t>
      </w:r>
      <w:proofErr w:type="spellEnd"/>
      <w:r w:rsidRPr="00917D37">
        <w:rPr>
          <w:rFonts w:ascii="Book Antiqua" w:eastAsia="Book Antiqua" w:hAnsi="Book Antiqua" w:cs="Book Antiqua"/>
          <w:color w:val="000000"/>
        </w:rPr>
        <w:t xml:space="preserve"> JA. Circuitry and dynamics of human transcription factor regulatory networks. </w:t>
      </w:r>
      <w:r w:rsidRPr="00917D37">
        <w:rPr>
          <w:rFonts w:ascii="Book Antiqua" w:eastAsia="Book Antiqua" w:hAnsi="Book Antiqua" w:cs="Book Antiqua"/>
          <w:i/>
          <w:iCs/>
          <w:color w:val="000000"/>
        </w:rPr>
        <w:t>Cell</w:t>
      </w:r>
      <w:r w:rsidRPr="00917D37">
        <w:rPr>
          <w:rFonts w:ascii="Book Antiqua" w:eastAsia="Book Antiqua" w:hAnsi="Book Antiqua" w:cs="Book Antiqua"/>
          <w:color w:val="000000"/>
        </w:rPr>
        <w:t xml:space="preserve"> 2012; </w:t>
      </w:r>
      <w:r w:rsidRPr="00917D37">
        <w:rPr>
          <w:rFonts w:ascii="Book Antiqua" w:eastAsia="Book Antiqua" w:hAnsi="Book Antiqua" w:cs="Book Antiqua"/>
          <w:b/>
          <w:bCs/>
          <w:color w:val="000000"/>
        </w:rPr>
        <w:t>150</w:t>
      </w:r>
      <w:r w:rsidRPr="00917D37">
        <w:rPr>
          <w:rFonts w:ascii="Book Antiqua" w:eastAsia="Book Antiqua" w:hAnsi="Book Antiqua" w:cs="Book Antiqua"/>
          <w:color w:val="000000"/>
        </w:rPr>
        <w:t>: 1274-1286 [PMID: 22959076 DOI: 10.1016/j.cell.2012.04.040]</w:t>
      </w:r>
    </w:p>
    <w:p w14:paraId="6901E705"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 xml:space="preserve">6 </w:t>
      </w:r>
      <w:r w:rsidRPr="00917D37">
        <w:rPr>
          <w:rFonts w:ascii="Book Antiqua" w:eastAsia="Book Antiqua" w:hAnsi="Book Antiqua" w:cs="Book Antiqua"/>
          <w:b/>
          <w:bCs/>
          <w:color w:val="000000"/>
        </w:rPr>
        <w:t>Boyer LA</w:t>
      </w:r>
      <w:r w:rsidRPr="00917D37">
        <w:rPr>
          <w:rFonts w:ascii="Book Antiqua" w:eastAsia="Book Antiqua" w:hAnsi="Book Antiqua" w:cs="Book Antiqua"/>
          <w:color w:val="000000"/>
        </w:rPr>
        <w:t xml:space="preserve">, Lee TI, Cole MF, Johnstone SE, Levine SS, Zucker JP, Guenther MG, Kumar RM, Murray HL, Jenner RG, Gifford DK, Melton DA, </w:t>
      </w:r>
      <w:proofErr w:type="spellStart"/>
      <w:r w:rsidRPr="00917D37">
        <w:rPr>
          <w:rFonts w:ascii="Book Antiqua" w:eastAsia="Book Antiqua" w:hAnsi="Book Antiqua" w:cs="Book Antiqua"/>
          <w:color w:val="000000"/>
        </w:rPr>
        <w:t>Jaenisch</w:t>
      </w:r>
      <w:proofErr w:type="spellEnd"/>
      <w:r w:rsidRPr="00917D37">
        <w:rPr>
          <w:rFonts w:ascii="Book Antiqua" w:eastAsia="Book Antiqua" w:hAnsi="Book Antiqua" w:cs="Book Antiqua"/>
          <w:color w:val="000000"/>
        </w:rPr>
        <w:t xml:space="preserve"> R, Young RA. Core transcriptional regulatory circuitry in human embryonic stem cells. </w:t>
      </w:r>
      <w:r w:rsidRPr="00917D37">
        <w:rPr>
          <w:rFonts w:ascii="Book Antiqua" w:eastAsia="Book Antiqua" w:hAnsi="Book Antiqua" w:cs="Book Antiqua"/>
          <w:i/>
          <w:iCs/>
          <w:color w:val="000000"/>
        </w:rPr>
        <w:t>Cell</w:t>
      </w:r>
      <w:r w:rsidRPr="00917D37">
        <w:rPr>
          <w:rFonts w:ascii="Book Antiqua" w:eastAsia="Book Antiqua" w:hAnsi="Book Antiqua" w:cs="Book Antiqua"/>
          <w:color w:val="000000"/>
        </w:rPr>
        <w:t xml:space="preserve"> 2005; </w:t>
      </w:r>
      <w:r w:rsidRPr="00917D37">
        <w:rPr>
          <w:rFonts w:ascii="Book Antiqua" w:eastAsia="Book Antiqua" w:hAnsi="Book Antiqua" w:cs="Book Antiqua"/>
          <w:b/>
          <w:bCs/>
          <w:color w:val="000000"/>
        </w:rPr>
        <w:t>122</w:t>
      </w:r>
      <w:r w:rsidRPr="00917D37">
        <w:rPr>
          <w:rFonts w:ascii="Book Antiqua" w:eastAsia="Book Antiqua" w:hAnsi="Book Antiqua" w:cs="Book Antiqua"/>
          <w:color w:val="000000"/>
        </w:rPr>
        <w:t>: 947-956 [PMID: 16153702 DOI: 10.1016/j.cell.2005.08.020]</w:t>
      </w:r>
    </w:p>
    <w:p w14:paraId="09089D76"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 xml:space="preserve">7 </w:t>
      </w:r>
      <w:r w:rsidRPr="00917D37">
        <w:rPr>
          <w:rFonts w:ascii="Book Antiqua" w:eastAsia="Book Antiqua" w:hAnsi="Book Antiqua" w:cs="Book Antiqua"/>
          <w:b/>
          <w:bCs/>
          <w:color w:val="000000"/>
        </w:rPr>
        <w:t>Yang L</w:t>
      </w:r>
      <w:r w:rsidRPr="00917D37">
        <w:rPr>
          <w:rFonts w:ascii="Book Antiqua" w:eastAsia="Book Antiqua" w:hAnsi="Book Antiqua" w:cs="Book Antiqua"/>
          <w:color w:val="000000"/>
        </w:rPr>
        <w:t xml:space="preserve">, Shi P, Zhao G, Xu J, Peng W, Zhang J, Zhang G, Wang X, Dong Z, Chen F, Cui H. Targeting cancer stem cell pathways for cancer therapy. </w:t>
      </w:r>
      <w:r w:rsidRPr="00917D37">
        <w:rPr>
          <w:rFonts w:ascii="Book Antiqua" w:eastAsia="Book Antiqua" w:hAnsi="Book Antiqua" w:cs="Book Antiqua"/>
          <w:i/>
          <w:iCs/>
          <w:color w:val="000000"/>
        </w:rPr>
        <w:t xml:space="preserve">Signal </w:t>
      </w:r>
      <w:proofErr w:type="spellStart"/>
      <w:r w:rsidRPr="00917D37">
        <w:rPr>
          <w:rFonts w:ascii="Book Antiqua" w:eastAsia="Book Antiqua" w:hAnsi="Book Antiqua" w:cs="Book Antiqua"/>
          <w:i/>
          <w:iCs/>
          <w:color w:val="000000"/>
        </w:rPr>
        <w:t>Transduct</w:t>
      </w:r>
      <w:proofErr w:type="spellEnd"/>
      <w:r w:rsidRPr="00917D37">
        <w:rPr>
          <w:rFonts w:ascii="Book Antiqua" w:eastAsia="Book Antiqua" w:hAnsi="Book Antiqua" w:cs="Book Antiqua"/>
          <w:i/>
          <w:iCs/>
          <w:color w:val="000000"/>
        </w:rPr>
        <w:t xml:space="preserve"> Target </w:t>
      </w:r>
      <w:proofErr w:type="spellStart"/>
      <w:r w:rsidRPr="00917D37">
        <w:rPr>
          <w:rFonts w:ascii="Book Antiqua" w:eastAsia="Book Antiqua" w:hAnsi="Book Antiqua" w:cs="Book Antiqua"/>
          <w:i/>
          <w:iCs/>
          <w:color w:val="000000"/>
        </w:rPr>
        <w:t>Ther</w:t>
      </w:r>
      <w:proofErr w:type="spellEnd"/>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5</w:t>
      </w:r>
      <w:r w:rsidRPr="00917D37">
        <w:rPr>
          <w:rFonts w:ascii="Book Antiqua" w:eastAsia="Book Antiqua" w:hAnsi="Book Antiqua" w:cs="Book Antiqua"/>
          <w:color w:val="000000"/>
        </w:rPr>
        <w:t>: 8 [PMID: 32296030 DOI: 10.1038/s41392-020-0110-5]</w:t>
      </w:r>
    </w:p>
    <w:p w14:paraId="2A8D67E6" w14:textId="2B637DCF"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 xml:space="preserve">8 </w:t>
      </w:r>
      <w:r w:rsidRPr="00917D37">
        <w:rPr>
          <w:rFonts w:ascii="Book Antiqua" w:eastAsia="Book Antiqua" w:hAnsi="Book Antiqua" w:cs="Book Antiqua"/>
          <w:b/>
          <w:bCs/>
          <w:color w:val="000000"/>
        </w:rPr>
        <w:t>Liu L</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Borlak</w:t>
      </w:r>
      <w:proofErr w:type="spellEnd"/>
      <w:r w:rsidRPr="00917D37">
        <w:rPr>
          <w:rFonts w:ascii="Book Antiqua" w:eastAsia="Book Antiqua" w:hAnsi="Book Antiqua" w:cs="Book Antiqua"/>
          <w:color w:val="000000"/>
        </w:rPr>
        <w:t xml:space="preserve"> J. Advances in Liver Cancer Stem Cell Isolation and their Characterization. </w:t>
      </w:r>
      <w:r w:rsidRPr="00917D37">
        <w:rPr>
          <w:rFonts w:ascii="Book Antiqua" w:eastAsia="Book Antiqua" w:hAnsi="Book Antiqua" w:cs="Book Antiqua"/>
          <w:i/>
          <w:iCs/>
          <w:color w:val="000000"/>
        </w:rPr>
        <w:t>Stem Cell Rev Rep</w:t>
      </w:r>
      <w:r w:rsidRPr="00917D37">
        <w:rPr>
          <w:rFonts w:ascii="Book Antiqua" w:eastAsia="Book Antiqua" w:hAnsi="Book Antiqua" w:cs="Book Antiqua"/>
          <w:color w:val="000000"/>
        </w:rPr>
        <w:t xml:space="preserve"> 2021</w:t>
      </w:r>
      <w:r w:rsidR="00A85680" w:rsidRPr="00917D37">
        <w:rPr>
          <w:rFonts w:ascii="Book Antiqua" w:eastAsia="Book Antiqua" w:hAnsi="Book Antiqua" w:cs="Book Antiqua"/>
          <w:color w:val="000000"/>
        </w:rPr>
        <w:t xml:space="preserve"> </w:t>
      </w:r>
      <w:proofErr w:type="spellStart"/>
      <w:r w:rsidR="00A85680" w:rsidRPr="00917D37">
        <w:rPr>
          <w:rFonts w:ascii="Book Antiqua" w:eastAsia="Book Antiqua" w:hAnsi="Book Antiqua" w:cs="Book Antiqua"/>
          <w:color w:val="000000"/>
        </w:rPr>
        <w:t>epub</w:t>
      </w:r>
      <w:proofErr w:type="spellEnd"/>
      <w:r w:rsidR="00A85680" w:rsidRPr="00917D37">
        <w:rPr>
          <w:rFonts w:ascii="Book Antiqua" w:eastAsia="Book Antiqua" w:hAnsi="Book Antiqua" w:cs="Book Antiqua"/>
          <w:color w:val="000000"/>
        </w:rPr>
        <w:t xml:space="preserve"> ahead of print</w:t>
      </w:r>
      <w:r w:rsidRPr="00917D37">
        <w:rPr>
          <w:rFonts w:ascii="Book Antiqua" w:eastAsia="Book Antiqua" w:hAnsi="Book Antiqua" w:cs="Book Antiqua"/>
          <w:color w:val="000000"/>
        </w:rPr>
        <w:t xml:space="preserve"> [PMID: 33432485 DOI: 10.1007/s12015-020-10114-6]</w:t>
      </w:r>
    </w:p>
    <w:p w14:paraId="0DD7A698"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lang w:val="es-ES"/>
        </w:rPr>
        <w:t xml:space="preserve">9 </w:t>
      </w:r>
      <w:r w:rsidRPr="00917D37">
        <w:rPr>
          <w:rFonts w:ascii="Book Antiqua" w:eastAsia="Book Antiqua" w:hAnsi="Book Antiqua" w:cs="Book Antiqua"/>
          <w:b/>
          <w:bCs/>
          <w:color w:val="000000"/>
          <w:lang w:val="es-ES"/>
        </w:rPr>
        <w:t>Velasco-Velázquez MA</w:t>
      </w:r>
      <w:r w:rsidRPr="00917D37">
        <w:rPr>
          <w:rFonts w:ascii="Book Antiqua" w:eastAsia="Book Antiqua" w:hAnsi="Book Antiqua" w:cs="Book Antiqua"/>
          <w:color w:val="000000"/>
          <w:lang w:val="es-ES"/>
        </w:rPr>
        <w:t xml:space="preserve">, Velázquez-Quesada I, Vásquez-Bochm LX, Pérez-Tapia SM. </w:t>
      </w:r>
      <w:r w:rsidRPr="00917D37">
        <w:rPr>
          <w:rFonts w:ascii="Book Antiqua" w:eastAsia="Book Antiqua" w:hAnsi="Book Antiqua" w:cs="Book Antiqua"/>
          <w:color w:val="000000"/>
        </w:rPr>
        <w:t xml:space="preserve">Targeting Breast Cancer Stem Cells: A Methodological Perspective. </w:t>
      </w:r>
      <w:proofErr w:type="spellStart"/>
      <w:r w:rsidRPr="00917D37">
        <w:rPr>
          <w:rFonts w:ascii="Book Antiqua" w:eastAsia="Book Antiqua" w:hAnsi="Book Antiqua" w:cs="Book Antiqua"/>
          <w:i/>
          <w:iCs/>
          <w:color w:val="000000"/>
        </w:rPr>
        <w:t>Curr</w:t>
      </w:r>
      <w:proofErr w:type="spellEnd"/>
      <w:r w:rsidRPr="00917D37">
        <w:rPr>
          <w:rFonts w:ascii="Book Antiqua" w:eastAsia="Book Antiqua" w:hAnsi="Book Antiqua" w:cs="Book Antiqua"/>
          <w:i/>
          <w:iCs/>
          <w:color w:val="000000"/>
        </w:rPr>
        <w:t xml:space="preserve"> Stem Cell Res </w:t>
      </w:r>
      <w:proofErr w:type="spellStart"/>
      <w:r w:rsidRPr="00917D37">
        <w:rPr>
          <w:rFonts w:ascii="Book Antiqua" w:eastAsia="Book Antiqua" w:hAnsi="Book Antiqua" w:cs="Book Antiqua"/>
          <w:i/>
          <w:iCs/>
          <w:color w:val="000000"/>
        </w:rPr>
        <w:t>Ther</w:t>
      </w:r>
      <w:proofErr w:type="spellEnd"/>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14</w:t>
      </w:r>
      <w:r w:rsidRPr="00917D37">
        <w:rPr>
          <w:rFonts w:ascii="Book Antiqua" w:eastAsia="Book Antiqua" w:hAnsi="Book Antiqua" w:cs="Book Antiqua"/>
          <w:color w:val="000000"/>
        </w:rPr>
        <w:t>: 389-397 [PMID: 30147014 DOI: 10.2174/1574888X13666180821155701]</w:t>
      </w:r>
    </w:p>
    <w:p w14:paraId="251EC600"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 xml:space="preserve">10 </w:t>
      </w:r>
      <w:proofErr w:type="spellStart"/>
      <w:r w:rsidRPr="00917D37">
        <w:rPr>
          <w:rFonts w:ascii="Book Antiqua" w:eastAsia="Book Antiqua" w:hAnsi="Book Antiqua" w:cs="Book Antiqua"/>
          <w:b/>
          <w:bCs/>
          <w:color w:val="000000"/>
        </w:rPr>
        <w:t>Agliano</w:t>
      </w:r>
      <w:proofErr w:type="spellEnd"/>
      <w:r w:rsidRPr="00917D37">
        <w:rPr>
          <w:rFonts w:ascii="Book Antiqua" w:eastAsia="Book Antiqua" w:hAnsi="Book Antiqua" w:cs="Book Antiqua"/>
          <w:b/>
          <w:bCs/>
          <w:color w:val="000000"/>
        </w:rPr>
        <w:t xml:space="preserve"> A</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Calvo</w:t>
      </w:r>
      <w:proofErr w:type="spellEnd"/>
      <w:r w:rsidRPr="00917D37">
        <w:rPr>
          <w:rFonts w:ascii="Book Antiqua" w:eastAsia="Book Antiqua" w:hAnsi="Book Antiqua" w:cs="Book Antiqua"/>
          <w:color w:val="000000"/>
        </w:rPr>
        <w:t xml:space="preserve"> A, Box C. The challenge of targeting cancer stem cells to halt metastasis. </w:t>
      </w:r>
      <w:r w:rsidRPr="00917D37">
        <w:rPr>
          <w:rFonts w:ascii="Book Antiqua" w:eastAsia="Book Antiqua" w:hAnsi="Book Antiqua" w:cs="Book Antiqua"/>
          <w:i/>
          <w:iCs/>
          <w:color w:val="000000"/>
        </w:rPr>
        <w:t>Semin Cancer Biol</w:t>
      </w:r>
      <w:r w:rsidRPr="00917D37">
        <w:rPr>
          <w:rFonts w:ascii="Book Antiqua" w:eastAsia="Book Antiqua" w:hAnsi="Book Antiqua" w:cs="Book Antiqua"/>
          <w:color w:val="000000"/>
        </w:rPr>
        <w:t xml:space="preserve"> 2017; </w:t>
      </w:r>
      <w:r w:rsidRPr="00917D37">
        <w:rPr>
          <w:rFonts w:ascii="Book Antiqua" w:eastAsia="Book Antiqua" w:hAnsi="Book Antiqua" w:cs="Book Antiqua"/>
          <w:b/>
          <w:bCs/>
          <w:color w:val="000000"/>
        </w:rPr>
        <w:t>44</w:t>
      </w:r>
      <w:r w:rsidRPr="00917D37">
        <w:rPr>
          <w:rFonts w:ascii="Book Antiqua" w:eastAsia="Book Antiqua" w:hAnsi="Book Antiqua" w:cs="Book Antiqua"/>
          <w:color w:val="000000"/>
        </w:rPr>
        <w:t>: 25-42 [PMID: 28323021 DOI: 10.1016/j.semcancer.2017.03.003]</w:t>
      </w:r>
    </w:p>
    <w:p w14:paraId="6A12A691" w14:textId="735BA262"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w:t>
      </w:r>
      <w:r w:rsidR="002A1EA2"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Walcher</w:t>
      </w:r>
      <w:proofErr w:type="spellEnd"/>
      <w:r w:rsidRPr="00917D37">
        <w:rPr>
          <w:rFonts w:ascii="Book Antiqua" w:eastAsia="Book Antiqua" w:hAnsi="Book Antiqua" w:cs="Book Antiqua"/>
          <w:b/>
          <w:bCs/>
          <w:color w:val="000000"/>
        </w:rPr>
        <w:t xml:space="preserve"> L</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Kistenmacher</w:t>
      </w:r>
      <w:proofErr w:type="spellEnd"/>
      <w:r w:rsidRPr="00917D37">
        <w:rPr>
          <w:rFonts w:ascii="Book Antiqua" w:eastAsia="Book Antiqua" w:hAnsi="Book Antiqua" w:cs="Book Antiqua"/>
          <w:color w:val="000000"/>
        </w:rPr>
        <w:t xml:space="preserve"> AK, </w:t>
      </w:r>
      <w:proofErr w:type="spellStart"/>
      <w:r w:rsidRPr="00917D37">
        <w:rPr>
          <w:rFonts w:ascii="Book Antiqua" w:eastAsia="Book Antiqua" w:hAnsi="Book Antiqua" w:cs="Book Antiqua"/>
          <w:color w:val="000000"/>
        </w:rPr>
        <w:t>Suo</w:t>
      </w:r>
      <w:proofErr w:type="spellEnd"/>
      <w:r w:rsidRPr="00917D37">
        <w:rPr>
          <w:rFonts w:ascii="Book Antiqua" w:eastAsia="Book Antiqua" w:hAnsi="Book Antiqua" w:cs="Book Antiqua"/>
          <w:color w:val="000000"/>
        </w:rPr>
        <w:t xml:space="preserve"> H, </w:t>
      </w:r>
      <w:proofErr w:type="spellStart"/>
      <w:r w:rsidRPr="00917D37">
        <w:rPr>
          <w:rFonts w:ascii="Book Antiqua" w:eastAsia="Book Antiqua" w:hAnsi="Book Antiqua" w:cs="Book Antiqua"/>
          <w:color w:val="000000"/>
        </w:rPr>
        <w:t>Kitte</w:t>
      </w:r>
      <w:proofErr w:type="spellEnd"/>
      <w:r w:rsidRPr="00917D37">
        <w:rPr>
          <w:rFonts w:ascii="Book Antiqua" w:eastAsia="Book Antiqua" w:hAnsi="Book Antiqua" w:cs="Book Antiqua"/>
          <w:color w:val="000000"/>
        </w:rPr>
        <w:t xml:space="preserve"> R, </w:t>
      </w:r>
      <w:proofErr w:type="spellStart"/>
      <w:r w:rsidRPr="00917D37">
        <w:rPr>
          <w:rFonts w:ascii="Book Antiqua" w:eastAsia="Book Antiqua" w:hAnsi="Book Antiqua" w:cs="Book Antiqua"/>
          <w:color w:val="000000"/>
        </w:rPr>
        <w:t>Dluczek</w:t>
      </w:r>
      <w:proofErr w:type="spellEnd"/>
      <w:r w:rsidRPr="00917D37">
        <w:rPr>
          <w:rFonts w:ascii="Book Antiqua" w:eastAsia="Book Antiqua" w:hAnsi="Book Antiqua" w:cs="Book Antiqua"/>
          <w:color w:val="000000"/>
        </w:rPr>
        <w:t xml:space="preserve"> S, </w:t>
      </w:r>
      <w:proofErr w:type="spellStart"/>
      <w:r w:rsidRPr="00917D37">
        <w:rPr>
          <w:rFonts w:ascii="Book Antiqua" w:eastAsia="Book Antiqua" w:hAnsi="Book Antiqua" w:cs="Book Antiqua"/>
          <w:color w:val="000000"/>
        </w:rPr>
        <w:t>Strauß</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Blaudszun</w:t>
      </w:r>
      <w:proofErr w:type="spellEnd"/>
      <w:r w:rsidRPr="00917D37">
        <w:rPr>
          <w:rFonts w:ascii="Book Antiqua" w:eastAsia="Book Antiqua" w:hAnsi="Book Antiqua" w:cs="Book Antiqua"/>
          <w:color w:val="000000"/>
        </w:rPr>
        <w:t xml:space="preserve"> AR, </w:t>
      </w:r>
      <w:proofErr w:type="spellStart"/>
      <w:r w:rsidRPr="00917D37">
        <w:rPr>
          <w:rFonts w:ascii="Book Antiqua" w:eastAsia="Book Antiqua" w:hAnsi="Book Antiqua" w:cs="Book Antiqua"/>
          <w:color w:val="000000"/>
        </w:rPr>
        <w:t>Yevsa</w:t>
      </w:r>
      <w:proofErr w:type="spellEnd"/>
      <w:r w:rsidRPr="00917D37">
        <w:rPr>
          <w:rFonts w:ascii="Book Antiqua" w:eastAsia="Book Antiqua" w:hAnsi="Book Antiqua" w:cs="Book Antiqua"/>
          <w:color w:val="000000"/>
        </w:rPr>
        <w:t xml:space="preserve"> T, Fricke S, </w:t>
      </w:r>
      <w:proofErr w:type="spellStart"/>
      <w:r w:rsidRPr="00917D37">
        <w:rPr>
          <w:rFonts w:ascii="Book Antiqua" w:eastAsia="Book Antiqua" w:hAnsi="Book Antiqua" w:cs="Book Antiqua"/>
          <w:color w:val="000000"/>
        </w:rPr>
        <w:t>Kossatz</w:t>
      </w:r>
      <w:proofErr w:type="spellEnd"/>
      <w:r w:rsidRPr="00917D37">
        <w:rPr>
          <w:rFonts w:ascii="Book Antiqua" w:eastAsia="Book Antiqua" w:hAnsi="Book Antiqua" w:cs="Book Antiqua"/>
          <w:color w:val="000000"/>
        </w:rPr>
        <w:t xml:space="preserve">-Boehlert U. Cancer Stem Cells-Origins and Biomarkers: Perspectives for Targeted Personalized Therapies. </w:t>
      </w:r>
      <w:r w:rsidRPr="00917D37">
        <w:rPr>
          <w:rFonts w:ascii="Book Antiqua" w:eastAsia="Book Antiqua" w:hAnsi="Book Antiqua" w:cs="Book Antiqua"/>
          <w:i/>
          <w:iCs/>
          <w:color w:val="000000"/>
        </w:rPr>
        <w:t>Front Immunol</w:t>
      </w:r>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11</w:t>
      </w:r>
      <w:r w:rsidRPr="00917D37">
        <w:rPr>
          <w:rFonts w:ascii="Book Antiqua" w:eastAsia="Book Antiqua" w:hAnsi="Book Antiqua" w:cs="Book Antiqua"/>
          <w:color w:val="000000"/>
        </w:rPr>
        <w:t>: 1280 [PMID: 32849491 DOI: 10.3389/fimmu.2020.01280]</w:t>
      </w:r>
    </w:p>
    <w:p w14:paraId="688CEFC6" w14:textId="7E3B57D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w:t>
      </w:r>
      <w:r w:rsidR="002A1EA2"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Sachlos</w:t>
      </w:r>
      <w:proofErr w:type="spellEnd"/>
      <w:r w:rsidRPr="00917D37">
        <w:rPr>
          <w:rFonts w:ascii="Book Antiqua" w:eastAsia="Book Antiqua" w:hAnsi="Book Antiqua" w:cs="Book Antiqua"/>
          <w:b/>
          <w:bCs/>
          <w:color w:val="000000"/>
        </w:rPr>
        <w:t xml:space="preserve"> E</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Risueño</w:t>
      </w:r>
      <w:proofErr w:type="spellEnd"/>
      <w:r w:rsidRPr="00917D37">
        <w:rPr>
          <w:rFonts w:ascii="Book Antiqua" w:eastAsia="Book Antiqua" w:hAnsi="Book Antiqua" w:cs="Book Antiqua"/>
          <w:color w:val="000000"/>
        </w:rPr>
        <w:t xml:space="preserve"> RM, </w:t>
      </w:r>
      <w:proofErr w:type="spellStart"/>
      <w:r w:rsidRPr="00917D37">
        <w:rPr>
          <w:rFonts w:ascii="Book Antiqua" w:eastAsia="Book Antiqua" w:hAnsi="Book Antiqua" w:cs="Book Antiqua"/>
          <w:color w:val="000000"/>
        </w:rPr>
        <w:t>Laronde</w:t>
      </w:r>
      <w:proofErr w:type="spellEnd"/>
      <w:r w:rsidRPr="00917D37">
        <w:rPr>
          <w:rFonts w:ascii="Book Antiqua" w:eastAsia="Book Antiqua" w:hAnsi="Book Antiqua" w:cs="Book Antiqua"/>
          <w:color w:val="000000"/>
        </w:rPr>
        <w:t xml:space="preserve"> S, </w:t>
      </w:r>
      <w:proofErr w:type="spellStart"/>
      <w:r w:rsidRPr="00917D37">
        <w:rPr>
          <w:rFonts w:ascii="Book Antiqua" w:eastAsia="Book Antiqua" w:hAnsi="Book Antiqua" w:cs="Book Antiqua"/>
          <w:color w:val="000000"/>
        </w:rPr>
        <w:t>Shapovalova</w:t>
      </w:r>
      <w:proofErr w:type="spellEnd"/>
      <w:r w:rsidRPr="00917D37">
        <w:rPr>
          <w:rFonts w:ascii="Book Antiqua" w:eastAsia="Book Antiqua" w:hAnsi="Book Antiqua" w:cs="Book Antiqua"/>
          <w:color w:val="000000"/>
        </w:rPr>
        <w:t xml:space="preserve"> Z, Lee JH, Russell J, </w:t>
      </w:r>
      <w:proofErr w:type="spellStart"/>
      <w:r w:rsidRPr="00917D37">
        <w:rPr>
          <w:rFonts w:ascii="Book Antiqua" w:eastAsia="Book Antiqua" w:hAnsi="Book Antiqua" w:cs="Book Antiqua"/>
          <w:color w:val="000000"/>
        </w:rPr>
        <w:t>Malig</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McNicol</w:t>
      </w:r>
      <w:proofErr w:type="spellEnd"/>
      <w:r w:rsidRPr="00917D37">
        <w:rPr>
          <w:rFonts w:ascii="Book Antiqua" w:eastAsia="Book Antiqua" w:hAnsi="Book Antiqua" w:cs="Book Antiqua"/>
          <w:color w:val="000000"/>
        </w:rPr>
        <w:t xml:space="preserve"> JD, </w:t>
      </w:r>
      <w:proofErr w:type="spellStart"/>
      <w:r w:rsidRPr="00917D37">
        <w:rPr>
          <w:rFonts w:ascii="Book Antiqua" w:eastAsia="Book Antiqua" w:hAnsi="Book Antiqua" w:cs="Book Antiqua"/>
          <w:color w:val="000000"/>
        </w:rPr>
        <w:t>Fiebig-Comyn</w:t>
      </w:r>
      <w:proofErr w:type="spellEnd"/>
      <w:r w:rsidRPr="00917D37">
        <w:rPr>
          <w:rFonts w:ascii="Book Antiqua" w:eastAsia="Book Antiqua" w:hAnsi="Book Antiqua" w:cs="Book Antiqua"/>
          <w:color w:val="000000"/>
        </w:rPr>
        <w:t xml:space="preserve"> A, Graham M, </w:t>
      </w:r>
      <w:proofErr w:type="spellStart"/>
      <w:r w:rsidRPr="00917D37">
        <w:rPr>
          <w:rFonts w:ascii="Book Antiqua" w:eastAsia="Book Antiqua" w:hAnsi="Book Antiqua" w:cs="Book Antiqua"/>
          <w:color w:val="000000"/>
        </w:rPr>
        <w:t>Levadoux</w:t>
      </w:r>
      <w:proofErr w:type="spellEnd"/>
      <w:r w:rsidRPr="00917D37">
        <w:rPr>
          <w:rFonts w:ascii="Book Antiqua" w:eastAsia="Book Antiqua" w:hAnsi="Book Antiqua" w:cs="Book Antiqua"/>
          <w:color w:val="000000"/>
        </w:rPr>
        <w:t xml:space="preserve">-Martin M, Lee JB, </w:t>
      </w:r>
      <w:proofErr w:type="spellStart"/>
      <w:r w:rsidRPr="00917D37">
        <w:rPr>
          <w:rFonts w:ascii="Book Antiqua" w:eastAsia="Book Antiqua" w:hAnsi="Book Antiqua" w:cs="Book Antiqua"/>
          <w:color w:val="000000"/>
        </w:rPr>
        <w:t>Giacomelli</w:t>
      </w:r>
      <w:proofErr w:type="spellEnd"/>
      <w:r w:rsidRPr="00917D37">
        <w:rPr>
          <w:rFonts w:ascii="Book Antiqua" w:eastAsia="Book Antiqua" w:hAnsi="Book Antiqua" w:cs="Book Antiqua"/>
          <w:color w:val="000000"/>
        </w:rPr>
        <w:t xml:space="preserve"> AO, </w:t>
      </w:r>
      <w:proofErr w:type="spellStart"/>
      <w:r w:rsidRPr="00917D37">
        <w:rPr>
          <w:rFonts w:ascii="Book Antiqua" w:eastAsia="Book Antiqua" w:hAnsi="Book Antiqua" w:cs="Book Antiqua"/>
          <w:color w:val="000000"/>
        </w:rPr>
        <w:t>Hassell</w:t>
      </w:r>
      <w:proofErr w:type="spellEnd"/>
      <w:r w:rsidRPr="00917D37">
        <w:rPr>
          <w:rFonts w:ascii="Book Antiqua" w:eastAsia="Book Antiqua" w:hAnsi="Book Antiqua" w:cs="Book Antiqua"/>
          <w:color w:val="000000"/>
        </w:rPr>
        <w:t xml:space="preserve"> JA, Fischer-Russell D, </w:t>
      </w:r>
      <w:proofErr w:type="spellStart"/>
      <w:r w:rsidRPr="00917D37">
        <w:rPr>
          <w:rFonts w:ascii="Book Antiqua" w:eastAsia="Book Antiqua" w:hAnsi="Book Antiqua" w:cs="Book Antiqua"/>
          <w:color w:val="000000"/>
        </w:rPr>
        <w:t>Trus</w:t>
      </w:r>
      <w:proofErr w:type="spellEnd"/>
      <w:r w:rsidRPr="00917D37">
        <w:rPr>
          <w:rFonts w:ascii="Book Antiqua" w:eastAsia="Book Antiqua" w:hAnsi="Book Antiqua" w:cs="Book Antiqua"/>
          <w:color w:val="000000"/>
        </w:rPr>
        <w:t xml:space="preserve"> MR, Foley R, </w:t>
      </w:r>
      <w:proofErr w:type="spellStart"/>
      <w:r w:rsidRPr="00917D37">
        <w:rPr>
          <w:rFonts w:ascii="Book Antiqua" w:eastAsia="Book Antiqua" w:hAnsi="Book Antiqua" w:cs="Book Antiqua"/>
          <w:color w:val="000000"/>
        </w:rPr>
        <w:t>Leber</w:t>
      </w:r>
      <w:proofErr w:type="spellEnd"/>
      <w:r w:rsidRPr="00917D37">
        <w:rPr>
          <w:rFonts w:ascii="Book Antiqua" w:eastAsia="Book Antiqua" w:hAnsi="Book Antiqua" w:cs="Book Antiqua"/>
          <w:color w:val="000000"/>
        </w:rPr>
        <w:t xml:space="preserve"> B, </w:t>
      </w:r>
      <w:proofErr w:type="spellStart"/>
      <w:r w:rsidRPr="00917D37">
        <w:rPr>
          <w:rFonts w:ascii="Book Antiqua" w:eastAsia="Book Antiqua" w:hAnsi="Book Antiqua" w:cs="Book Antiqua"/>
          <w:color w:val="000000"/>
        </w:rPr>
        <w:t>Xenocostas</w:t>
      </w:r>
      <w:proofErr w:type="spellEnd"/>
      <w:r w:rsidRPr="00917D37">
        <w:rPr>
          <w:rFonts w:ascii="Book Antiqua" w:eastAsia="Book Antiqua" w:hAnsi="Book Antiqua" w:cs="Book Antiqua"/>
          <w:color w:val="000000"/>
        </w:rPr>
        <w:t xml:space="preserve"> A, Brown ED, Collins TJ, Bhatia M. Identification of drugs including a dopamine receptor antagonist that selectively target cancer stem cells. </w:t>
      </w:r>
      <w:r w:rsidRPr="00917D37">
        <w:rPr>
          <w:rFonts w:ascii="Book Antiqua" w:eastAsia="Book Antiqua" w:hAnsi="Book Antiqua" w:cs="Book Antiqua"/>
          <w:i/>
          <w:iCs/>
          <w:color w:val="000000"/>
        </w:rPr>
        <w:t>Cell</w:t>
      </w:r>
      <w:r w:rsidRPr="00917D37">
        <w:rPr>
          <w:rFonts w:ascii="Book Antiqua" w:eastAsia="Book Antiqua" w:hAnsi="Book Antiqua" w:cs="Book Antiqua"/>
          <w:color w:val="000000"/>
        </w:rPr>
        <w:t xml:space="preserve"> 2012; </w:t>
      </w:r>
      <w:r w:rsidRPr="00917D37">
        <w:rPr>
          <w:rFonts w:ascii="Book Antiqua" w:eastAsia="Book Antiqua" w:hAnsi="Book Antiqua" w:cs="Book Antiqua"/>
          <w:b/>
          <w:bCs/>
          <w:color w:val="000000"/>
        </w:rPr>
        <w:t>149</w:t>
      </w:r>
      <w:r w:rsidRPr="00917D37">
        <w:rPr>
          <w:rFonts w:ascii="Book Antiqua" w:eastAsia="Book Antiqua" w:hAnsi="Book Antiqua" w:cs="Book Antiqua"/>
          <w:color w:val="000000"/>
        </w:rPr>
        <w:t>: 1284-1297 [PMID: 22632761 DOI: 10.1016/j.cell.2012.03.049]</w:t>
      </w:r>
    </w:p>
    <w:p w14:paraId="01D77CBD" w14:textId="45A6DB6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w:t>
      </w:r>
      <w:r w:rsidR="00490037" w:rsidRPr="00917D37">
        <w:rPr>
          <w:rFonts w:ascii="Book Antiqua" w:eastAsia="Book Antiqua" w:hAnsi="Book Antiqua" w:cs="Book Antiqua"/>
          <w:color w:val="000000"/>
        </w:rPr>
        <w:t>3</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Gupta PB</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Onder</w:t>
      </w:r>
      <w:proofErr w:type="spellEnd"/>
      <w:r w:rsidRPr="00917D37">
        <w:rPr>
          <w:rFonts w:ascii="Book Antiqua" w:eastAsia="Book Antiqua" w:hAnsi="Book Antiqua" w:cs="Book Antiqua"/>
          <w:color w:val="000000"/>
        </w:rPr>
        <w:t xml:space="preserve"> TT, Jiang G, Tao K, Kuperwasser C, Weinberg RA, Lander ES. Identification of selective inhibitors of cancer stem cells by high-throughput screening. </w:t>
      </w:r>
      <w:r w:rsidRPr="00917D37">
        <w:rPr>
          <w:rFonts w:ascii="Book Antiqua" w:eastAsia="Book Antiqua" w:hAnsi="Book Antiqua" w:cs="Book Antiqua"/>
          <w:i/>
          <w:iCs/>
          <w:color w:val="000000"/>
        </w:rPr>
        <w:t>Cell</w:t>
      </w:r>
      <w:r w:rsidRPr="00917D37">
        <w:rPr>
          <w:rFonts w:ascii="Book Antiqua" w:eastAsia="Book Antiqua" w:hAnsi="Book Antiqua" w:cs="Book Antiqua"/>
          <w:color w:val="000000"/>
        </w:rPr>
        <w:t xml:space="preserve"> 2009; </w:t>
      </w:r>
      <w:r w:rsidRPr="00917D37">
        <w:rPr>
          <w:rFonts w:ascii="Book Antiqua" w:eastAsia="Book Antiqua" w:hAnsi="Book Antiqua" w:cs="Book Antiqua"/>
          <w:b/>
          <w:bCs/>
          <w:color w:val="000000"/>
        </w:rPr>
        <w:t>138</w:t>
      </w:r>
      <w:r w:rsidRPr="00917D37">
        <w:rPr>
          <w:rFonts w:ascii="Book Antiqua" w:eastAsia="Book Antiqua" w:hAnsi="Book Antiqua" w:cs="Book Antiqua"/>
          <w:color w:val="000000"/>
        </w:rPr>
        <w:t>: 645-659 [PMID: 19682730 DOI: 10.1016/j.cell.2009.06.034]</w:t>
      </w:r>
    </w:p>
    <w:p w14:paraId="42D91129" w14:textId="2D3CE780"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w:t>
      </w:r>
      <w:r w:rsidR="00490037" w:rsidRPr="00917D37">
        <w:rPr>
          <w:rFonts w:ascii="Book Antiqua" w:eastAsia="Book Antiqua" w:hAnsi="Book Antiqua" w:cs="Book Antiqua"/>
          <w:color w:val="000000"/>
        </w:rPr>
        <w:t>4</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Torre-Healy LA,</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Berezovsky</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Lathia</w:t>
      </w:r>
      <w:proofErr w:type="spellEnd"/>
      <w:r w:rsidRPr="00917D37">
        <w:rPr>
          <w:rFonts w:ascii="Book Antiqua" w:eastAsia="Book Antiqua" w:hAnsi="Book Antiqua" w:cs="Book Antiqua"/>
          <w:color w:val="000000"/>
        </w:rPr>
        <w:t xml:space="preserve"> JD. Isolation, characterization, and expansion of cancer stem cells. In: Methods in Molecular Biology. Humana Press Inc., 2017: 133–143</w:t>
      </w:r>
    </w:p>
    <w:p w14:paraId="1C743C13" w14:textId="1489D97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w:t>
      </w:r>
      <w:r w:rsidR="00490037" w:rsidRPr="00917D37">
        <w:rPr>
          <w:rFonts w:ascii="Book Antiqua" w:eastAsia="Book Antiqua" w:hAnsi="Book Antiqua" w:cs="Book Antiqua"/>
          <w:color w:val="000000"/>
        </w:rPr>
        <w:t>5</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Saygin</w:t>
      </w:r>
      <w:proofErr w:type="spellEnd"/>
      <w:r w:rsidRPr="00917D37">
        <w:rPr>
          <w:rFonts w:ascii="Book Antiqua" w:eastAsia="Book Antiqua" w:hAnsi="Book Antiqua" w:cs="Book Antiqua"/>
          <w:b/>
          <w:bCs/>
          <w:color w:val="000000"/>
        </w:rPr>
        <w:t xml:space="preserve"> C</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Samour</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Chumakova</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Jarrar</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Lathia</w:t>
      </w:r>
      <w:proofErr w:type="spellEnd"/>
      <w:r w:rsidRPr="00917D37">
        <w:rPr>
          <w:rFonts w:ascii="Book Antiqua" w:eastAsia="Book Antiqua" w:hAnsi="Book Antiqua" w:cs="Book Antiqua"/>
          <w:color w:val="000000"/>
        </w:rPr>
        <w:t xml:space="preserve"> JD, </w:t>
      </w:r>
      <w:proofErr w:type="spellStart"/>
      <w:r w:rsidRPr="00917D37">
        <w:rPr>
          <w:rFonts w:ascii="Book Antiqua" w:eastAsia="Book Antiqua" w:hAnsi="Book Antiqua" w:cs="Book Antiqua"/>
          <w:color w:val="000000"/>
        </w:rPr>
        <w:t>Reizes</w:t>
      </w:r>
      <w:proofErr w:type="spellEnd"/>
      <w:r w:rsidRPr="00917D37">
        <w:rPr>
          <w:rFonts w:ascii="Book Antiqua" w:eastAsia="Book Antiqua" w:hAnsi="Book Antiqua" w:cs="Book Antiqua"/>
          <w:color w:val="000000"/>
        </w:rPr>
        <w:t xml:space="preserve"> O. Reporter Systems to Study Cancer Stem Cells. </w:t>
      </w:r>
      <w:r w:rsidRPr="00917D37">
        <w:rPr>
          <w:rFonts w:ascii="Book Antiqua" w:eastAsia="Book Antiqua" w:hAnsi="Book Antiqua" w:cs="Book Antiqua"/>
          <w:i/>
          <w:iCs/>
          <w:color w:val="000000"/>
        </w:rPr>
        <w:t>Methods Mol Biol</w:t>
      </w:r>
      <w:r w:rsidRPr="00917D37">
        <w:rPr>
          <w:rFonts w:ascii="Book Antiqua" w:eastAsia="Book Antiqua" w:hAnsi="Book Antiqua" w:cs="Book Antiqua"/>
          <w:color w:val="000000"/>
        </w:rPr>
        <w:t xml:space="preserve"> 2016; </w:t>
      </w:r>
      <w:r w:rsidRPr="00917D37">
        <w:rPr>
          <w:rFonts w:ascii="Book Antiqua" w:eastAsia="Book Antiqua" w:hAnsi="Book Antiqua" w:cs="Book Antiqua"/>
          <w:b/>
          <w:bCs/>
          <w:color w:val="000000"/>
        </w:rPr>
        <w:t>1516</w:t>
      </w:r>
      <w:r w:rsidRPr="00917D37">
        <w:rPr>
          <w:rFonts w:ascii="Book Antiqua" w:eastAsia="Book Antiqua" w:hAnsi="Book Antiqua" w:cs="Book Antiqua"/>
          <w:color w:val="000000"/>
        </w:rPr>
        <w:t>: 319-333 [PMID: 27221339 DOI: 10.1007/7651_2016_360]</w:t>
      </w:r>
    </w:p>
    <w:p w14:paraId="323157C8" w14:textId="07696EE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w:t>
      </w:r>
      <w:r w:rsidR="00490037"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bookmarkStart w:id="0" w:name="_Hlk75377647"/>
      <w:r w:rsidRPr="00917D37">
        <w:rPr>
          <w:rFonts w:ascii="Book Antiqua" w:eastAsia="Book Antiqua" w:hAnsi="Book Antiqua" w:cs="Book Antiqua"/>
          <w:b/>
          <w:bCs/>
          <w:color w:val="000000"/>
        </w:rPr>
        <w:t>Guerra-</w:t>
      </w:r>
      <w:proofErr w:type="spellStart"/>
      <w:r w:rsidRPr="00917D37">
        <w:rPr>
          <w:rFonts w:ascii="Book Antiqua" w:eastAsia="Book Antiqua" w:hAnsi="Book Antiqua" w:cs="Book Antiqua"/>
          <w:b/>
          <w:bCs/>
          <w:color w:val="000000"/>
        </w:rPr>
        <w:t>Rebollo</w:t>
      </w:r>
      <w:bookmarkEnd w:id="0"/>
      <w:proofErr w:type="spellEnd"/>
      <w:r w:rsidRPr="00917D37">
        <w:rPr>
          <w:rFonts w:ascii="Book Antiqua" w:eastAsia="Book Antiqua" w:hAnsi="Book Antiqua" w:cs="Book Antiqua"/>
          <w:b/>
          <w:bCs/>
          <w:color w:val="000000"/>
        </w:rPr>
        <w:t xml:space="preserve"> M</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Garrido</w:t>
      </w:r>
      <w:proofErr w:type="spellEnd"/>
      <w:r w:rsidRPr="00917D37">
        <w:rPr>
          <w:rFonts w:ascii="Book Antiqua" w:eastAsia="Book Antiqua" w:hAnsi="Book Antiqua" w:cs="Book Antiqua"/>
          <w:color w:val="000000"/>
        </w:rPr>
        <w:t xml:space="preserve"> C, Sánchez-Cid L, </w:t>
      </w:r>
      <w:proofErr w:type="spellStart"/>
      <w:r w:rsidRPr="00917D37">
        <w:rPr>
          <w:rFonts w:ascii="Book Antiqua" w:eastAsia="Book Antiqua" w:hAnsi="Book Antiqua" w:cs="Book Antiqua"/>
          <w:color w:val="000000"/>
        </w:rPr>
        <w:t>Soler-Botija</w:t>
      </w:r>
      <w:proofErr w:type="spellEnd"/>
      <w:r w:rsidRPr="00917D37">
        <w:rPr>
          <w:rFonts w:ascii="Book Antiqua" w:eastAsia="Book Antiqua" w:hAnsi="Book Antiqua" w:cs="Book Antiqua"/>
          <w:color w:val="000000"/>
        </w:rPr>
        <w:t xml:space="preserve"> C, </w:t>
      </w:r>
      <w:proofErr w:type="spellStart"/>
      <w:r w:rsidRPr="00917D37">
        <w:rPr>
          <w:rFonts w:ascii="Book Antiqua" w:eastAsia="Book Antiqua" w:hAnsi="Book Antiqua" w:cs="Book Antiqua"/>
          <w:color w:val="000000"/>
        </w:rPr>
        <w:t>Meca</w:t>
      </w:r>
      <w:proofErr w:type="spellEnd"/>
      <w:r w:rsidRPr="00917D37">
        <w:rPr>
          <w:rFonts w:ascii="Book Antiqua" w:eastAsia="Book Antiqua" w:hAnsi="Book Antiqua" w:cs="Book Antiqua"/>
          <w:color w:val="000000"/>
        </w:rPr>
        <w:t xml:space="preserve">-Cortés O, Rubio N, Blanco J. Targeting of replicating CD133 and OCT4/SOX2 expressing glioma stem cells selects a cell population that reinitiates tumors upon release of therapeutic pressure. </w:t>
      </w:r>
      <w:r w:rsidRPr="00917D37">
        <w:rPr>
          <w:rFonts w:ascii="Book Antiqua" w:eastAsia="Book Antiqua" w:hAnsi="Book Antiqua" w:cs="Book Antiqua"/>
          <w:i/>
          <w:iCs/>
          <w:color w:val="000000"/>
        </w:rPr>
        <w:t>Sci Rep</w:t>
      </w:r>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9</w:t>
      </w:r>
      <w:r w:rsidRPr="00917D37">
        <w:rPr>
          <w:rFonts w:ascii="Book Antiqua" w:eastAsia="Book Antiqua" w:hAnsi="Book Antiqua" w:cs="Book Antiqua"/>
          <w:color w:val="000000"/>
        </w:rPr>
        <w:t>: 9549 [PMID: 31267022 DOI: 10.1038/s41598-019-46014-0]</w:t>
      </w:r>
    </w:p>
    <w:p w14:paraId="2A0153F2" w14:textId="72D022E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w:t>
      </w:r>
      <w:r w:rsidR="00490037"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iang S</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Furuhashi</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Nakane</w:t>
      </w:r>
      <w:proofErr w:type="spellEnd"/>
      <w:r w:rsidRPr="00917D37">
        <w:rPr>
          <w:rFonts w:ascii="Book Antiqua" w:eastAsia="Book Antiqua" w:hAnsi="Book Antiqua" w:cs="Book Antiqua"/>
          <w:color w:val="000000"/>
        </w:rPr>
        <w:t xml:space="preserve"> R, </w:t>
      </w:r>
      <w:proofErr w:type="spellStart"/>
      <w:r w:rsidRPr="00917D37">
        <w:rPr>
          <w:rFonts w:ascii="Book Antiqua" w:eastAsia="Book Antiqua" w:hAnsi="Book Antiqua" w:cs="Book Antiqua"/>
          <w:color w:val="000000"/>
        </w:rPr>
        <w:t>Nakazawa</w:t>
      </w:r>
      <w:proofErr w:type="spellEnd"/>
      <w:r w:rsidRPr="00917D37">
        <w:rPr>
          <w:rFonts w:ascii="Book Antiqua" w:eastAsia="Book Antiqua" w:hAnsi="Book Antiqua" w:cs="Book Antiqua"/>
          <w:color w:val="000000"/>
        </w:rPr>
        <w:t xml:space="preserve"> S, </w:t>
      </w:r>
      <w:proofErr w:type="spellStart"/>
      <w:r w:rsidRPr="00917D37">
        <w:rPr>
          <w:rFonts w:ascii="Book Antiqua" w:eastAsia="Book Antiqua" w:hAnsi="Book Antiqua" w:cs="Book Antiqua"/>
          <w:color w:val="000000"/>
        </w:rPr>
        <w:t>Goudarzi</w:t>
      </w:r>
      <w:proofErr w:type="spellEnd"/>
      <w:r w:rsidRPr="00917D37">
        <w:rPr>
          <w:rFonts w:ascii="Book Antiqua" w:eastAsia="Book Antiqua" w:hAnsi="Book Antiqua" w:cs="Book Antiqua"/>
          <w:color w:val="000000"/>
        </w:rPr>
        <w:t xml:space="preserve"> H, Hamada J, </w:t>
      </w:r>
      <w:proofErr w:type="spellStart"/>
      <w:r w:rsidRPr="00917D37">
        <w:rPr>
          <w:rFonts w:ascii="Book Antiqua" w:eastAsia="Book Antiqua" w:hAnsi="Book Antiqua" w:cs="Book Antiqua"/>
          <w:color w:val="000000"/>
        </w:rPr>
        <w:t>Iizasa</w:t>
      </w:r>
      <w:proofErr w:type="spellEnd"/>
      <w:r w:rsidRPr="00917D37">
        <w:rPr>
          <w:rFonts w:ascii="Book Antiqua" w:eastAsia="Book Antiqua" w:hAnsi="Book Antiqua" w:cs="Book Antiqua"/>
          <w:color w:val="000000"/>
        </w:rPr>
        <w:t xml:space="preserve"> H. Isolation and characterization of human breast cancer cells with SOX2 promoter activity. </w:t>
      </w:r>
      <w:proofErr w:type="spellStart"/>
      <w:r w:rsidRPr="00917D37">
        <w:rPr>
          <w:rFonts w:ascii="Book Antiqua" w:eastAsia="Book Antiqua" w:hAnsi="Book Antiqua" w:cs="Book Antiqua"/>
          <w:i/>
          <w:iCs/>
          <w:color w:val="000000"/>
        </w:rPr>
        <w:lastRenderedPageBreak/>
        <w:t>Biochem</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Biophys</w:t>
      </w:r>
      <w:proofErr w:type="spellEnd"/>
      <w:r w:rsidRPr="00917D37">
        <w:rPr>
          <w:rFonts w:ascii="Book Antiqua" w:eastAsia="Book Antiqua" w:hAnsi="Book Antiqua" w:cs="Book Antiqua"/>
          <w:i/>
          <w:iCs/>
          <w:color w:val="000000"/>
        </w:rPr>
        <w:t xml:space="preserve"> Res </w:t>
      </w:r>
      <w:proofErr w:type="spellStart"/>
      <w:r w:rsidRPr="00917D37">
        <w:rPr>
          <w:rFonts w:ascii="Book Antiqua" w:eastAsia="Book Antiqua" w:hAnsi="Book Antiqua" w:cs="Book Antiqua"/>
          <w:i/>
          <w:iCs/>
          <w:color w:val="000000"/>
        </w:rPr>
        <w:t>Commun</w:t>
      </w:r>
      <w:proofErr w:type="spellEnd"/>
      <w:r w:rsidRPr="00917D37">
        <w:rPr>
          <w:rFonts w:ascii="Book Antiqua" w:eastAsia="Book Antiqua" w:hAnsi="Book Antiqua" w:cs="Book Antiqua"/>
          <w:color w:val="000000"/>
        </w:rPr>
        <w:t xml:space="preserve"> 2013; </w:t>
      </w:r>
      <w:r w:rsidRPr="00917D37">
        <w:rPr>
          <w:rFonts w:ascii="Book Antiqua" w:eastAsia="Book Antiqua" w:hAnsi="Book Antiqua" w:cs="Book Antiqua"/>
          <w:b/>
          <w:bCs/>
          <w:color w:val="000000"/>
        </w:rPr>
        <w:t>437</w:t>
      </w:r>
      <w:r w:rsidRPr="00917D37">
        <w:rPr>
          <w:rFonts w:ascii="Book Antiqua" w:eastAsia="Book Antiqua" w:hAnsi="Book Antiqua" w:cs="Book Antiqua"/>
          <w:color w:val="000000"/>
        </w:rPr>
        <w:t>: 205-211 [PMID: 23796710 DOI: 10.1016/j.bbrc.2013.06.038]</w:t>
      </w:r>
    </w:p>
    <w:p w14:paraId="0FFE3EE9" w14:textId="35D7DE59"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w:t>
      </w:r>
      <w:r w:rsidR="00490037"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Sangiolo</w:t>
      </w:r>
      <w:proofErr w:type="spellEnd"/>
      <w:r w:rsidRPr="00917D37">
        <w:rPr>
          <w:rFonts w:ascii="Book Antiqua" w:eastAsia="Book Antiqua" w:hAnsi="Book Antiqua" w:cs="Book Antiqua"/>
          <w:b/>
          <w:bCs/>
          <w:color w:val="000000"/>
        </w:rPr>
        <w:t xml:space="preserve"> D</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Mesiano</w:t>
      </w:r>
      <w:proofErr w:type="spellEnd"/>
      <w:r w:rsidRPr="00917D37">
        <w:rPr>
          <w:rFonts w:ascii="Book Antiqua" w:eastAsia="Book Antiqua" w:hAnsi="Book Antiqua" w:cs="Book Antiqua"/>
          <w:color w:val="000000"/>
        </w:rPr>
        <w:t xml:space="preserve"> G, </w:t>
      </w:r>
      <w:proofErr w:type="spellStart"/>
      <w:r w:rsidRPr="00917D37">
        <w:rPr>
          <w:rFonts w:ascii="Book Antiqua" w:eastAsia="Book Antiqua" w:hAnsi="Book Antiqua" w:cs="Book Antiqua"/>
          <w:color w:val="000000"/>
        </w:rPr>
        <w:t>Gammaitoni</w:t>
      </w:r>
      <w:proofErr w:type="spellEnd"/>
      <w:r w:rsidRPr="00917D37">
        <w:rPr>
          <w:rFonts w:ascii="Book Antiqua" w:eastAsia="Book Antiqua" w:hAnsi="Book Antiqua" w:cs="Book Antiqua"/>
          <w:color w:val="000000"/>
        </w:rPr>
        <w:t xml:space="preserve"> L, </w:t>
      </w:r>
      <w:proofErr w:type="spellStart"/>
      <w:r w:rsidRPr="00917D37">
        <w:rPr>
          <w:rFonts w:ascii="Book Antiqua" w:eastAsia="Book Antiqua" w:hAnsi="Book Antiqua" w:cs="Book Antiqua"/>
          <w:color w:val="000000"/>
        </w:rPr>
        <w:t>Leuci</w:t>
      </w:r>
      <w:proofErr w:type="spellEnd"/>
      <w:r w:rsidRPr="00917D37">
        <w:rPr>
          <w:rFonts w:ascii="Book Antiqua" w:eastAsia="Book Antiqua" w:hAnsi="Book Antiqua" w:cs="Book Antiqua"/>
          <w:color w:val="000000"/>
        </w:rPr>
        <w:t xml:space="preserve"> V, </w:t>
      </w:r>
      <w:proofErr w:type="spellStart"/>
      <w:r w:rsidRPr="00917D37">
        <w:rPr>
          <w:rFonts w:ascii="Book Antiqua" w:eastAsia="Book Antiqua" w:hAnsi="Book Antiqua" w:cs="Book Antiqua"/>
          <w:color w:val="000000"/>
        </w:rPr>
        <w:t>Todorovic</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Giraudo</w:t>
      </w:r>
      <w:proofErr w:type="spellEnd"/>
      <w:r w:rsidRPr="00917D37">
        <w:rPr>
          <w:rFonts w:ascii="Book Antiqua" w:eastAsia="Book Antiqua" w:hAnsi="Book Antiqua" w:cs="Book Antiqua"/>
          <w:color w:val="000000"/>
        </w:rPr>
        <w:t xml:space="preserve"> L, </w:t>
      </w:r>
      <w:proofErr w:type="spellStart"/>
      <w:r w:rsidRPr="00917D37">
        <w:rPr>
          <w:rFonts w:ascii="Book Antiqua" w:eastAsia="Book Antiqua" w:hAnsi="Book Antiqua" w:cs="Book Antiqua"/>
          <w:color w:val="000000"/>
        </w:rPr>
        <w:t>Cammarata</w:t>
      </w:r>
      <w:proofErr w:type="spellEnd"/>
      <w:r w:rsidRPr="00917D37">
        <w:rPr>
          <w:rFonts w:ascii="Book Antiqua" w:eastAsia="Book Antiqua" w:hAnsi="Book Antiqua" w:cs="Book Antiqua"/>
          <w:color w:val="000000"/>
        </w:rPr>
        <w:t xml:space="preserve"> C, </w:t>
      </w:r>
      <w:proofErr w:type="spellStart"/>
      <w:r w:rsidRPr="00917D37">
        <w:rPr>
          <w:rFonts w:ascii="Book Antiqua" w:eastAsia="Book Antiqua" w:hAnsi="Book Antiqua" w:cs="Book Antiqua"/>
          <w:color w:val="000000"/>
        </w:rPr>
        <w:t>Dell'Aglio</w:t>
      </w:r>
      <w:proofErr w:type="spellEnd"/>
      <w:r w:rsidRPr="00917D37">
        <w:rPr>
          <w:rFonts w:ascii="Book Antiqua" w:eastAsia="Book Antiqua" w:hAnsi="Book Antiqua" w:cs="Book Antiqua"/>
          <w:color w:val="000000"/>
        </w:rPr>
        <w:t xml:space="preserve"> C, </w:t>
      </w:r>
      <w:proofErr w:type="spellStart"/>
      <w:r w:rsidRPr="00917D37">
        <w:rPr>
          <w:rFonts w:ascii="Book Antiqua" w:eastAsia="Book Antiqua" w:hAnsi="Book Antiqua" w:cs="Book Antiqua"/>
          <w:color w:val="000000"/>
        </w:rPr>
        <w:t>D'Ambrosio</w:t>
      </w:r>
      <w:proofErr w:type="spellEnd"/>
      <w:r w:rsidRPr="00917D37">
        <w:rPr>
          <w:rFonts w:ascii="Book Antiqua" w:eastAsia="Book Antiqua" w:hAnsi="Book Antiqua" w:cs="Book Antiqua"/>
          <w:color w:val="000000"/>
        </w:rPr>
        <w:t xml:space="preserve"> L, </w:t>
      </w:r>
      <w:proofErr w:type="spellStart"/>
      <w:r w:rsidRPr="00917D37">
        <w:rPr>
          <w:rFonts w:ascii="Book Antiqua" w:eastAsia="Book Antiqua" w:hAnsi="Book Antiqua" w:cs="Book Antiqua"/>
          <w:color w:val="000000"/>
        </w:rPr>
        <w:t>Pisacane</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Sarotto</w:t>
      </w:r>
      <w:proofErr w:type="spellEnd"/>
      <w:r w:rsidRPr="00917D37">
        <w:rPr>
          <w:rFonts w:ascii="Book Antiqua" w:eastAsia="Book Antiqua" w:hAnsi="Book Antiqua" w:cs="Book Antiqua"/>
          <w:color w:val="000000"/>
        </w:rPr>
        <w:t xml:space="preserve"> I, </w:t>
      </w:r>
      <w:proofErr w:type="spellStart"/>
      <w:r w:rsidRPr="00917D37">
        <w:rPr>
          <w:rFonts w:ascii="Book Antiqua" w:eastAsia="Book Antiqua" w:hAnsi="Book Antiqua" w:cs="Book Antiqua"/>
          <w:color w:val="000000"/>
        </w:rPr>
        <w:t>Miano</w:t>
      </w:r>
      <w:proofErr w:type="spellEnd"/>
      <w:r w:rsidRPr="00917D37">
        <w:rPr>
          <w:rFonts w:ascii="Book Antiqua" w:eastAsia="Book Antiqua" w:hAnsi="Book Antiqua" w:cs="Book Antiqua"/>
          <w:color w:val="000000"/>
        </w:rPr>
        <w:t xml:space="preserve"> S, Ferrero I, </w:t>
      </w:r>
      <w:proofErr w:type="spellStart"/>
      <w:r w:rsidRPr="00917D37">
        <w:rPr>
          <w:rFonts w:ascii="Book Antiqua" w:eastAsia="Book Antiqua" w:hAnsi="Book Antiqua" w:cs="Book Antiqua"/>
          <w:color w:val="000000"/>
        </w:rPr>
        <w:t>Carnevale-Schianca</w:t>
      </w:r>
      <w:proofErr w:type="spellEnd"/>
      <w:r w:rsidRPr="00917D37">
        <w:rPr>
          <w:rFonts w:ascii="Book Antiqua" w:eastAsia="Book Antiqua" w:hAnsi="Book Antiqua" w:cs="Book Antiqua"/>
          <w:color w:val="000000"/>
        </w:rPr>
        <w:t xml:space="preserve"> F, </w:t>
      </w:r>
      <w:proofErr w:type="spellStart"/>
      <w:r w:rsidRPr="00917D37">
        <w:rPr>
          <w:rFonts w:ascii="Book Antiqua" w:eastAsia="Book Antiqua" w:hAnsi="Book Antiqua" w:cs="Book Antiqua"/>
          <w:color w:val="000000"/>
        </w:rPr>
        <w:t>Pignochino</w:t>
      </w:r>
      <w:proofErr w:type="spellEnd"/>
      <w:r w:rsidRPr="00917D37">
        <w:rPr>
          <w:rFonts w:ascii="Book Antiqua" w:eastAsia="Book Antiqua" w:hAnsi="Book Antiqua" w:cs="Book Antiqua"/>
          <w:color w:val="000000"/>
        </w:rPr>
        <w:t xml:space="preserve"> Y, </w:t>
      </w:r>
      <w:proofErr w:type="spellStart"/>
      <w:r w:rsidRPr="00917D37">
        <w:rPr>
          <w:rFonts w:ascii="Book Antiqua" w:eastAsia="Book Antiqua" w:hAnsi="Book Antiqua" w:cs="Book Antiqua"/>
          <w:color w:val="000000"/>
        </w:rPr>
        <w:t>Sassi</w:t>
      </w:r>
      <w:proofErr w:type="spellEnd"/>
      <w:r w:rsidRPr="00917D37">
        <w:rPr>
          <w:rFonts w:ascii="Book Antiqua" w:eastAsia="Book Antiqua" w:hAnsi="Book Antiqua" w:cs="Book Antiqua"/>
          <w:color w:val="000000"/>
        </w:rPr>
        <w:t xml:space="preserve"> F, </w:t>
      </w:r>
      <w:proofErr w:type="spellStart"/>
      <w:r w:rsidRPr="00917D37">
        <w:rPr>
          <w:rFonts w:ascii="Book Antiqua" w:eastAsia="Book Antiqua" w:hAnsi="Book Antiqua" w:cs="Book Antiqua"/>
          <w:color w:val="000000"/>
        </w:rPr>
        <w:t>Bertotti</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Piacibello</w:t>
      </w:r>
      <w:proofErr w:type="spellEnd"/>
      <w:r w:rsidRPr="00917D37">
        <w:rPr>
          <w:rFonts w:ascii="Book Antiqua" w:eastAsia="Book Antiqua" w:hAnsi="Book Antiqua" w:cs="Book Antiqua"/>
          <w:color w:val="000000"/>
        </w:rPr>
        <w:t xml:space="preserve"> W, </w:t>
      </w:r>
      <w:proofErr w:type="spellStart"/>
      <w:r w:rsidRPr="00917D37">
        <w:rPr>
          <w:rFonts w:ascii="Book Antiqua" w:eastAsia="Book Antiqua" w:hAnsi="Book Antiqua" w:cs="Book Antiqua"/>
          <w:color w:val="000000"/>
        </w:rPr>
        <w:t>Fagioli</w:t>
      </w:r>
      <w:proofErr w:type="spellEnd"/>
      <w:r w:rsidRPr="00917D37">
        <w:rPr>
          <w:rFonts w:ascii="Book Antiqua" w:eastAsia="Book Antiqua" w:hAnsi="Book Antiqua" w:cs="Book Antiqua"/>
          <w:color w:val="000000"/>
        </w:rPr>
        <w:t xml:space="preserve"> F, </w:t>
      </w:r>
      <w:proofErr w:type="spellStart"/>
      <w:r w:rsidRPr="00917D37">
        <w:rPr>
          <w:rFonts w:ascii="Book Antiqua" w:eastAsia="Book Antiqua" w:hAnsi="Book Antiqua" w:cs="Book Antiqua"/>
          <w:color w:val="000000"/>
        </w:rPr>
        <w:t>Aglietta</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Grignani</w:t>
      </w:r>
      <w:proofErr w:type="spellEnd"/>
      <w:r w:rsidRPr="00917D37">
        <w:rPr>
          <w:rFonts w:ascii="Book Antiqua" w:eastAsia="Book Antiqua" w:hAnsi="Book Antiqua" w:cs="Book Antiqua"/>
          <w:color w:val="000000"/>
        </w:rPr>
        <w:t xml:space="preserve"> G. Cytokine-induced killer cells eradicate bone and soft-tissue sarcomas. </w:t>
      </w:r>
      <w:r w:rsidRPr="00917D37">
        <w:rPr>
          <w:rFonts w:ascii="Book Antiqua" w:eastAsia="Book Antiqua" w:hAnsi="Book Antiqua" w:cs="Book Antiqua"/>
          <w:i/>
          <w:iCs/>
          <w:color w:val="000000"/>
        </w:rPr>
        <w:t>Cancer Res</w:t>
      </w:r>
      <w:r w:rsidRPr="00917D37">
        <w:rPr>
          <w:rFonts w:ascii="Book Antiqua" w:eastAsia="Book Antiqua" w:hAnsi="Book Antiqua" w:cs="Book Antiqua"/>
          <w:color w:val="000000"/>
        </w:rPr>
        <w:t xml:space="preserve"> 2014; </w:t>
      </w:r>
      <w:r w:rsidRPr="00917D37">
        <w:rPr>
          <w:rFonts w:ascii="Book Antiqua" w:eastAsia="Book Antiqua" w:hAnsi="Book Antiqua" w:cs="Book Antiqua"/>
          <w:b/>
          <w:bCs/>
          <w:color w:val="000000"/>
        </w:rPr>
        <w:t>74</w:t>
      </w:r>
      <w:r w:rsidRPr="00917D37">
        <w:rPr>
          <w:rFonts w:ascii="Book Antiqua" w:eastAsia="Book Antiqua" w:hAnsi="Book Antiqua" w:cs="Book Antiqua"/>
          <w:color w:val="000000"/>
        </w:rPr>
        <w:t>: 119-129 [PMID: 24356422 DOI: 10.1158/0008-5472.CAN-13-1559]</w:t>
      </w:r>
    </w:p>
    <w:p w14:paraId="27C03BE0" w14:textId="11054247" w:rsidR="00A77B3E" w:rsidRPr="00917D37" w:rsidRDefault="00490037"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9</w:t>
      </w:r>
      <w:r w:rsidR="00944BC6" w:rsidRPr="00917D37">
        <w:rPr>
          <w:rFonts w:ascii="Book Antiqua" w:eastAsia="Book Antiqua" w:hAnsi="Book Antiqua" w:cs="Book Antiqua"/>
          <w:color w:val="000000"/>
        </w:rPr>
        <w:t xml:space="preserve"> </w:t>
      </w:r>
      <w:proofErr w:type="spellStart"/>
      <w:r w:rsidR="00944BC6" w:rsidRPr="00917D37">
        <w:rPr>
          <w:rFonts w:ascii="Book Antiqua" w:eastAsia="Book Antiqua" w:hAnsi="Book Antiqua" w:cs="Book Antiqua"/>
          <w:b/>
          <w:bCs/>
          <w:color w:val="000000"/>
        </w:rPr>
        <w:t>Auffinger</w:t>
      </w:r>
      <w:proofErr w:type="spellEnd"/>
      <w:r w:rsidR="00944BC6" w:rsidRPr="00917D37">
        <w:rPr>
          <w:rFonts w:ascii="Book Antiqua" w:eastAsia="Book Antiqua" w:hAnsi="Book Antiqua" w:cs="Book Antiqua"/>
          <w:b/>
          <w:bCs/>
          <w:color w:val="000000"/>
        </w:rPr>
        <w:t xml:space="preserve"> B</w:t>
      </w:r>
      <w:r w:rsidR="00944BC6" w:rsidRPr="00917D37">
        <w:rPr>
          <w:rFonts w:ascii="Book Antiqua" w:eastAsia="Book Antiqua" w:hAnsi="Book Antiqua" w:cs="Book Antiqua"/>
          <w:color w:val="000000"/>
        </w:rPr>
        <w:t xml:space="preserve">, Tobias AL, Han Y, Lee G, Guo D, Dey M, Lesniak MS, Ahmed AU. Conversion of differentiated cancer cells into cancer stem-like cells in a glioblastoma model after primary chemotherapy. </w:t>
      </w:r>
      <w:r w:rsidR="00944BC6" w:rsidRPr="00917D37">
        <w:rPr>
          <w:rFonts w:ascii="Book Antiqua" w:eastAsia="Book Antiqua" w:hAnsi="Book Antiqua" w:cs="Book Antiqua"/>
          <w:i/>
          <w:iCs/>
          <w:color w:val="000000"/>
        </w:rPr>
        <w:t>Cell Death Differ</w:t>
      </w:r>
      <w:r w:rsidR="00944BC6" w:rsidRPr="00917D37">
        <w:rPr>
          <w:rFonts w:ascii="Book Antiqua" w:eastAsia="Book Antiqua" w:hAnsi="Book Antiqua" w:cs="Book Antiqua"/>
          <w:color w:val="000000"/>
        </w:rPr>
        <w:t xml:space="preserve"> 2014; </w:t>
      </w:r>
      <w:r w:rsidR="00944BC6" w:rsidRPr="00917D37">
        <w:rPr>
          <w:rFonts w:ascii="Book Antiqua" w:eastAsia="Book Antiqua" w:hAnsi="Book Antiqua" w:cs="Book Antiqua"/>
          <w:b/>
          <w:bCs/>
          <w:color w:val="000000"/>
        </w:rPr>
        <w:t>21</w:t>
      </w:r>
      <w:r w:rsidR="00944BC6" w:rsidRPr="00917D37">
        <w:rPr>
          <w:rFonts w:ascii="Book Antiqua" w:eastAsia="Book Antiqua" w:hAnsi="Book Antiqua" w:cs="Book Antiqua"/>
          <w:color w:val="000000"/>
        </w:rPr>
        <w:t>: 1119-1131 [PMID: 24608791 DOI: 10.1038/cdd.2014.31]</w:t>
      </w:r>
    </w:p>
    <w:p w14:paraId="14C5C1F1" w14:textId="0EBD7B8F"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2</w:t>
      </w:r>
      <w:r w:rsidR="00490037" w:rsidRPr="00917D37">
        <w:rPr>
          <w:rFonts w:ascii="Book Antiqua" w:eastAsia="Book Antiqua" w:hAnsi="Book Antiqua" w:cs="Book Antiqua"/>
          <w:color w:val="000000"/>
        </w:rPr>
        <w:t>0</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Bonnet D</w:t>
      </w:r>
      <w:r w:rsidRPr="00917D37">
        <w:rPr>
          <w:rFonts w:ascii="Book Antiqua" w:eastAsia="Book Antiqua" w:hAnsi="Book Antiqua" w:cs="Book Antiqua"/>
          <w:color w:val="000000"/>
        </w:rPr>
        <w:t xml:space="preserve">, Dick JE. Human acute myeloid leukemia is organized as a hierarchy that originates from a primitive hematopoietic cell. </w:t>
      </w:r>
      <w:r w:rsidRPr="00917D37">
        <w:rPr>
          <w:rFonts w:ascii="Book Antiqua" w:eastAsia="Book Antiqua" w:hAnsi="Book Antiqua" w:cs="Book Antiqua"/>
          <w:i/>
          <w:iCs/>
          <w:color w:val="000000"/>
        </w:rPr>
        <w:t>Nat Med</w:t>
      </w:r>
      <w:r w:rsidRPr="00917D37">
        <w:rPr>
          <w:rFonts w:ascii="Book Antiqua" w:eastAsia="Book Antiqua" w:hAnsi="Book Antiqua" w:cs="Book Antiqua"/>
          <w:color w:val="000000"/>
        </w:rPr>
        <w:t xml:space="preserve"> 1997; </w:t>
      </w:r>
      <w:r w:rsidRPr="00917D37">
        <w:rPr>
          <w:rFonts w:ascii="Book Antiqua" w:eastAsia="Book Antiqua" w:hAnsi="Book Antiqua" w:cs="Book Antiqua"/>
          <w:b/>
          <w:bCs/>
          <w:color w:val="000000"/>
        </w:rPr>
        <w:t>3</w:t>
      </w:r>
      <w:r w:rsidRPr="00917D37">
        <w:rPr>
          <w:rFonts w:ascii="Book Antiqua" w:eastAsia="Book Antiqua" w:hAnsi="Book Antiqua" w:cs="Book Antiqua"/>
          <w:color w:val="000000"/>
        </w:rPr>
        <w:t>: 730-737 [PMID: 9212098 DOI: 10.1038/nm0797-730]</w:t>
      </w:r>
    </w:p>
    <w:p w14:paraId="01ADEB8F" w14:textId="1639DA6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2</w:t>
      </w:r>
      <w:r w:rsidR="00490037"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de Wynter EA</w:t>
      </w:r>
      <w:r w:rsidRPr="00917D37">
        <w:rPr>
          <w:rFonts w:ascii="Book Antiqua" w:eastAsia="Book Antiqua" w:hAnsi="Book Antiqua" w:cs="Book Antiqua"/>
          <w:color w:val="000000"/>
        </w:rPr>
        <w:t xml:space="preserve">, Coutinho LH, Pei X, Marsh JC, </w:t>
      </w:r>
      <w:proofErr w:type="spellStart"/>
      <w:r w:rsidRPr="00917D37">
        <w:rPr>
          <w:rFonts w:ascii="Book Antiqua" w:eastAsia="Book Antiqua" w:hAnsi="Book Antiqua" w:cs="Book Antiqua"/>
          <w:color w:val="000000"/>
        </w:rPr>
        <w:t>Hows</w:t>
      </w:r>
      <w:proofErr w:type="spellEnd"/>
      <w:r w:rsidRPr="00917D37">
        <w:rPr>
          <w:rFonts w:ascii="Book Antiqua" w:eastAsia="Book Antiqua" w:hAnsi="Book Antiqua" w:cs="Book Antiqua"/>
          <w:color w:val="000000"/>
        </w:rPr>
        <w:t xml:space="preserve"> J, </w:t>
      </w:r>
      <w:proofErr w:type="spellStart"/>
      <w:r w:rsidRPr="00917D37">
        <w:rPr>
          <w:rFonts w:ascii="Book Antiqua" w:eastAsia="Book Antiqua" w:hAnsi="Book Antiqua" w:cs="Book Antiqua"/>
          <w:color w:val="000000"/>
        </w:rPr>
        <w:t>Luft</w:t>
      </w:r>
      <w:proofErr w:type="spellEnd"/>
      <w:r w:rsidRPr="00917D37">
        <w:rPr>
          <w:rFonts w:ascii="Book Antiqua" w:eastAsia="Book Antiqua" w:hAnsi="Book Antiqua" w:cs="Book Antiqua"/>
          <w:color w:val="000000"/>
        </w:rPr>
        <w:t xml:space="preserve"> T, Testa NG. Comparison of purity and enrichment of CD34+ cells from bone marrow, umbilical cord and peripheral blood (primed for apheresis) using five separation systems. </w:t>
      </w:r>
      <w:r w:rsidRPr="00917D37">
        <w:rPr>
          <w:rFonts w:ascii="Book Antiqua" w:eastAsia="Book Antiqua" w:hAnsi="Book Antiqua" w:cs="Book Antiqua"/>
          <w:i/>
          <w:iCs/>
          <w:color w:val="000000"/>
        </w:rPr>
        <w:t>Stem Cells</w:t>
      </w:r>
      <w:r w:rsidRPr="00917D37">
        <w:rPr>
          <w:rFonts w:ascii="Book Antiqua" w:eastAsia="Book Antiqua" w:hAnsi="Book Antiqua" w:cs="Book Antiqua"/>
          <w:color w:val="000000"/>
        </w:rPr>
        <w:t xml:space="preserve"> 1995; </w:t>
      </w:r>
      <w:r w:rsidRPr="00917D37">
        <w:rPr>
          <w:rFonts w:ascii="Book Antiqua" w:eastAsia="Book Antiqua" w:hAnsi="Book Antiqua" w:cs="Book Antiqua"/>
          <w:b/>
          <w:bCs/>
          <w:color w:val="000000"/>
        </w:rPr>
        <w:t>13</w:t>
      </w:r>
      <w:r w:rsidRPr="00917D37">
        <w:rPr>
          <w:rFonts w:ascii="Book Antiqua" w:eastAsia="Book Antiqua" w:hAnsi="Book Antiqua" w:cs="Book Antiqua"/>
          <w:color w:val="000000"/>
        </w:rPr>
        <w:t>: 524-532 [PMID: 8528102 DOI: 10.1002/stem.5530130510]</w:t>
      </w:r>
    </w:p>
    <w:p w14:paraId="0832787C" w14:textId="447C0612"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2</w:t>
      </w:r>
      <w:r w:rsidR="00490037"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Montanaro</w:t>
      </w:r>
      <w:proofErr w:type="spellEnd"/>
      <w:r w:rsidRPr="00917D37">
        <w:rPr>
          <w:rFonts w:ascii="Book Antiqua" w:eastAsia="Book Antiqua" w:hAnsi="Book Antiqua" w:cs="Book Antiqua"/>
          <w:b/>
          <w:bCs/>
          <w:color w:val="000000"/>
        </w:rPr>
        <w:t xml:space="preserve"> F</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Liadaki</w:t>
      </w:r>
      <w:proofErr w:type="spellEnd"/>
      <w:r w:rsidRPr="00917D37">
        <w:rPr>
          <w:rFonts w:ascii="Book Antiqua" w:eastAsia="Book Antiqua" w:hAnsi="Book Antiqua" w:cs="Book Antiqua"/>
          <w:color w:val="000000"/>
        </w:rPr>
        <w:t xml:space="preserve"> K, </w:t>
      </w:r>
      <w:proofErr w:type="spellStart"/>
      <w:r w:rsidRPr="00917D37">
        <w:rPr>
          <w:rFonts w:ascii="Book Antiqua" w:eastAsia="Book Antiqua" w:hAnsi="Book Antiqua" w:cs="Book Antiqua"/>
          <w:color w:val="000000"/>
        </w:rPr>
        <w:t>Schienda</w:t>
      </w:r>
      <w:proofErr w:type="spellEnd"/>
      <w:r w:rsidRPr="00917D37">
        <w:rPr>
          <w:rFonts w:ascii="Book Antiqua" w:eastAsia="Book Antiqua" w:hAnsi="Book Antiqua" w:cs="Book Antiqua"/>
          <w:color w:val="000000"/>
        </w:rPr>
        <w:t xml:space="preserve"> J, Flint A, </w:t>
      </w:r>
      <w:proofErr w:type="spellStart"/>
      <w:r w:rsidRPr="00917D37">
        <w:rPr>
          <w:rFonts w:ascii="Book Antiqua" w:eastAsia="Book Antiqua" w:hAnsi="Book Antiqua" w:cs="Book Antiqua"/>
          <w:color w:val="000000"/>
        </w:rPr>
        <w:t>Gussoni</w:t>
      </w:r>
      <w:proofErr w:type="spellEnd"/>
      <w:r w:rsidRPr="00917D37">
        <w:rPr>
          <w:rFonts w:ascii="Book Antiqua" w:eastAsia="Book Antiqua" w:hAnsi="Book Antiqua" w:cs="Book Antiqua"/>
          <w:color w:val="000000"/>
        </w:rPr>
        <w:t xml:space="preserve"> E, Kunkel LM. Demystifying SP cell purification: viability, yield, and phenotype are defined by isolation parameters. </w:t>
      </w:r>
      <w:r w:rsidRPr="00917D37">
        <w:rPr>
          <w:rFonts w:ascii="Book Antiqua" w:eastAsia="Book Antiqua" w:hAnsi="Book Antiqua" w:cs="Book Antiqua"/>
          <w:i/>
          <w:iCs/>
          <w:color w:val="000000"/>
        </w:rPr>
        <w:t>Exp Cell Res</w:t>
      </w:r>
      <w:r w:rsidRPr="00917D37">
        <w:rPr>
          <w:rFonts w:ascii="Book Antiqua" w:eastAsia="Book Antiqua" w:hAnsi="Book Antiqua" w:cs="Book Antiqua"/>
          <w:color w:val="000000"/>
        </w:rPr>
        <w:t xml:space="preserve"> 2004; </w:t>
      </w:r>
      <w:r w:rsidRPr="00917D37">
        <w:rPr>
          <w:rFonts w:ascii="Book Antiqua" w:eastAsia="Book Antiqua" w:hAnsi="Book Antiqua" w:cs="Book Antiqua"/>
          <w:b/>
          <w:bCs/>
          <w:color w:val="000000"/>
        </w:rPr>
        <w:t>298</w:t>
      </w:r>
      <w:r w:rsidRPr="00917D37">
        <w:rPr>
          <w:rFonts w:ascii="Book Antiqua" w:eastAsia="Book Antiqua" w:hAnsi="Book Antiqua" w:cs="Book Antiqua"/>
          <w:color w:val="000000"/>
        </w:rPr>
        <w:t>: 144-154 [PMID: 15242769 DOI: 10.1016/j.yexcr.2004.04.010]</w:t>
      </w:r>
    </w:p>
    <w:p w14:paraId="1344F4FC" w14:textId="6501AEEA"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2</w:t>
      </w:r>
      <w:r w:rsidR="00490037" w:rsidRPr="00917D37">
        <w:rPr>
          <w:rFonts w:ascii="Book Antiqua" w:eastAsia="Book Antiqua" w:hAnsi="Book Antiqua" w:cs="Book Antiqua"/>
          <w:color w:val="000000"/>
        </w:rPr>
        <w:t>3</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Lv</w:t>
      </w:r>
      <w:proofErr w:type="spellEnd"/>
      <w:r w:rsidRPr="00917D37">
        <w:rPr>
          <w:rFonts w:ascii="Book Antiqua" w:eastAsia="Book Antiqua" w:hAnsi="Book Antiqua" w:cs="Book Antiqua"/>
          <w:b/>
          <w:bCs/>
          <w:color w:val="000000"/>
        </w:rPr>
        <w:t xml:space="preserve"> D</w:t>
      </w:r>
      <w:r w:rsidRPr="00917D37">
        <w:rPr>
          <w:rFonts w:ascii="Book Antiqua" w:eastAsia="Book Antiqua" w:hAnsi="Book Antiqua" w:cs="Book Antiqua"/>
          <w:color w:val="000000"/>
        </w:rPr>
        <w:t xml:space="preserve">, Ma QH, Duan JJ, Wu HB, Zhao XL, Yu SC, </w:t>
      </w:r>
      <w:proofErr w:type="spellStart"/>
      <w:r w:rsidRPr="00917D37">
        <w:rPr>
          <w:rFonts w:ascii="Book Antiqua" w:eastAsia="Book Antiqua" w:hAnsi="Book Antiqua" w:cs="Book Antiqua"/>
          <w:color w:val="000000"/>
        </w:rPr>
        <w:t>Bian</w:t>
      </w:r>
      <w:proofErr w:type="spellEnd"/>
      <w:r w:rsidRPr="00917D37">
        <w:rPr>
          <w:rFonts w:ascii="Book Antiqua" w:eastAsia="Book Antiqua" w:hAnsi="Book Antiqua" w:cs="Book Antiqua"/>
          <w:color w:val="000000"/>
        </w:rPr>
        <w:t xml:space="preserve"> XW. Optimized dissociation protocol for isolating human glioma stem cells from </w:t>
      </w:r>
      <w:proofErr w:type="spellStart"/>
      <w:r w:rsidRPr="00917D37">
        <w:rPr>
          <w:rFonts w:ascii="Book Antiqua" w:eastAsia="Book Antiqua" w:hAnsi="Book Antiqua" w:cs="Book Antiqua"/>
          <w:color w:val="000000"/>
        </w:rPr>
        <w:t>tumorspheres</w:t>
      </w:r>
      <w:proofErr w:type="spellEnd"/>
      <w:r w:rsidRPr="00917D37">
        <w:rPr>
          <w:rFonts w:ascii="Book Antiqua" w:eastAsia="Book Antiqua" w:hAnsi="Book Antiqua" w:cs="Book Antiqua"/>
          <w:color w:val="000000"/>
        </w:rPr>
        <w:t xml:space="preserve"> </w:t>
      </w:r>
      <w:r w:rsidRPr="00917D37">
        <w:rPr>
          <w:rFonts w:ascii="Book Antiqua" w:eastAsia="Book Antiqua" w:hAnsi="Book Antiqua" w:cs="Book Antiqua"/>
          <w:i/>
          <w:iCs/>
          <w:color w:val="000000"/>
        </w:rPr>
        <w:t>via</w:t>
      </w:r>
      <w:r w:rsidRPr="00917D37">
        <w:rPr>
          <w:rFonts w:ascii="Book Antiqua" w:eastAsia="Book Antiqua" w:hAnsi="Book Antiqua" w:cs="Book Antiqua"/>
          <w:color w:val="000000"/>
        </w:rPr>
        <w:t xml:space="preserve"> fluorescence-activated cell sorting. </w:t>
      </w:r>
      <w:r w:rsidRPr="00917D37">
        <w:rPr>
          <w:rFonts w:ascii="Book Antiqua" w:eastAsia="Book Antiqua" w:hAnsi="Book Antiqua" w:cs="Book Antiqua"/>
          <w:i/>
          <w:iCs/>
          <w:color w:val="000000"/>
        </w:rPr>
        <w:t>Cancer Lett</w:t>
      </w:r>
      <w:r w:rsidRPr="00917D37">
        <w:rPr>
          <w:rFonts w:ascii="Book Antiqua" w:eastAsia="Book Antiqua" w:hAnsi="Book Antiqua" w:cs="Book Antiqua"/>
          <w:color w:val="000000"/>
        </w:rPr>
        <w:t xml:space="preserve"> 2016; </w:t>
      </w:r>
      <w:r w:rsidRPr="00917D37">
        <w:rPr>
          <w:rFonts w:ascii="Book Antiqua" w:eastAsia="Book Antiqua" w:hAnsi="Book Antiqua" w:cs="Book Antiqua"/>
          <w:b/>
          <w:bCs/>
          <w:color w:val="000000"/>
        </w:rPr>
        <w:t>377</w:t>
      </w:r>
      <w:r w:rsidRPr="00917D37">
        <w:rPr>
          <w:rFonts w:ascii="Book Antiqua" w:eastAsia="Book Antiqua" w:hAnsi="Book Antiqua" w:cs="Book Antiqua"/>
          <w:color w:val="000000"/>
        </w:rPr>
        <w:t>: 105-115 [PMID: 27091400 DOI: 10.1016/j.canlet.2016.04.022]</w:t>
      </w:r>
    </w:p>
    <w:p w14:paraId="57771A0A" w14:textId="0CA020B3"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2</w:t>
      </w:r>
      <w:r w:rsidR="00490037" w:rsidRPr="00917D37">
        <w:rPr>
          <w:rFonts w:ascii="Book Antiqua" w:eastAsia="Book Antiqua" w:hAnsi="Book Antiqua" w:cs="Book Antiqua"/>
          <w:color w:val="000000"/>
        </w:rPr>
        <w:t>4</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Hashimoto O</w:t>
      </w:r>
      <w:r w:rsidRPr="00917D37">
        <w:rPr>
          <w:rFonts w:ascii="Book Antiqua" w:eastAsia="Book Antiqua" w:hAnsi="Book Antiqua" w:cs="Book Antiqua"/>
          <w:color w:val="000000"/>
        </w:rPr>
        <w:t xml:space="preserve">, Shimizu K, Semba S, Chiba S, Ku Y, </w:t>
      </w:r>
      <w:proofErr w:type="spellStart"/>
      <w:r w:rsidRPr="00917D37">
        <w:rPr>
          <w:rFonts w:ascii="Book Antiqua" w:eastAsia="Book Antiqua" w:hAnsi="Book Antiqua" w:cs="Book Antiqua"/>
          <w:color w:val="000000"/>
        </w:rPr>
        <w:t>Yokozaki</w:t>
      </w:r>
      <w:proofErr w:type="spellEnd"/>
      <w:r w:rsidRPr="00917D37">
        <w:rPr>
          <w:rFonts w:ascii="Book Antiqua" w:eastAsia="Book Antiqua" w:hAnsi="Book Antiqua" w:cs="Book Antiqua"/>
          <w:color w:val="000000"/>
        </w:rPr>
        <w:t xml:space="preserve"> H, Hori Y. Hypoxia induces tumor aggressiveness and the expansion of CD133-positive cells in a hypoxia-inducible factor-1α-dependent manner in pancreatic cancer cells. </w:t>
      </w:r>
      <w:r w:rsidRPr="00917D37">
        <w:rPr>
          <w:rFonts w:ascii="Book Antiqua" w:eastAsia="Book Antiqua" w:hAnsi="Book Antiqua" w:cs="Book Antiqua"/>
          <w:i/>
          <w:iCs/>
          <w:color w:val="000000"/>
        </w:rPr>
        <w:t>Pathobiology</w:t>
      </w:r>
      <w:r w:rsidRPr="00917D37">
        <w:rPr>
          <w:rFonts w:ascii="Book Antiqua" w:eastAsia="Book Antiqua" w:hAnsi="Book Antiqua" w:cs="Book Antiqua"/>
          <w:color w:val="000000"/>
        </w:rPr>
        <w:t xml:space="preserve"> 2011; </w:t>
      </w:r>
      <w:r w:rsidRPr="00917D37">
        <w:rPr>
          <w:rFonts w:ascii="Book Antiqua" w:eastAsia="Book Antiqua" w:hAnsi="Book Antiqua" w:cs="Book Antiqua"/>
          <w:b/>
          <w:bCs/>
          <w:color w:val="000000"/>
        </w:rPr>
        <w:t>78</w:t>
      </w:r>
      <w:r w:rsidRPr="00917D37">
        <w:rPr>
          <w:rFonts w:ascii="Book Antiqua" w:eastAsia="Book Antiqua" w:hAnsi="Book Antiqua" w:cs="Book Antiqua"/>
          <w:color w:val="000000"/>
        </w:rPr>
        <w:t>: 181-192 [PMID: 21778785 DOI: 10.1159/000325538]</w:t>
      </w:r>
    </w:p>
    <w:p w14:paraId="0F2ECC90" w14:textId="761336C2"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lang w:val="es-ES"/>
        </w:rPr>
        <w:lastRenderedPageBreak/>
        <w:t>2</w:t>
      </w:r>
      <w:r w:rsidR="00490037" w:rsidRPr="00917D37">
        <w:rPr>
          <w:rFonts w:ascii="Book Antiqua" w:eastAsia="Book Antiqua" w:hAnsi="Book Antiqua" w:cs="Book Antiqua"/>
          <w:color w:val="000000"/>
          <w:lang w:val="es-ES"/>
        </w:rPr>
        <w:t>5</w:t>
      </w:r>
      <w:r w:rsidRPr="00917D37">
        <w:rPr>
          <w:rFonts w:ascii="Book Antiqua" w:eastAsia="Book Antiqua" w:hAnsi="Book Antiqua" w:cs="Book Antiqua"/>
          <w:color w:val="000000"/>
          <w:lang w:val="es-ES"/>
        </w:rPr>
        <w:t xml:space="preserve"> </w:t>
      </w:r>
      <w:r w:rsidRPr="00917D37">
        <w:rPr>
          <w:rFonts w:ascii="Book Antiqua" w:eastAsia="Book Antiqua" w:hAnsi="Book Antiqua" w:cs="Book Antiqua"/>
          <w:b/>
          <w:bCs/>
          <w:color w:val="000000"/>
          <w:lang w:val="es-ES"/>
        </w:rPr>
        <w:t>Al-Hajj M</w:t>
      </w:r>
      <w:r w:rsidRPr="00917D37">
        <w:rPr>
          <w:rFonts w:ascii="Book Antiqua" w:eastAsia="Book Antiqua" w:hAnsi="Book Antiqua" w:cs="Book Antiqua"/>
          <w:color w:val="000000"/>
          <w:lang w:val="es-ES"/>
        </w:rPr>
        <w:t xml:space="preserve">, Wicha MS, Benito-Hernandez A, Morrison SJ, Clarke MF. </w:t>
      </w:r>
      <w:r w:rsidRPr="00917D37">
        <w:rPr>
          <w:rFonts w:ascii="Book Antiqua" w:eastAsia="Book Antiqua" w:hAnsi="Book Antiqua" w:cs="Book Antiqua"/>
          <w:color w:val="000000"/>
        </w:rPr>
        <w:t xml:space="preserve">Prospective identification of tumorigenic breast cancer cells. </w:t>
      </w:r>
      <w:r w:rsidRPr="00917D37">
        <w:rPr>
          <w:rFonts w:ascii="Book Antiqua" w:eastAsia="Book Antiqua" w:hAnsi="Book Antiqua" w:cs="Book Antiqua"/>
          <w:i/>
          <w:iCs/>
          <w:color w:val="000000"/>
        </w:rPr>
        <w:t xml:space="preserve">Proc Natl </w:t>
      </w:r>
      <w:proofErr w:type="spellStart"/>
      <w:r w:rsidRPr="00917D37">
        <w:rPr>
          <w:rFonts w:ascii="Book Antiqua" w:eastAsia="Book Antiqua" w:hAnsi="Book Antiqua" w:cs="Book Antiqua"/>
          <w:i/>
          <w:iCs/>
          <w:color w:val="000000"/>
        </w:rPr>
        <w:t>Acad</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Sci</w:t>
      </w:r>
      <w:proofErr w:type="spellEnd"/>
      <w:r w:rsidRPr="00917D37">
        <w:rPr>
          <w:rFonts w:ascii="Book Antiqua" w:eastAsia="Book Antiqua" w:hAnsi="Book Antiqua" w:cs="Book Antiqua"/>
          <w:i/>
          <w:iCs/>
          <w:color w:val="000000"/>
        </w:rPr>
        <w:t xml:space="preserve"> U S A</w:t>
      </w:r>
      <w:r w:rsidRPr="00917D37">
        <w:rPr>
          <w:rFonts w:ascii="Book Antiqua" w:eastAsia="Book Antiqua" w:hAnsi="Book Antiqua" w:cs="Book Antiqua"/>
          <w:color w:val="000000"/>
        </w:rPr>
        <w:t xml:space="preserve"> 2003; </w:t>
      </w:r>
      <w:r w:rsidRPr="00917D37">
        <w:rPr>
          <w:rFonts w:ascii="Book Antiqua" w:eastAsia="Book Antiqua" w:hAnsi="Book Antiqua" w:cs="Book Antiqua"/>
          <w:b/>
          <w:bCs/>
          <w:color w:val="000000"/>
        </w:rPr>
        <w:t>100</w:t>
      </w:r>
      <w:r w:rsidRPr="00917D37">
        <w:rPr>
          <w:rFonts w:ascii="Book Antiqua" w:eastAsia="Book Antiqua" w:hAnsi="Book Antiqua" w:cs="Book Antiqua"/>
          <w:color w:val="000000"/>
        </w:rPr>
        <w:t>: 3983-3988 [PMID: 12629218 DOI: 10.1073/pnas.0530291100]</w:t>
      </w:r>
    </w:p>
    <w:p w14:paraId="116A60B8" w14:textId="5A28B878"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2</w:t>
      </w:r>
      <w:r w:rsidR="00490037"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Immervoll</w:t>
      </w:r>
      <w:proofErr w:type="spellEnd"/>
      <w:r w:rsidRPr="00917D37">
        <w:rPr>
          <w:rFonts w:ascii="Book Antiqua" w:eastAsia="Book Antiqua" w:hAnsi="Book Antiqua" w:cs="Book Antiqua"/>
          <w:b/>
          <w:bCs/>
          <w:color w:val="000000"/>
        </w:rPr>
        <w:t xml:space="preserve"> H</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Hoem</w:t>
      </w:r>
      <w:proofErr w:type="spellEnd"/>
      <w:r w:rsidRPr="00917D37">
        <w:rPr>
          <w:rFonts w:ascii="Book Antiqua" w:eastAsia="Book Antiqua" w:hAnsi="Book Antiqua" w:cs="Book Antiqua"/>
          <w:color w:val="000000"/>
        </w:rPr>
        <w:t xml:space="preserve"> D, </w:t>
      </w:r>
      <w:proofErr w:type="spellStart"/>
      <w:r w:rsidRPr="00917D37">
        <w:rPr>
          <w:rFonts w:ascii="Book Antiqua" w:eastAsia="Book Antiqua" w:hAnsi="Book Antiqua" w:cs="Book Antiqua"/>
          <w:color w:val="000000"/>
        </w:rPr>
        <w:t>Sakariassen</w:t>
      </w:r>
      <w:proofErr w:type="spellEnd"/>
      <w:r w:rsidRPr="00917D37">
        <w:rPr>
          <w:rFonts w:ascii="Book Antiqua" w:eastAsia="Book Antiqua" w:hAnsi="Book Antiqua" w:cs="Book Antiqua"/>
          <w:color w:val="000000"/>
        </w:rPr>
        <w:t xml:space="preserve"> PØ, </w:t>
      </w:r>
      <w:proofErr w:type="spellStart"/>
      <w:r w:rsidRPr="00917D37">
        <w:rPr>
          <w:rFonts w:ascii="Book Antiqua" w:eastAsia="Book Antiqua" w:hAnsi="Book Antiqua" w:cs="Book Antiqua"/>
          <w:color w:val="000000"/>
        </w:rPr>
        <w:t>Steffensen</w:t>
      </w:r>
      <w:proofErr w:type="spellEnd"/>
      <w:r w:rsidRPr="00917D37">
        <w:rPr>
          <w:rFonts w:ascii="Book Antiqua" w:eastAsia="Book Antiqua" w:hAnsi="Book Antiqua" w:cs="Book Antiqua"/>
          <w:color w:val="000000"/>
        </w:rPr>
        <w:t xml:space="preserve"> OJ, </w:t>
      </w:r>
      <w:proofErr w:type="spellStart"/>
      <w:r w:rsidRPr="00917D37">
        <w:rPr>
          <w:rFonts w:ascii="Book Antiqua" w:eastAsia="Book Antiqua" w:hAnsi="Book Antiqua" w:cs="Book Antiqua"/>
          <w:color w:val="000000"/>
        </w:rPr>
        <w:t>Molven</w:t>
      </w:r>
      <w:proofErr w:type="spellEnd"/>
      <w:r w:rsidRPr="00917D37">
        <w:rPr>
          <w:rFonts w:ascii="Book Antiqua" w:eastAsia="Book Antiqua" w:hAnsi="Book Antiqua" w:cs="Book Antiqua"/>
          <w:color w:val="000000"/>
        </w:rPr>
        <w:t xml:space="preserve"> A. Expression of the "stem cell marker" CD133 in pancreas and pancreatic ductal adenocarcinomas. </w:t>
      </w:r>
      <w:r w:rsidRPr="00917D37">
        <w:rPr>
          <w:rFonts w:ascii="Book Antiqua" w:eastAsia="Book Antiqua" w:hAnsi="Book Antiqua" w:cs="Book Antiqua"/>
          <w:i/>
          <w:iCs/>
          <w:color w:val="000000"/>
        </w:rPr>
        <w:t>BMC Cancer</w:t>
      </w:r>
      <w:r w:rsidRPr="00917D37">
        <w:rPr>
          <w:rFonts w:ascii="Book Antiqua" w:eastAsia="Book Antiqua" w:hAnsi="Book Antiqua" w:cs="Book Antiqua"/>
          <w:color w:val="000000"/>
        </w:rPr>
        <w:t xml:space="preserve"> 2008; </w:t>
      </w:r>
      <w:r w:rsidRPr="00917D37">
        <w:rPr>
          <w:rFonts w:ascii="Book Antiqua" w:eastAsia="Book Antiqua" w:hAnsi="Book Antiqua" w:cs="Book Antiqua"/>
          <w:b/>
          <w:bCs/>
          <w:color w:val="000000"/>
        </w:rPr>
        <w:t>8</w:t>
      </w:r>
      <w:r w:rsidRPr="00917D37">
        <w:rPr>
          <w:rFonts w:ascii="Book Antiqua" w:eastAsia="Book Antiqua" w:hAnsi="Book Antiqua" w:cs="Book Antiqua"/>
          <w:color w:val="000000"/>
        </w:rPr>
        <w:t>: 48 [PMID: 18261235 DOI: 10.1186/1471-2407-8-48]</w:t>
      </w:r>
    </w:p>
    <w:p w14:paraId="390D335C" w14:textId="6739C781"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2</w:t>
      </w:r>
      <w:r w:rsidR="00490037"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Osmond TL</w:t>
      </w:r>
      <w:r w:rsidRPr="00917D37">
        <w:rPr>
          <w:rFonts w:ascii="Book Antiqua" w:eastAsia="Book Antiqua" w:hAnsi="Book Antiqua" w:cs="Book Antiqua"/>
          <w:color w:val="000000"/>
        </w:rPr>
        <w:t xml:space="preserve">, Broadley KW, McConnell MJ. Glioblastoma cells negative for the anti-CD133 antibody AC133 express a truncated variant of the CD133 protein. </w:t>
      </w:r>
      <w:r w:rsidRPr="00917D37">
        <w:rPr>
          <w:rFonts w:ascii="Book Antiqua" w:eastAsia="Book Antiqua" w:hAnsi="Book Antiqua" w:cs="Book Antiqua"/>
          <w:i/>
          <w:iCs/>
          <w:color w:val="000000"/>
        </w:rPr>
        <w:t>Int J Mol Med</w:t>
      </w:r>
      <w:r w:rsidRPr="00917D37">
        <w:rPr>
          <w:rFonts w:ascii="Book Antiqua" w:eastAsia="Book Antiqua" w:hAnsi="Book Antiqua" w:cs="Book Antiqua"/>
          <w:color w:val="000000"/>
        </w:rPr>
        <w:t xml:space="preserve"> 2010; </w:t>
      </w:r>
      <w:r w:rsidRPr="00917D37">
        <w:rPr>
          <w:rFonts w:ascii="Book Antiqua" w:eastAsia="Book Antiqua" w:hAnsi="Book Antiqua" w:cs="Book Antiqua"/>
          <w:b/>
          <w:bCs/>
          <w:color w:val="000000"/>
        </w:rPr>
        <w:t>25</w:t>
      </w:r>
      <w:r w:rsidRPr="00917D37">
        <w:rPr>
          <w:rFonts w:ascii="Book Antiqua" w:eastAsia="Book Antiqua" w:hAnsi="Book Antiqua" w:cs="Book Antiqua"/>
          <w:color w:val="000000"/>
        </w:rPr>
        <w:t>: 883-888 [PMID: 20428792 DOI: 10.3892/ijmm_00000418]</w:t>
      </w:r>
    </w:p>
    <w:p w14:paraId="4A7812F5" w14:textId="2EA79FF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2</w:t>
      </w:r>
      <w:r w:rsidR="00490037"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Duan H</w:t>
      </w:r>
      <w:r w:rsidRPr="00917D37">
        <w:rPr>
          <w:rFonts w:ascii="Book Antiqua" w:eastAsia="Book Antiqua" w:hAnsi="Book Antiqua" w:cs="Book Antiqua"/>
          <w:color w:val="000000"/>
        </w:rPr>
        <w:t xml:space="preserve">, Liu Y, Gao Z, Huang W. Recent advances in drug delivery systems for targeting cancer stem cells. </w:t>
      </w:r>
      <w:r w:rsidRPr="00917D37">
        <w:rPr>
          <w:rFonts w:ascii="Book Antiqua" w:eastAsia="Book Antiqua" w:hAnsi="Book Antiqua" w:cs="Book Antiqua"/>
          <w:i/>
          <w:iCs/>
          <w:color w:val="000000"/>
        </w:rPr>
        <w:t>Acta Pharm Sin B</w:t>
      </w:r>
      <w:r w:rsidRPr="00917D37">
        <w:rPr>
          <w:rFonts w:ascii="Book Antiqua" w:eastAsia="Book Antiqua" w:hAnsi="Book Antiqua" w:cs="Book Antiqua"/>
          <w:color w:val="000000"/>
        </w:rPr>
        <w:t xml:space="preserve"> 2021; </w:t>
      </w:r>
      <w:r w:rsidRPr="00917D37">
        <w:rPr>
          <w:rFonts w:ascii="Book Antiqua" w:eastAsia="Book Antiqua" w:hAnsi="Book Antiqua" w:cs="Book Antiqua"/>
          <w:b/>
          <w:bCs/>
          <w:color w:val="000000"/>
        </w:rPr>
        <w:t>11</w:t>
      </w:r>
      <w:r w:rsidRPr="00917D37">
        <w:rPr>
          <w:rFonts w:ascii="Book Antiqua" w:eastAsia="Book Antiqua" w:hAnsi="Book Antiqua" w:cs="Book Antiqua"/>
          <w:color w:val="000000"/>
        </w:rPr>
        <w:t>: 55-70 [PMID: 33532180 DOI: 10.1016/j.apsb.2020.09.016]</w:t>
      </w:r>
    </w:p>
    <w:p w14:paraId="7B7C263B" w14:textId="6FB19DF9" w:rsidR="00A77B3E" w:rsidRPr="00917D37" w:rsidRDefault="00490037"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29</w:t>
      </w:r>
      <w:r w:rsidR="00944BC6" w:rsidRPr="00917D37">
        <w:rPr>
          <w:rFonts w:ascii="Book Antiqua" w:eastAsia="Book Antiqua" w:hAnsi="Book Antiqua" w:cs="Book Antiqua"/>
          <w:color w:val="000000"/>
        </w:rPr>
        <w:t xml:space="preserve"> </w:t>
      </w:r>
      <w:r w:rsidR="00944BC6" w:rsidRPr="00917D37">
        <w:rPr>
          <w:rFonts w:ascii="Book Antiqua" w:eastAsia="Book Antiqua" w:hAnsi="Book Antiqua" w:cs="Book Antiqua"/>
          <w:b/>
          <w:bCs/>
          <w:color w:val="000000"/>
        </w:rPr>
        <w:t>Shanmugam G</w:t>
      </w:r>
      <w:r w:rsidR="00944BC6" w:rsidRPr="00917D37">
        <w:rPr>
          <w:rFonts w:ascii="Book Antiqua" w:eastAsia="Book Antiqua" w:hAnsi="Book Antiqua" w:cs="Book Antiqua"/>
          <w:color w:val="000000"/>
        </w:rPr>
        <w:t xml:space="preserve">, Mohan A, Kumari K, Louis JM, </w:t>
      </w:r>
      <w:proofErr w:type="spellStart"/>
      <w:r w:rsidR="00944BC6" w:rsidRPr="00917D37">
        <w:rPr>
          <w:rFonts w:ascii="Book Antiqua" w:eastAsia="Book Antiqua" w:hAnsi="Book Antiqua" w:cs="Book Antiqua"/>
          <w:color w:val="000000"/>
        </w:rPr>
        <w:t>Soumya</w:t>
      </w:r>
      <w:proofErr w:type="spellEnd"/>
      <w:r w:rsidR="00944BC6" w:rsidRPr="00917D37">
        <w:rPr>
          <w:rFonts w:ascii="Book Antiqua" w:eastAsia="Book Antiqua" w:hAnsi="Book Antiqua" w:cs="Book Antiqua"/>
          <w:color w:val="000000"/>
        </w:rPr>
        <w:t xml:space="preserve"> Krishnan U, </w:t>
      </w:r>
      <w:proofErr w:type="spellStart"/>
      <w:r w:rsidR="00944BC6" w:rsidRPr="00917D37">
        <w:rPr>
          <w:rFonts w:ascii="Book Antiqua" w:eastAsia="Book Antiqua" w:hAnsi="Book Antiqua" w:cs="Book Antiqua"/>
          <w:color w:val="000000"/>
        </w:rPr>
        <w:t>Balagopal</w:t>
      </w:r>
      <w:proofErr w:type="spellEnd"/>
      <w:r w:rsidR="00944BC6" w:rsidRPr="00917D37">
        <w:rPr>
          <w:rFonts w:ascii="Book Antiqua" w:eastAsia="Book Antiqua" w:hAnsi="Book Antiqua" w:cs="Book Antiqua"/>
          <w:color w:val="000000"/>
        </w:rPr>
        <w:t xml:space="preserve"> PG, George NA, Sebastian P, </w:t>
      </w:r>
      <w:proofErr w:type="spellStart"/>
      <w:r w:rsidR="00944BC6" w:rsidRPr="00917D37">
        <w:rPr>
          <w:rFonts w:ascii="Book Antiqua" w:eastAsia="Book Antiqua" w:hAnsi="Book Antiqua" w:cs="Book Antiqua"/>
          <w:color w:val="000000"/>
        </w:rPr>
        <w:t>Maliekal</w:t>
      </w:r>
      <w:proofErr w:type="spellEnd"/>
      <w:r w:rsidR="00944BC6" w:rsidRPr="00917D37">
        <w:rPr>
          <w:rFonts w:ascii="Book Antiqua" w:eastAsia="Book Antiqua" w:hAnsi="Book Antiqua" w:cs="Book Antiqua"/>
          <w:color w:val="000000"/>
        </w:rPr>
        <w:t xml:space="preserve"> TT. A novel reporter construct for screening small molecule inhibitors that specifically target self-renewing cancer cells. </w:t>
      </w:r>
      <w:r w:rsidR="00944BC6" w:rsidRPr="00917D37">
        <w:rPr>
          <w:rFonts w:ascii="Book Antiqua" w:eastAsia="Book Antiqua" w:hAnsi="Book Antiqua" w:cs="Book Antiqua"/>
          <w:i/>
          <w:iCs/>
          <w:color w:val="000000"/>
        </w:rPr>
        <w:t>Exp Cell Res</w:t>
      </w:r>
      <w:r w:rsidR="00944BC6" w:rsidRPr="00917D37">
        <w:rPr>
          <w:rFonts w:ascii="Book Antiqua" w:eastAsia="Book Antiqua" w:hAnsi="Book Antiqua" w:cs="Book Antiqua"/>
          <w:color w:val="000000"/>
        </w:rPr>
        <w:t xml:space="preserve"> 2019; </w:t>
      </w:r>
      <w:r w:rsidR="00944BC6" w:rsidRPr="00917D37">
        <w:rPr>
          <w:rFonts w:ascii="Book Antiqua" w:eastAsia="Book Antiqua" w:hAnsi="Book Antiqua" w:cs="Book Antiqua"/>
          <w:b/>
          <w:bCs/>
          <w:color w:val="000000"/>
        </w:rPr>
        <w:t>383</w:t>
      </w:r>
      <w:r w:rsidR="00944BC6" w:rsidRPr="00917D37">
        <w:rPr>
          <w:rFonts w:ascii="Book Antiqua" w:eastAsia="Book Antiqua" w:hAnsi="Book Antiqua" w:cs="Book Antiqua"/>
          <w:color w:val="000000"/>
        </w:rPr>
        <w:t>: 111551 [PMID: 31401066 DOI: 10.1016/j.yexcr.2019.111551]</w:t>
      </w:r>
    </w:p>
    <w:p w14:paraId="64D38E7B" w14:textId="0C065D5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3</w:t>
      </w:r>
      <w:r w:rsidR="00490037" w:rsidRPr="00917D37">
        <w:rPr>
          <w:rFonts w:ascii="Book Antiqua" w:eastAsia="Book Antiqua" w:hAnsi="Book Antiqua" w:cs="Book Antiqua"/>
          <w:color w:val="000000"/>
        </w:rPr>
        <w:t>0</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Tomita H</w:t>
      </w:r>
      <w:r w:rsidRPr="00917D37">
        <w:rPr>
          <w:rFonts w:ascii="Book Antiqua" w:eastAsia="Book Antiqua" w:hAnsi="Book Antiqua" w:cs="Book Antiqua"/>
          <w:color w:val="000000"/>
        </w:rPr>
        <w:t xml:space="preserve">, Tanaka K, Tanaka T, Hara A. Aldehyde dehydrogenase 1A1 in stem cells and cancer. </w:t>
      </w:r>
      <w:proofErr w:type="spellStart"/>
      <w:r w:rsidRPr="00917D37">
        <w:rPr>
          <w:rFonts w:ascii="Book Antiqua" w:eastAsia="Book Antiqua" w:hAnsi="Book Antiqua" w:cs="Book Antiqua"/>
          <w:i/>
          <w:iCs/>
          <w:color w:val="000000"/>
        </w:rPr>
        <w:t>Oncotarget</w:t>
      </w:r>
      <w:proofErr w:type="spellEnd"/>
      <w:r w:rsidRPr="00917D37">
        <w:rPr>
          <w:rFonts w:ascii="Book Antiqua" w:eastAsia="Book Antiqua" w:hAnsi="Book Antiqua" w:cs="Book Antiqua"/>
          <w:color w:val="000000"/>
        </w:rPr>
        <w:t xml:space="preserve"> 2016; </w:t>
      </w:r>
      <w:r w:rsidRPr="00917D37">
        <w:rPr>
          <w:rFonts w:ascii="Book Antiqua" w:eastAsia="Book Antiqua" w:hAnsi="Book Antiqua" w:cs="Book Antiqua"/>
          <w:b/>
          <w:bCs/>
          <w:color w:val="000000"/>
        </w:rPr>
        <w:t>7</w:t>
      </w:r>
      <w:r w:rsidRPr="00917D37">
        <w:rPr>
          <w:rFonts w:ascii="Book Antiqua" w:eastAsia="Book Antiqua" w:hAnsi="Book Antiqua" w:cs="Book Antiqua"/>
          <w:color w:val="000000"/>
        </w:rPr>
        <w:t>: 11018-11032 [PMID: 26783961 DOI: 10.18632/oncotarget.6920]</w:t>
      </w:r>
    </w:p>
    <w:p w14:paraId="230DF800" w14:textId="6B3753BA"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3</w:t>
      </w:r>
      <w:r w:rsidR="00490037"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Bidan</w:t>
      </w:r>
      <w:proofErr w:type="spellEnd"/>
      <w:r w:rsidRPr="00917D37">
        <w:rPr>
          <w:rFonts w:ascii="Book Antiqua" w:eastAsia="Book Antiqua" w:hAnsi="Book Antiqua" w:cs="Book Antiqua"/>
          <w:b/>
          <w:bCs/>
          <w:color w:val="000000"/>
        </w:rPr>
        <w:t xml:space="preserve"> N</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Bailleul</w:t>
      </w:r>
      <w:proofErr w:type="spellEnd"/>
      <w:r w:rsidRPr="00917D37">
        <w:rPr>
          <w:rFonts w:ascii="Book Antiqua" w:eastAsia="Book Antiqua" w:hAnsi="Book Antiqua" w:cs="Book Antiqua"/>
          <w:color w:val="000000"/>
        </w:rPr>
        <w:t xml:space="preserve">-Dubois J, Duval J, Winter M, </w:t>
      </w:r>
      <w:proofErr w:type="spellStart"/>
      <w:r w:rsidRPr="00917D37">
        <w:rPr>
          <w:rFonts w:ascii="Book Antiqua" w:eastAsia="Book Antiqua" w:hAnsi="Book Antiqua" w:cs="Book Antiqua"/>
          <w:color w:val="000000"/>
        </w:rPr>
        <w:t>Denoulet</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Hannebicque</w:t>
      </w:r>
      <w:proofErr w:type="spellEnd"/>
      <w:r w:rsidRPr="00917D37">
        <w:rPr>
          <w:rFonts w:ascii="Book Antiqua" w:eastAsia="Book Antiqua" w:hAnsi="Book Antiqua" w:cs="Book Antiqua"/>
          <w:color w:val="000000"/>
        </w:rPr>
        <w:t xml:space="preserve"> K, El-Sayed IY, </w:t>
      </w:r>
      <w:proofErr w:type="spellStart"/>
      <w:r w:rsidRPr="00917D37">
        <w:rPr>
          <w:rFonts w:ascii="Book Antiqua" w:eastAsia="Book Antiqua" w:hAnsi="Book Antiqua" w:cs="Book Antiqua"/>
          <w:color w:val="000000"/>
        </w:rPr>
        <w:t>Ginestier</w:t>
      </w:r>
      <w:proofErr w:type="spellEnd"/>
      <w:r w:rsidRPr="00917D37">
        <w:rPr>
          <w:rFonts w:ascii="Book Antiqua" w:eastAsia="Book Antiqua" w:hAnsi="Book Antiqua" w:cs="Book Antiqua"/>
          <w:color w:val="000000"/>
        </w:rPr>
        <w:t xml:space="preserve"> C, </w:t>
      </w:r>
      <w:proofErr w:type="spellStart"/>
      <w:r w:rsidRPr="00917D37">
        <w:rPr>
          <w:rFonts w:ascii="Book Antiqua" w:eastAsia="Book Antiqua" w:hAnsi="Book Antiqua" w:cs="Book Antiqua"/>
          <w:color w:val="000000"/>
        </w:rPr>
        <w:t>Forissier</w:t>
      </w:r>
      <w:proofErr w:type="spellEnd"/>
      <w:r w:rsidRPr="00917D37">
        <w:rPr>
          <w:rFonts w:ascii="Book Antiqua" w:eastAsia="Book Antiqua" w:hAnsi="Book Antiqua" w:cs="Book Antiqua"/>
          <w:color w:val="000000"/>
        </w:rPr>
        <w:t xml:space="preserve"> V, </w:t>
      </w:r>
      <w:proofErr w:type="spellStart"/>
      <w:r w:rsidRPr="00917D37">
        <w:rPr>
          <w:rFonts w:ascii="Book Antiqua" w:eastAsia="Book Antiqua" w:hAnsi="Book Antiqua" w:cs="Book Antiqua"/>
          <w:color w:val="000000"/>
        </w:rPr>
        <w:t>Charafe-Jauffret</w:t>
      </w:r>
      <w:proofErr w:type="spellEnd"/>
      <w:r w:rsidRPr="00917D37">
        <w:rPr>
          <w:rFonts w:ascii="Book Antiqua" w:eastAsia="Book Antiqua" w:hAnsi="Book Antiqua" w:cs="Book Antiqua"/>
          <w:color w:val="000000"/>
        </w:rPr>
        <w:t xml:space="preserve"> E, </w:t>
      </w:r>
      <w:proofErr w:type="spellStart"/>
      <w:r w:rsidRPr="00917D37">
        <w:rPr>
          <w:rFonts w:ascii="Book Antiqua" w:eastAsia="Book Antiqua" w:hAnsi="Book Antiqua" w:cs="Book Antiqua"/>
          <w:color w:val="000000"/>
        </w:rPr>
        <w:t>Macario</w:t>
      </w:r>
      <w:proofErr w:type="spellEnd"/>
      <w:r w:rsidRPr="00917D37">
        <w:rPr>
          <w:rFonts w:ascii="Book Antiqua" w:eastAsia="Book Antiqua" w:hAnsi="Book Antiqua" w:cs="Book Antiqua"/>
          <w:color w:val="000000"/>
        </w:rPr>
        <w:t xml:space="preserve"> M, Matsunaga YT, </w:t>
      </w:r>
      <w:proofErr w:type="spellStart"/>
      <w:r w:rsidRPr="00917D37">
        <w:rPr>
          <w:rFonts w:ascii="Book Antiqua" w:eastAsia="Book Antiqua" w:hAnsi="Book Antiqua" w:cs="Book Antiqua"/>
          <w:color w:val="000000"/>
        </w:rPr>
        <w:t>Meignan</w:t>
      </w:r>
      <w:proofErr w:type="spellEnd"/>
      <w:r w:rsidRPr="00917D37">
        <w:rPr>
          <w:rFonts w:ascii="Book Antiqua" w:eastAsia="Book Antiqua" w:hAnsi="Book Antiqua" w:cs="Book Antiqua"/>
          <w:color w:val="000000"/>
        </w:rPr>
        <w:t xml:space="preserve"> S, </w:t>
      </w:r>
      <w:proofErr w:type="spellStart"/>
      <w:r w:rsidRPr="00917D37">
        <w:rPr>
          <w:rFonts w:ascii="Book Antiqua" w:eastAsia="Book Antiqua" w:hAnsi="Book Antiqua" w:cs="Book Antiqua"/>
          <w:color w:val="000000"/>
        </w:rPr>
        <w:t>Anquez</w:t>
      </w:r>
      <w:proofErr w:type="spellEnd"/>
      <w:r w:rsidRPr="00917D37">
        <w:rPr>
          <w:rFonts w:ascii="Book Antiqua" w:eastAsia="Book Antiqua" w:hAnsi="Book Antiqua" w:cs="Book Antiqua"/>
          <w:color w:val="000000"/>
        </w:rPr>
        <w:t xml:space="preserve"> F, Julien S, </w:t>
      </w:r>
      <w:proofErr w:type="spellStart"/>
      <w:r w:rsidRPr="00917D37">
        <w:rPr>
          <w:rFonts w:ascii="Book Antiqua" w:eastAsia="Book Antiqua" w:hAnsi="Book Antiqua" w:cs="Book Antiqua"/>
          <w:color w:val="000000"/>
        </w:rPr>
        <w:t>Bonnefond</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Derhourhi</w:t>
      </w:r>
      <w:proofErr w:type="spellEnd"/>
      <w:r w:rsidRPr="00917D37">
        <w:rPr>
          <w:rFonts w:ascii="Book Antiqua" w:eastAsia="Book Antiqua" w:hAnsi="Book Antiqua" w:cs="Book Antiqua"/>
          <w:color w:val="000000"/>
        </w:rPr>
        <w:t xml:space="preserve"> M, Le </w:t>
      </w:r>
      <w:proofErr w:type="spellStart"/>
      <w:r w:rsidRPr="00917D37">
        <w:rPr>
          <w:rFonts w:ascii="Book Antiqua" w:eastAsia="Book Antiqua" w:hAnsi="Book Antiqua" w:cs="Book Antiqua"/>
          <w:color w:val="000000"/>
        </w:rPr>
        <w:t>Bourhis</w:t>
      </w:r>
      <w:proofErr w:type="spellEnd"/>
      <w:r w:rsidRPr="00917D37">
        <w:rPr>
          <w:rFonts w:ascii="Book Antiqua" w:eastAsia="Book Antiqua" w:hAnsi="Book Antiqua" w:cs="Book Antiqua"/>
          <w:color w:val="000000"/>
        </w:rPr>
        <w:t xml:space="preserve"> X, </w:t>
      </w:r>
      <w:proofErr w:type="spellStart"/>
      <w:r w:rsidRPr="00917D37">
        <w:rPr>
          <w:rFonts w:ascii="Book Antiqua" w:eastAsia="Book Antiqua" w:hAnsi="Book Antiqua" w:cs="Book Antiqua"/>
          <w:color w:val="000000"/>
        </w:rPr>
        <w:t>Lagadec</w:t>
      </w:r>
      <w:proofErr w:type="spellEnd"/>
      <w:r w:rsidRPr="00917D37">
        <w:rPr>
          <w:rFonts w:ascii="Book Antiqua" w:eastAsia="Book Antiqua" w:hAnsi="Book Antiqua" w:cs="Book Antiqua"/>
          <w:color w:val="000000"/>
        </w:rPr>
        <w:t xml:space="preserve"> C. Transcriptomic Analysis of Breast Cancer Stem Cells and Development of a pALDH1A1:mNeptune Reporter System for Live Tracking. </w:t>
      </w:r>
      <w:r w:rsidRPr="00917D37">
        <w:rPr>
          <w:rFonts w:ascii="Book Antiqua" w:eastAsia="Book Antiqua" w:hAnsi="Book Antiqua" w:cs="Book Antiqua"/>
          <w:i/>
          <w:iCs/>
          <w:color w:val="000000"/>
        </w:rPr>
        <w:t>Proteomics</w:t>
      </w:r>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19</w:t>
      </w:r>
      <w:r w:rsidRPr="00917D37">
        <w:rPr>
          <w:rFonts w:ascii="Book Antiqua" w:eastAsia="Book Antiqua" w:hAnsi="Book Antiqua" w:cs="Book Antiqua"/>
          <w:color w:val="000000"/>
        </w:rPr>
        <w:t>: e1800454 [PMID: 31430054 DOI: 10.1002/pmic.201800454]</w:t>
      </w:r>
    </w:p>
    <w:p w14:paraId="69EFE061" w14:textId="6B51B13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3</w:t>
      </w:r>
      <w:r w:rsidR="001257AE"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Huang CP</w:t>
      </w:r>
      <w:r w:rsidRPr="00917D37">
        <w:rPr>
          <w:rFonts w:ascii="Book Antiqua" w:eastAsia="Book Antiqua" w:hAnsi="Book Antiqua" w:cs="Book Antiqua"/>
          <w:color w:val="000000"/>
        </w:rPr>
        <w:t xml:space="preserve">, Tsai MF, Chang TH, Tang WC, Chen SY, Lai HH, Lin TY, Yang JC, Yang PC, Shih JY, Lin SB. ALDH-positive lung cancer stem cells confer resistance to epidermal growth factor receptor tyrosine kinase inhibitors. </w:t>
      </w:r>
      <w:r w:rsidRPr="00917D37">
        <w:rPr>
          <w:rFonts w:ascii="Book Antiqua" w:eastAsia="Book Antiqua" w:hAnsi="Book Antiqua" w:cs="Book Antiqua"/>
          <w:i/>
          <w:iCs/>
          <w:color w:val="000000"/>
        </w:rPr>
        <w:t>Cancer Lett</w:t>
      </w:r>
      <w:r w:rsidRPr="00917D37">
        <w:rPr>
          <w:rFonts w:ascii="Book Antiqua" w:eastAsia="Book Antiqua" w:hAnsi="Book Antiqua" w:cs="Book Antiqua"/>
          <w:color w:val="000000"/>
        </w:rPr>
        <w:t xml:space="preserve"> 2013; </w:t>
      </w:r>
      <w:r w:rsidRPr="00917D37">
        <w:rPr>
          <w:rFonts w:ascii="Book Antiqua" w:eastAsia="Book Antiqua" w:hAnsi="Book Antiqua" w:cs="Book Antiqua"/>
          <w:b/>
          <w:bCs/>
          <w:color w:val="000000"/>
        </w:rPr>
        <w:t>328</w:t>
      </w:r>
      <w:r w:rsidRPr="00917D37">
        <w:rPr>
          <w:rFonts w:ascii="Book Antiqua" w:eastAsia="Book Antiqua" w:hAnsi="Book Antiqua" w:cs="Book Antiqua"/>
          <w:color w:val="000000"/>
        </w:rPr>
        <w:t>: 144-151 [PMID: 22935675 DOI: 10.1016/j.canlet.2012.08.021]</w:t>
      </w:r>
    </w:p>
    <w:p w14:paraId="327FD4E9" w14:textId="38084640"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3</w:t>
      </w:r>
      <w:r w:rsidR="001257AE" w:rsidRPr="00917D37">
        <w:rPr>
          <w:rFonts w:ascii="Book Antiqua" w:eastAsia="Book Antiqua" w:hAnsi="Book Antiqua" w:cs="Book Antiqua"/>
          <w:color w:val="000000"/>
        </w:rPr>
        <w:t>3</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uo M</w:t>
      </w:r>
      <w:r w:rsidRPr="00917D37">
        <w:rPr>
          <w:rFonts w:ascii="Book Antiqua" w:eastAsia="Book Antiqua" w:hAnsi="Book Antiqua" w:cs="Book Antiqua"/>
          <w:color w:val="000000"/>
        </w:rPr>
        <w:t xml:space="preserve">, Brooks M, </w:t>
      </w:r>
      <w:proofErr w:type="spellStart"/>
      <w:r w:rsidRPr="00917D37">
        <w:rPr>
          <w:rFonts w:ascii="Book Antiqua" w:eastAsia="Book Antiqua" w:hAnsi="Book Antiqua" w:cs="Book Antiqua"/>
          <w:color w:val="000000"/>
        </w:rPr>
        <w:t>Wicha</w:t>
      </w:r>
      <w:proofErr w:type="spellEnd"/>
      <w:r w:rsidRPr="00917D37">
        <w:rPr>
          <w:rFonts w:ascii="Book Antiqua" w:eastAsia="Book Antiqua" w:hAnsi="Book Antiqua" w:cs="Book Antiqua"/>
          <w:color w:val="000000"/>
        </w:rPr>
        <w:t xml:space="preserve"> MS. Epithelial-mesenchymal plasticity of breast cancer stem cells: implications for metastasis and therapeutic resistance. </w:t>
      </w:r>
      <w:proofErr w:type="spellStart"/>
      <w:r w:rsidRPr="00917D37">
        <w:rPr>
          <w:rFonts w:ascii="Book Antiqua" w:eastAsia="Book Antiqua" w:hAnsi="Book Antiqua" w:cs="Book Antiqua"/>
          <w:i/>
          <w:iCs/>
          <w:color w:val="000000"/>
        </w:rPr>
        <w:t>Curr</w:t>
      </w:r>
      <w:proofErr w:type="spellEnd"/>
      <w:r w:rsidRPr="00917D37">
        <w:rPr>
          <w:rFonts w:ascii="Book Antiqua" w:eastAsia="Book Antiqua" w:hAnsi="Book Antiqua" w:cs="Book Antiqua"/>
          <w:i/>
          <w:iCs/>
          <w:color w:val="000000"/>
        </w:rPr>
        <w:t xml:space="preserve"> Pharm Des</w:t>
      </w:r>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21</w:t>
      </w:r>
      <w:r w:rsidRPr="00917D37">
        <w:rPr>
          <w:rFonts w:ascii="Book Antiqua" w:eastAsia="Book Antiqua" w:hAnsi="Book Antiqua" w:cs="Book Antiqua"/>
          <w:color w:val="000000"/>
        </w:rPr>
        <w:t>: 1301-1310 [PMID: 25506895 DOI: 10.2174/1381612821666141211120604]</w:t>
      </w:r>
    </w:p>
    <w:p w14:paraId="6D17C928" w14:textId="307BD2CD"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3</w:t>
      </w:r>
      <w:r w:rsidR="001257AE" w:rsidRPr="00917D37">
        <w:rPr>
          <w:rFonts w:ascii="Book Antiqua" w:eastAsia="Book Antiqua" w:hAnsi="Book Antiqua" w:cs="Book Antiqua"/>
          <w:color w:val="000000"/>
        </w:rPr>
        <w:t>4</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Anorma</w:t>
      </w:r>
      <w:proofErr w:type="spellEnd"/>
      <w:r w:rsidRPr="00917D37">
        <w:rPr>
          <w:rFonts w:ascii="Book Antiqua" w:eastAsia="Book Antiqua" w:hAnsi="Book Antiqua" w:cs="Book Antiqua"/>
          <w:b/>
          <w:bCs/>
          <w:color w:val="000000"/>
        </w:rPr>
        <w:t xml:space="preserve"> C</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Hedhli</w:t>
      </w:r>
      <w:proofErr w:type="spellEnd"/>
      <w:r w:rsidRPr="00917D37">
        <w:rPr>
          <w:rFonts w:ascii="Book Antiqua" w:eastAsia="Book Antiqua" w:hAnsi="Book Antiqua" w:cs="Book Antiqua"/>
          <w:color w:val="000000"/>
        </w:rPr>
        <w:t xml:space="preserve"> J, </w:t>
      </w:r>
      <w:proofErr w:type="spellStart"/>
      <w:r w:rsidRPr="00917D37">
        <w:rPr>
          <w:rFonts w:ascii="Book Antiqua" w:eastAsia="Book Antiqua" w:hAnsi="Book Antiqua" w:cs="Book Antiqua"/>
          <w:color w:val="000000"/>
        </w:rPr>
        <w:t>Bearrood</w:t>
      </w:r>
      <w:proofErr w:type="spellEnd"/>
      <w:r w:rsidRPr="00917D37">
        <w:rPr>
          <w:rFonts w:ascii="Book Antiqua" w:eastAsia="Book Antiqua" w:hAnsi="Book Antiqua" w:cs="Book Antiqua"/>
          <w:color w:val="000000"/>
        </w:rPr>
        <w:t xml:space="preserve"> TE, </w:t>
      </w:r>
      <w:proofErr w:type="spellStart"/>
      <w:r w:rsidRPr="00917D37">
        <w:rPr>
          <w:rFonts w:ascii="Book Antiqua" w:eastAsia="Book Antiqua" w:hAnsi="Book Antiqua" w:cs="Book Antiqua"/>
          <w:color w:val="000000"/>
        </w:rPr>
        <w:t>Pino</w:t>
      </w:r>
      <w:proofErr w:type="spellEnd"/>
      <w:r w:rsidRPr="00917D37">
        <w:rPr>
          <w:rFonts w:ascii="Book Antiqua" w:eastAsia="Book Antiqua" w:hAnsi="Book Antiqua" w:cs="Book Antiqua"/>
          <w:color w:val="000000"/>
        </w:rPr>
        <w:t xml:space="preserve"> NW, Gardner SH, Inaba H, Zhang P, Li Y, Feng D, Dibrell SE, Kilian KA, </w:t>
      </w:r>
      <w:proofErr w:type="spellStart"/>
      <w:r w:rsidRPr="00917D37">
        <w:rPr>
          <w:rFonts w:ascii="Book Antiqua" w:eastAsia="Book Antiqua" w:hAnsi="Book Antiqua" w:cs="Book Antiqua"/>
          <w:color w:val="000000"/>
        </w:rPr>
        <w:t>Dobrucki</w:t>
      </w:r>
      <w:proofErr w:type="spellEnd"/>
      <w:r w:rsidRPr="00917D37">
        <w:rPr>
          <w:rFonts w:ascii="Book Antiqua" w:eastAsia="Book Antiqua" w:hAnsi="Book Antiqua" w:cs="Book Antiqua"/>
          <w:color w:val="000000"/>
        </w:rPr>
        <w:t xml:space="preserve"> LW, Fan TM, Chan J. Surveillance of Cancer Stem Cell Plasticity Using an Isoform-Selective Fluorescent Probe for Aldehyde Dehydrogenase 1A1. </w:t>
      </w:r>
      <w:r w:rsidRPr="00917D37">
        <w:rPr>
          <w:rFonts w:ascii="Book Antiqua" w:eastAsia="Book Antiqua" w:hAnsi="Book Antiqua" w:cs="Book Antiqua"/>
          <w:i/>
          <w:iCs/>
          <w:color w:val="000000"/>
        </w:rPr>
        <w:t>ACS Cent Sci</w:t>
      </w:r>
      <w:r w:rsidRPr="00917D37">
        <w:rPr>
          <w:rFonts w:ascii="Book Antiqua" w:eastAsia="Book Antiqua" w:hAnsi="Book Antiqua" w:cs="Book Antiqua"/>
          <w:color w:val="000000"/>
        </w:rPr>
        <w:t xml:space="preserve"> 2018; </w:t>
      </w:r>
      <w:r w:rsidRPr="00917D37">
        <w:rPr>
          <w:rFonts w:ascii="Book Antiqua" w:eastAsia="Book Antiqua" w:hAnsi="Book Antiqua" w:cs="Book Antiqua"/>
          <w:b/>
          <w:bCs/>
          <w:color w:val="000000"/>
        </w:rPr>
        <w:t>4</w:t>
      </w:r>
      <w:r w:rsidRPr="00917D37">
        <w:rPr>
          <w:rFonts w:ascii="Book Antiqua" w:eastAsia="Book Antiqua" w:hAnsi="Book Antiqua" w:cs="Book Antiqua"/>
          <w:color w:val="000000"/>
        </w:rPr>
        <w:t>: 1045-1055 [PMID: 30159402 DOI: 10.1021/acscentsci.8b00313]</w:t>
      </w:r>
    </w:p>
    <w:p w14:paraId="448CED8E" w14:textId="1952DC3D"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3</w:t>
      </w:r>
      <w:r w:rsidR="001257AE" w:rsidRPr="00917D37">
        <w:rPr>
          <w:rFonts w:ascii="Book Antiqua" w:eastAsia="Book Antiqua" w:hAnsi="Book Antiqua" w:cs="Book Antiqua"/>
          <w:color w:val="000000"/>
        </w:rPr>
        <w:t>5</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Gener</w:t>
      </w:r>
      <w:proofErr w:type="spellEnd"/>
      <w:r w:rsidRPr="00917D37">
        <w:rPr>
          <w:rFonts w:ascii="Book Antiqua" w:eastAsia="Book Antiqua" w:hAnsi="Book Antiqua" w:cs="Book Antiqua"/>
          <w:b/>
          <w:bCs/>
          <w:color w:val="000000"/>
        </w:rPr>
        <w:t xml:space="preserve"> P</w:t>
      </w:r>
      <w:r w:rsidRPr="00917D37">
        <w:rPr>
          <w:rFonts w:ascii="Book Antiqua" w:eastAsia="Book Antiqua" w:hAnsi="Book Antiqua" w:cs="Book Antiqua"/>
          <w:color w:val="000000"/>
        </w:rPr>
        <w:t xml:space="preserve">, Gouveia LP, </w:t>
      </w:r>
      <w:proofErr w:type="spellStart"/>
      <w:r w:rsidRPr="00917D37">
        <w:rPr>
          <w:rFonts w:ascii="Book Antiqua" w:eastAsia="Book Antiqua" w:hAnsi="Book Antiqua" w:cs="Book Antiqua"/>
          <w:color w:val="000000"/>
        </w:rPr>
        <w:t>Sabat</w:t>
      </w:r>
      <w:proofErr w:type="spellEnd"/>
      <w:r w:rsidRPr="00917D37">
        <w:rPr>
          <w:rFonts w:ascii="Book Antiqua" w:eastAsia="Book Antiqua" w:hAnsi="Book Antiqua" w:cs="Book Antiqua"/>
          <w:color w:val="000000"/>
        </w:rPr>
        <w:t xml:space="preserve"> GR, de Sousa Rafael DF, Fort NB, </w:t>
      </w:r>
      <w:proofErr w:type="spellStart"/>
      <w:r w:rsidRPr="00917D37">
        <w:rPr>
          <w:rFonts w:ascii="Book Antiqua" w:eastAsia="Book Antiqua" w:hAnsi="Book Antiqua" w:cs="Book Antiqua"/>
          <w:color w:val="000000"/>
        </w:rPr>
        <w:t>Arranja</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Fernández</w:t>
      </w:r>
      <w:proofErr w:type="spellEnd"/>
      <w:r w:rsidRPr="00917D37">
        <w:rPr>
          <w:rFonts w:ascii="Book Antiqua" w:eastAsia="Book Antiqua" w:hAnsi="Book Antiqua" w:cs="Book Antiqua"/>
          <w:color w:val="000000"/>
        </w:rPr>
        <w:t xml:space="preserve"> Y, Prieto RM, Ortega JS, </w:t>
      </w:r>
      <w:proofErr w:type="spellStart"/>
      <w:r w:rsidRPr="00917D37">
        <w:rPr>
          <w:rFonts w:ascii="Book Antiqua" w:eastAsia="Book Antiqua" w:hAnsi="Book Antiqua" w:cs="Book Antiqua"/>
          <w:color w:val="000000"/>
        </w:rPr>
        <w:t>Arango</w:t>
      </w:r>
      <w:proofErr w:type="spellEnd"/>
      <w:r w:rsidRPr="00917D37">
        <w:rPr>
          <w:rFonts w:ascii="Book Antiqua" w:eastAsia="Book Antiqua" w:hAnsi="Book Antiqua" w:cs="Book Antiqua"/>
          <w:color w:val="000000"/>
        </w:rPr>
        <w:t xml:space="preserve"> D, </w:t>
      </w:r>
      <w:proofErr w:type="spellStart"/>
      <w:r w:rsidRPr="00917D37">
        <w:rPr>
          <w:rFonts w:ascii="Book Antiqua" w:eastAsia="Book Antiqua" w:hAnsi="Book Antiqua" w:cs="Book Antiqua"/>
          <w:color w:val="000000"/>
        </w:rPr>
        <w:t>Abasolo</w:t>
      </w:r>
      <w:proofErr w:type="spellEnd"/>
      <w:r w:rsidRPr="00917D37">
        <w:rPr>
          <w:rFonts w:ascii="Book Antiqua" w:eastAsia="Book Antiqua" w:hAnsi="Book Antiqua" w:cs="Book Antiqua"/>
          <w:color w:val="000000"/>
        </w:rPr>
        <w:t xml:space="preserve"> I, </w:t>
      </w:r>
      <w:proofErr w:type="spellStart"/>
      <w:r w:rsidRPr="00917D37">
        <w:rPr>
          <w:rFonts w:ascii="Book Antiqua" w:eastAsia="Book Antiqua" w:hAnsi="Book Antiqua" w:cs="Book Antiqua"/>
          <w:color w:val="000000"/>
        </w:rPr>
        <w:t>Videira</w:t>
      </w:r>
      <w:proofErr w:type="spellEnd"/>
      <w:r w:rsidRPr="00917D37">
        <w:rPr>
          <w:rFonts w:ascii="Book Antiqua" w:eastAsia="Book Antiqua" w:hAnsi="Book Antiqua" w:cs="Book Antiqua"/>
          <w:color w:val="000000"/>
        </w:rPr>
        <w:t xml:space="preserve"> M, Schwartz S Jr. Fluorescent CSC models evidence that targeted nanomedicines improve treatment sensitivity of breast and colon cancer stem cells. </w:t>
      </w:r>
      <w:r w:rsidRPr="00917D37">
        <w:rPr>
          <w:rFonts w:ascii="Book Antiqua" w:eastAsia="Book Antiqua" w:hAnsi="Book Antiqua" w:cs="Book Antiqua"/>
          <w:i/>
          <w:iCs/>
          <w:color w:val="000000"/>
        </w:rPr>
        <w:t>Nanomedicine</w:t>
      </w:r>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11</w:t>
      </w:r>
      <w:r w:rsidRPr="00917D37">
        <w:rPr>
          <w:rFonts w:ascii="Book Antiqua" w:eastAsia="Book Antiqua" w:hAnsi="Book Antiqua" w:cs="Book Antiqua"/>
          <w:color w:val="000000"/>
        </w:rPr>
        <w:t>: 1883-1892 [PMID: 26238079 DOI: 10.1016/j.nano.2015.07.009]</w:t>
      </w:r>
    </w:p>
    <w:p w14:paraId="6D823B52" w14:textId="1AD7DAD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3</w:t>
      </w:r>
      <w:r w:rsidR="001257AE"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Serganova</w:t>
      </w:r>
      <w:proofErr w:type="spellEnd"/>
      <w:r w:rsidRPr="00917D37">
        <w:rPr>
          <w:rFonts w:ascii="Book Antiqua" w:eastAsia="Book Antiqua" w:hAnsi="Book Antiqua" w:cs="Book Antiqua"/>
          <w:b/>
          <w:bCs/>
          <w:color w:val="000000"/>
        </w:rPr>
        <w:t xml:space="preserve"> I</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Blasberg</w:t>
      </w:r>
      <w:proofErr w:type="spellEnd"/>
      <w:r w:rsidRPr="00917D37">
        <w:rPr>
          <w:rFonts w:ascii="Book Antiqua" w:eastAsia="Book Antiqua" w:hAnsi="Book Antiqua" w:cs="Book Antiqua"/>
          <w:color w:val="000000"/>
        </w:rPr>
        <w:t xml:space="preserve"> RG. Molecular Imaging with Reporter Genes: Has Its Promise Been Delivered? </w:t>
      </w:r>
      <w:r w:rsidRPr="00917D37">
        <w:rPr>
          <w:rFonts w:ascii="Book Antiqua" w:eastAsia="Book Antiqua" w:hAnsi="Book Antiqua" w:cs="Book Antiqua"/>
          <w:i/>
          <w:iCs/>
          <w:color w:val="000000"/>
        </w:rPr>
        <w:t xml:space="preserve">J </w:t>
      </w:r>
      <w:proofErr w:type="spellStart"/>
      <w:r w:rsidRPr="00917D37">
        <w:rPr>
          <w:rFonts w:ascii="Book Antiqua" w:eastAsia="Book Antiqua" w:hAnsi="Book Antiqua" w:cs="Book Antiqua"/>
          <w:i/>
          <w:iCs/>
          <w:color w:val="000000"/>
        </w:rPr>
        <w:t>Nucl</w:t>
      </w:r>
      <w:proofErr w:type="spellEnd"/>
      <w:r w:rsidRPr="00917D37">
        <w:rPr>
          <w:rFonts w:ascii="Book Antiqua" w:eastAsia="Book Antiqua" w:hAnsi="Book Antiqua" w:cs="Book Antiqua"/>
          <w:i/>
          <w:iCs/>
          <w:color w:val="000000"/>
        </w:rPr>
        <w:t xml:space="preserve"> Med</w:t>
      </w:r>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60</w:t>
      </w:r>
      <w:r w:rsidRPr="00917D37">
        <w:rPr>
          <w:rFonts w:ascii="Book Antiqua" w:eastAsia="Book Antiqua" w:hAnsi="Book Antiqua" w:cs="Book Antiqua"/>
          <w:color w:val="000000"/>
        </w:rPr>
        <w:t>: 1665-1681 [PMID: 31792128 DOI: 10.2967/jnumed.118.220004]</w:t>
      </w:r>
    </w:p>
    <w:p w14:paraId="382AB7B8" w14:textId="65F42DCB"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3</w:t>
      </w:r>
      <w:r w:rsidR="001257AE"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i M</w:t>
      </w:r>
      <w:r w:rsidRPr="00917D37">
        <w:rPr>
          <w:rFonts w:ascii="Book Antiqua" w:eastAsia="Book Antiqua" w:hAnsi="Book Antiqua" w:cs="Book Antiqua"/>
          <w:color w:val="000000"/>
        </w:rPr>
        <w:t xml:space="preserve">, Wang Y, Liu M, Lan X. Multimodality reporter gene imaging: Construction strategies and application. </w:t>
      </w:r>
      <w:proofErr w:type="spellStart"/>
      <w:r w:rsidRPr="00917D37">
        <w:rPr>
          <w:rFonts w:ascii="Book Antiqua" w:eastAsia="Book Antiqua" w:hAnsi="Book Antiqua" w:cs="Book Antiqua"/>
          <w:i/>
          <w:iCs/>
          <w:color w:val="000000"/>
        </w:rPr>
        <w:t>Theranostics</w:t>
      </w:r>
      <w:proofErr w:type="spellEnd"/>
      <w:r w:rsidRPr="00917D37">
        <w:rPr>
          <w:rFonts w:ascii="Book Antiqua" w:eastAsia="Book Antiqua" w:hAnsi="Book Antiqua" w:cs="Book Antiqua"/>
          <w:color w:val="000000"/>
        </w:rPr>
        <w:t xml:space="preserve"> 2018; </w:t>
      </w:r>
      <w:r w:rsidRPr="00917D37">
        <w:rPr>
          <w:rFonts w:ascii="Book Antiqua" w:eastAsia="Book Antiqua" w:hAnsi="Book Antiqua" w:cs="Book Antiqua"/>
          <w:b/>
          <w:bCs/>
          <w:color w:val="000000"/>
        </w:rPr>
        <w:t>8</w:t>
      </w:r>
      <w:r w:rsidRPr="00917D37">
        <w:rPr>
          <w:rFonts w:ascii="Book Antiqua" w:eastAsia="Book Antiqua" w:hAnsi="Book Antiqua" w:cs="Book Antiqua"/>
          <w:color w:val="000000"/>
        </w:rPr>
        <w:t>: 2954-2973 [PMID: 29896296 DOI: 10.7150/thno.24108]</w:t>
      </w:r>
    </w:p>
    <w:p w14:paraId="59D6DC4B" w14:textId="638DB8F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3</w:t>
      </w:r>
      <w:r w:rsidR="001257AE"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Tang B</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Raviv</w:t>
      </w:r>
      <w:proofErr w:type="spellEnd"/>
      <w:r w:rsidRPr="00917D37">
        <w:rPr>
          <w:rFonts w:ascii="Book Antiqua" w:eastAsia="Book Antiqua" w:hAnsi="Book Antiqua" w:cs="Book Antiqua"/>
          <w:color w:val="000000"/>
        </w:rPr>
        <w:t xml:space="preserve"> A, Esposito D, Flanders KC, Daniel C, Nghiem BT, Garfield S, Lim L, Mannan P, Robles AI, Smith WI Jr, </w:t>
      </w:r>
      <w:proofErr w:type="spellStart"/>
      <w:r w:rsidRPr="00917D37">
        <w:rPr>
          <w:rFonts w:ascii="Book Antiqua" w:eastAsia="Book Antiqua" w:hAnsi="Book Antiqua" w:cs="Book Antiqua"/>
          <w:color w:val="000000"/>
        </w:rPr>
        <w:t>Zimmerberg</w:t>
      </w:r>
      <w:proofErr w:type="spellEnd"/>
      <w:r w:rsidRPr="00917D37">
        <w:rPr>
          <w:rFonts w:ascii="Book Antiqua" w:eastAsia="Book Antiqua" w:hAnsi="Book Antiqua" w:cs="Book Antiqua"/>
          <w:color w:val="000000"/>
        </w:rPr>
        <w:t xml:space="preserve"> J, </w:t>
      </w:r>
      <w:proofErr w:type="spellStart"/>
      <w:r w:rsidRPr="00917D37">
        <w:rPr>
          <w:rFonts w:ascii="Book Antiqua" w:eastAsia="Book Antiqua" w:hAnsi="Book Antiqua" w:cs="Book Antiqua"/>
          <w:color w:val="000000"/>
        </w:rPr>
        <w:t>Ravin</w:t>
      </w:r>
      <w:proofErr w:type="spellEnd"/>
      <w:r w:rsidRPr="00917D37">
        <w:rPr>
          <w:rFonts w:ascii="Book Antiqua" w:eastAsia="Book Antiqua" w:hAnsi="Book Antiqua" w:cs="Book Antiqua"/>
          <w:color w:val="000000"/>
        </w:rPr>
        <w:t xml:space="preserve"> R, Wakefield LM. A flexible reporter system for direct observation and isolation of cancer stem cells. </w:t>
      </w:r>
      <w:r w:rsidRPr="00917D37">
        <w:rPr>
          <w:rFonts w:ascii="Book Antiqua" w:eastAsia="Book Antiqua" w:hAnsi="Book Antiqua" w:cs="Book Antiqua"/>
          <w:i/>
          <w:iCs/>
          <w:color w:val="000000"/>
        </w:rPr>
        <w:t>Stem Cell Reports</w:t>
      </w:r>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4</w:t>
      </w:r>
      <w:r w:rsidRPr="00917D37">
        <w:rPr>
          <w:rFonts w:ascii="Book Antiqua" w:eastAsia="Book Antiqua" w:hAnsi="Book Antiqua" w:cs="Book Antiqua"/>
          <w:color w:val="000000"/>
        </w:rPr>
        <w:t>: 155-169 [PMID: 25497455 DOI: 10.1016/j.stemcr.2014.11.002]</w:t>
      </w:r>
    </w:p>
    <w:p w14:paraId="22CE09E8" w14:textId="6ED66828" w:rsidR="00A77B3E" w:rsidRPr="00917D37" w:rsidRDefault="001257AE"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lang w:val="es-ES"/>
        </w:rPr>
        <w:t>39</w:t>
      </w:r>
      <w:r w:rsidR="00944BC6" w:rsidRPr="00917D37">
        <w:rPr>
          <w:rFonts w:ascii="Book Antiqua" w:eastAsia="Book Antiqua" w:hAnsi="Book Antiqua" w:cs="Book Antiqua"/>
          <w:color w:val="000000"/>
          <w:lang w:val="es-ES"/>
        </w:rPr>
        <w:t xml:space="preserve"> </w:t>
      </w:r>
      <w:r w:rsidR="00944BC6" w:rsidRPr="00917D37">
        <w:rPr>
          <w:rFonts w:ascii="Book Antiqua" w:eastAsia="Book Antiqua" w:hAnsi="Book Antiqua" w:cs="Book Antiqua"/>
          <w:b/>
          <w:bCs/>
          <w:color w:val="000000"/>
          <w:lang w:val="es-ES"/>
        </w:rPr>
        <w:t>Jarrar A,</w:t>
      </w:r>
      <w:r w:rsidR="00944BC6" w:rsidRPr="00917D37">
        <w:rPr>
          <w:rFonts w:ascii="Book Antiqua" w:eastAsia="Book Antiqua" w:hAnsi="Book Antiqua" w:cs="Book Antiqua"/>
          <w:color w:val="000000"/>
          <w:lang w:val="es-ES"/>
        </w:rPr>
        <w:t xml:space="preserve"> Chumakova A, Hitomi M, Lathia JD. </w:t>
      </w:r>
      <w:r w:rsidR="00944BC6" w:rsidRPr="00917D37">
        <w:rPr>
          <w:rFonts w:ascii="Book Antiqua" w:eastAsia="Book Antiqua" w:hAnsi="Book Antiqua" w:cs="Book Antiqua"/>
          <w:color w:val="000000"/>
        </w:rPr>
        <w:t>Enrichment and Interrogation of Cancer Stem Cells. In: Cancer Stem Cells. Elsevier, 2016: 59–98</w:t>
      </w:r>
    </w:p>
    <w:p w14:paraId="555EC8E5" w14:textId="1DF79B44"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4</w:t>
      </w:r>
      <w:r w:rsidR="001257AE" w:rsidRPr="00917D37">
        <w:rPr>
          <w:rFonts w:ascii="Book Antiqua" w:eastAsia="Book Antiqua" w:hAnsi="Book Antiqua" w:cs="Book Antiqua"/>
          <w:color w:val="000000"/>
        </w:rPr>
        <w:t>0</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Mohammadi</w:t>
      </w:r>
      <w:proofErr w:type="spellEnd"/>
      <w:r w:rsidRPr="00917D37">
        <w:rPr>
          <w:rFonts w:ascii="Book Antiqua" w:eastAsia="Book Antiqua" w:hAnsi="Book Antiqua" w:cs="Book Antiqua"/>
          <w:b/>
          <w:bCs/>
          <w:color w:val="000000"/>
        </w:rPr>
        <w:t xml:space="preserve"> Z</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Karamzadeh</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Tabatabaiefar</w:t>
      </w:r>
      <w:proofErr w:type="spellEnd"/>
      <w:r w:rsidRPr="00917D37">
        <w:rPr>
          <w:rFonts w:ascii="Book Antiqua" w:eastAsia="Book Antiqua" w:hAnsi="Book Antiqua" w:cs="Book Antiqua"/>
          <w:color w:val="000000"/>
        </w:rPr>
        <w:t xml:space="preserve"> MA, </w:t>
      </w:r>
      <w:proofErr w:type="spellStart"/>
      <w:r w:rsidRPr="00917D37">
        <w:rPr>
          <w:rFonts w:ascii="Book Antiqua" w:eastAsia="Book Antiqua" w:hAnsi="Book Antiqua" w:cs="Book Antiqua"/>
          <w:color w:val="000000"/>
        </w:rPr>
        <w:t>Khanahmad</w:t>
      </w:r>
      <w:proofErr w:type="spellEnd"/>
      <w:r w:rsidRPr="00917D37">
        <w:rPr>
          <w:rFonts w:ascii="Book Antiqua" w:eastAsia="Book Antiqua" w:hAnsi="Book Antiqua" w:cs="Book Antiqua"/>
          <w:color w:val="000000"/>
        </w:rPr>
        <w:t xml:space="preserve"> H, </w:t>
      </w:r>
      <w:proofErr w:type="spellStart"/>
      <w:r w:rsidRPr="00917D37">
        <w:rPr>
          <w:rFonts w:ascii="Book Antiqua" w:eastAsia="Book Antiqua" w:hAnsi="Book Antiqua" w:cs="Book Antiqua"/>
          <w:color w:val="000000"/>
        </w:rPr>
        <w:t>Shariati</w:t>
      </w:r>
      <w:proofErr w:type="spellEnd"/>
      <w:r w:rsidRPr="00917D37">
        <w:rPr>
          <w:rFonts w:ascii="Book Antiqua" w:eastAsia="Book Antiqua" w:hAnsi="Book Antiqua" w:cs="Book Antiqua"/>
          <w:color w:val="000000"/>
        </w:rPr>
        <w:t xml:space="preserve"> L. Evidence for expression of </w:t>
      </w:r>
      <w:proofErr w:type="spellStart"/>
      <w:r w:rsidRPr="00917D37">
        <w:rPr>
          <w:rFonts w:ascii="Book Antiqua" w:eastAsia="Book Antiqua" w:hAnsi="Book Antiqua" w:cs="Book Antiqua"/>
          <w:color w:val="000000"/>
        </w:rPr>
        <w:t>promoterless</w:t>
      </w:r>
      <w:proofErr w:type="spellEnd"/>
      <w:r w:rsidRPr="00917D37">
        <w:rPr>
          <w:rFonts w:ascii="Book Antiqua" w:eastAsia="Book Antiqua" w:hAnsi="Book Antiqua" w:cs="Book Antiqua"/>
          <w:color w:val="000000"/>
        </w:rPr>
        <w:t xml:space="preserve"> GFP cassette: Is GFP an ideal reporter gene in biotechnology science? </w:t>
      </w:r>
      <w:r w:rsidRPr="00917D37">
        <w:rPr>
          <w:rFonts w:ascii="Book Antiqua" w:eastAsia="Book Antiqua" w:hAnsi="Book Antiqua" w:cs="Book Antiqua"/>
          <w:i/>
          <w:iCs/>
          <w:color w:val="000000"/>
        </w:rPr>
        <w:t>Res Pharm Sci</w:t>
      </w:r>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14</w:t>
      </w:r>
      <w:r w:rsidRPr="00917D37">
        <w:rPr>
          <w:rFonts w:ascii="Book Antiqua" w:eastAsia="Book Antiqua" w:hAnsi="Book Antiqua" w:cs="Book Antiqua"/>
          <w:color w:val="000000"/>
        </w:rPr>
        <w:t>: 351-358 [PMID: 31516512 DOI: 10.4103/1735-5362.263559]</w:t>
      </w:r>
    </w:p>
    <w:p w14:paraId="304DDB33" w14:textId="43DF652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4</w:t>
      </w:r>
      <w:r w:rsidR="001257AE"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Shaner</w:t>
      </w:r>
      <w:proofErr w:type="spellEnd"/>
      <w:r w:rsidRPr="00917D37">
        <w:rPr>
          <w:rFonts w:ascii="Book Antiqua" w:eastAsia="Book Antiqua" w:hAnsi="Book Antiqua" w:cs="Book Antiqua"/>
          <w:b/>
          <w:bCs/>
          <w:color w:val="000000"/>
        </w:rPr>
        <w:t xml:space="preserve"> NC</w:t>
      </w:r>
      <w:r w:rsidRPr="00917D37">
        <w:rPr>
          <w:rFonts w:ascii="Book Antiqua" w:eastAsia="Book Antiqua" w:hAnsi="Book Antiqua" w:cs="Book Antiqua"/>
          <w:color w:val="000000"/>
        </w:rPr>
        <w:t xml:space="preserve">, Steinbach PA, </w:t>
      </w:r>
      <w:proofErr w:type="spellStart"/>
      <w:r w:rsidRPr="00917D37">
        <w:rPr>
          <w:rFonts w:ascii="Book Antiqua" w:eastAsia="Book Antiqua" w:hAnsi="Book Antiqua" w:cs="Book Antiqua"/>
          <w:color w:val="000000"/>
        </w:rPr>
        <w:t>Tsien</w:t>
      </w:r>
      <w:proofErr w:type="spellEnd"/>
      <w:r w:rsidRPr="00917D37">
        <w:rPr>
          <w:rFonts w:ascii="Book Antiqua" w:eastAsia="Book Antiqua" w:hAnsi="Book Antiqua" w:cs="Book Antiqua"/>
          <w:color w:val="000000"/>
        </w:rPr>
        <w:t xml:space="preserve"> RY. A guide to choosing fluorescent proteins. </w:t>
      </w:r>
      <w:r w:rsidRPr="00917D37">
        <w:rPr>
          <w:rFonts w:ascii="Book Antiqua" w:eastAsia="Book Antiqua" w:hAnsi="Book Antiqua" w:cs="Book Antiqua"/>
          <w:i/>
          <w:iCs/>
          <w:color w:val="000000"/>
        </w:rPr>
        <w:t>Nat Methods</w:t>
      </w:r>
      <w:r w:rsidRPr="00917D37">
        <w:rPr>
          <w:rFonts w:ascii="Book Antiqua" w:eastAsia="Book Antiqua" w:hAnsi="Book Antiqua" w:cs="Book Antiqua"/>
          <w:color w:val="000000"/>
        </w:rPr>
        <w:t xml:space="preserve"> 2005; </w:t>
      </w:r>
      <w:r w:rsidRPr="00917D37">
        <w:rPr>
          <w:rFonts w:ascii="Book Antiqua" w:eastAsia="Book Antiqua" w:hAnsi="Book Antiqua" w:cs="Book Antiqua"/>
          <w:b/>
          <w:bCs/>
          <w:color w:val="000000"/>
        </w:rPr>
        <w:t>2</w:t>
      </w:r>
      <w:r w:rsidRPr="00917D37">
        <w:rPr>
          <w:rFonts w:ascii="Book Antiqua" w:eastAsia="Book Antiqua" w:hAnsi="Book Antiqua" w:cs="Book Antiqua"/>
          <w:color w:val="000000"/>
        </w:rPr>
        <w:t>: 905-909 [PMID: 16299475 DOI: 10.1038/nmeth819]</w:t>
      </w:r>
    </w:p>
    <w:p w14:paraId="35DEFD7C" w14:textId="6C386AB9" w:rsidR="00A77B3E" w:rsidRPr="00917D37" w:rsidRDefault="00944BC6" w:rsidP="00917D37">
      <w:pPr>
        <w:adjustRightInd w:val="0"/>
        <w:snapToGrid w:val="0"/>
        <w:spacing w:line="360" w:lineRule="auto"/>
        <w:jc w:val="both"/>
        <w:rPr>
          <w:rFonts w:ascii="Book Antiqua" w:hAnsi="Book Antiqua"/>
          <w:lang w:val="es-ES"/>
        </w:rPr>
      </w:pPr>
      <w:r w:rsidRPr="00917D37">
        <w:rPr>
          <w:rFonts w:ascii="Book Antiqua" w:eastAsia="Book Antiqua" w:hAnsi="Book Antiqua" w:cs="Book Antiqua"/>
          <w:color w:val="000000"/>
        </w:rPr>
        <w:t>4</w:t>
      </w:r>
      <w:r w:rsidR="001257AE"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Menendez ST</w:t>
      </w:r>
      <w:r w:rsidRPr="00917D37">
        <w:rPr>
          <w:rFonts w:ascii="Book Antiqua" w:eastAsia="Book Antiqua" w:hAnsi="Book Antiqua" w:cs="Book Antiqua"/>
          <w:color w:val="000000"/>
        </w:rPr>
        <w:t xml:space="preserve">, Rey V, Martinez-Cruzado L, Gonzalez MV, Morales-Molina A, Santos L, Blanco V, Alvarez C, </w:t>
      </w:r>
      <w:proofErr w:type="spellStart"/>
      <w:r w:rsidRPr="00917D37">
        <w:rPr>
          <w:rFonts w:ascii="Book Antiqua" w:eastAsia="Book Antiqua" w:hAnsi="Book Antiqua" w:cs="Book Antiqua"/>
          <w:color w:val="000000"/>
        </w:rPr>
        <w:t>Estupiñan</w:t>
      </w:r>
      <w:proofErr w:type="spellEnd"/>
      <w:r w:rsidRPr="00917D37">
        <w:rPr>
          <w:rFonts w:ascii="Book Antiqua" w:eastAsia="Book Antiqua" w:hAnsi="Book Antiqua" w:cs="Book Antiqua"/>
          <w:color w:val="000000"/>
        </w:rPr>
        <w:t xml:space="preserve"> O, </w:t>
      </w:r>
      <w:proofErr w:type="spellStart"/>
      <w:r w:rsidRPr="00917D37">
        <w:rPr>
          <w:rFonts w:ascii="Book Antiqua" w:eastAsia="Book Antiqua" w:hAnsi="Book Antiqua" w:cs="Book Antiqua"/>
          <w:color w:val="000000"/>
        </w:rPr>
        <w:t>Allonca</w:t>
      </w:r>
      <w:proofErr w:type="spellEnd"/>
      <w:r w:rsidRPr="00917D37">
        <w:rPr>
          <w:rFonts w:ascii="Book Antiqua" w:eastAsia="Book Antiqua" w:hAnsi="Book Antiqua" w:cs="Book Antiqua"/>
          <w:color w:val="000000"/>
        </w:rPr>
        <w:t xml:space="preserve"> E, Rodrigo JP, </w:t>
      </w:r>
      <w:proofErr w:type="spellStart"/>
      <w:r w:rsidRPr="00917D37">
        <w:rPr>
          <w:rFonts w:ascii="Book Antiqua" w:eastAsia="Book Antiqua" w:hAnsi="Book Antiqua" w:cs="Book Antiqua"/>
          <w:color w:val="000000"/>
        </w:rPr>
        <w:t>García</w:t>
      </w:r>
      <w:proofErr w:type="spellEnd"/>
      <w:r w:rsidRPr="00917D37">
        <w:rPr>
          <w:rFonts w:ascii="Book Antiqua" w:eastAsia="Book Antiqua" w:hAnsi="Book Antiqua" w:cs="Book Antiqua"/>
          <w:color w:val="000000"/>
        </w:rPr>
        <w:t>-Castro J, Garcia-</w:t>
      </w:r>
      <w:proofErr w:type="spellStart"/>
      <w:r w:rsidRPr="00917D37">
        <w:rPr>
          <w:rFonts w:ascii="Book Antiqua" w:eastAsia="Book Antiqua" w:hAnsi="Book Antiqua" w:cs="Book Antiqua"/>
          <w:color w:val="000000"/>
        </w:rPr>
        <w:t>Pedrero</w:t>
      </w:r>
      <w:proofErr w:type="spellEnd"/>
      <w:r w:rsidRPr="00917D37">
        <w:rPr>
          <w:rFonts w:ascii="Book Antiqua" w:eastAsia="Book Antiqua" w:hAnsi="Book Antiqua" w:cs="Book Antiqua"/>
          <w:color w:val="000000"/>
        </w:rPr>
        <w:t xml:space="preserve"> JM, Rodriguez R. SOX2 Expression and Transcriptional Activity Identifies a Subpopulation of Cancer Stem Cells in Sarcoma with Prognostic Implications. </w:t>
      </w:r>
      <w:r w:rsidRPr="00917D37">
        <w:rPr>
          <w:rFonts w:ascii="Book Antiqua" w:eastAsia="Book Antiqua" w:hAnsi="Book Antiqua" w:cs="Book Antiqua"/>
          <w:i/>
          <w:iCs/>
          <w:color w:val="000000"/>
          <w:lang w:val="es-ES"/>
        </w:rPr>
        <w:t>Cancers (Basel)</w:t>
      </w:r>
      <w:r w:rsidRPr="00917D37">
        <w:rPr>
          <w:rFonts w:ascii="Book Antiqua" w:eastAsia="Book Antiqua" w:hAnsi="Book Antiqua" w:cs="Book Antiqua"/>
          <w:color w:val="000000"/>
          <w:lang w:val="es-ES"/>
        </w:rPr>
        <w:t xml:space="preserve"> 2020; </w:t>
      </w:r>
      <w:r w:rsidRPr="00917D37">
        <w:rPr>
          <w:rFonts w:ascii="Book Antiqua" w:eastAsia="Book Antiqua" w:hAnsi="Book Antiqua" w:cs="Book Antiqua"/>
          <w:b/>
          <w:bCs/>
          <w:color w:val="000000"/>
          <w:lang w:val="es-ES"/>
        </w:rPr>
        <w:t>12</w:t>
      </w:r>
      <w:r w:rsidR="00A85680" w:rsidRPr="00917D37">
        <w:rPr>
          <w:rFonts w:ascii="Book Antiqua" w:eastAsia="Book Antiqua" w:hAnsi="Book Antiqua" w:cs="Book Antiqua"/>
          <w:color w:val="000000"/>
          <w:lang w:val="es-ES"/>
        </w:rPr>
        <w:t>: 964</w:t>
      </w:r>
      <w:r w:rsidRPr="00917D37">
        <w:rPr>
          <w:rFonts w:ascii="Book Antiqua" w:eastAsia="Book Antiqua" w:hAnsi="Book Antiqua" w:cs="Book Antiqua"/>
          <w:color w:val="000000"/>
          <w:lang w:val="es-ES"/>
        </w:rPr>
        <w:t xml:space="preserve"> [PMID: 32295077 DOI: 10.3390/cancers12040964]</w:t>
      </w:r>
    </w:p>
    <w:p w14:paraId="46AF3C3D" w14:textId="4B632814"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lang w:val="es-ES"/>
        </w:rPr>
        <w:t>4</w:t>
      </w:r>
      <w:r w:rsidR="001257AE" w:rsidRPr="00917D37">
        <w:rPr>
          <w:rFonts w:ascii="Book Antiqua" w:eastAsia="Book Antiqua" w:hAnsi="Book Antiqua" w:cs="Book Antiqua"/>
          <w:color w:val="000000"/>
          <w:lang w:val="es-ES"/>
        </w:rPr>
        <w:t>3</w:t>
      </w:r>
      <w:r w:rsidRPr="00917D37">
        <w:rPr>
          <w:rFonts w:ascii="Book Antiqua" w:eastAsia="Book Antiqua" w:hAnsi="Book Antiqua" w:cs="Book Antiqua"/>
          <w:color w:val="000000"/>
          <w:lang w:val="es-ES"/>
        </w:rPr>
        <w:t xml:space="preserve"> </w:t>
      </w:r>
      <w:r w:rsidRPr="00917D37">
        <w:rPr>
          <w:rFonts w:ascii="Book Antiqua" w:eastAsia="Book Antiqua" w:hAnsi="Book Antiqua" w:cs="Book Antiqua"/>
          <w:b/>
          <w:bCs/>
          <w:color w:val="000000"/>
          <w:lang w:val="es-ES"/>
        </w:rPr>
        <w:t>Vásquez-Bochm LX</w:t>
      </w:r>
      <w:r w:rsidRPr="00917D37">
        <w:rPr>
          <w:rFonts w:ascii="Book Antiqua" w:eastAsia="Book Antiqua" w:hAnsi="Book Antiqua" w:cs="Book Antiqua"/>
          <w:color w:val="000000"/>
          <w:lang w:val="es-ES"/>
        </w:rPr>
        <w:t xml:space="preserve">, Velázquez-Paniagua M, Castro-Vázquez SS, Guerrero-Rodríguez SL, Mondragon-Peralta A, De La Fuente-Granada M, Pérez-Tapia SM, González-Arenas A, Velasco-Velázquez MA. </w:t>
      </w:r>
      <w:r w:rsidRPr="00917D37">
        <w:rPr>
          <w:rFonts w:ascii="Book Antiqua" w:eastAsia="Book Antiqua" w:hAnsi="Book Antiqua" w:cs="Book Antiqua"/>
          <w:color w:val="000000"/>
        </w:rPr>
        <w:t xml:space="preserve">Transcriptome-based identification of lovastatin as a breast cancer stem cell-targeting drug. </w:t>
      </w:r>
      <w:proofErr w:type="spellStart"/>
      <w:r w:rsidRPr="00917D37">
        <w:rPr>
          <w:rFonts w:ascii="Book Antiqua" w:eastAsia="Book Antiqua" w:hAnsi="Book Antiqua" w:cs="Book Antiqua"/>
          <w:i/>
          <w:iCs/>
          <w:color w:val="000000"/>
        </w:rPr>
        <w:t>Pharmacol</w:t>
      </w:r>
      <w:proofErr w:type="spellEnd"/>
      <w:r w:rsidRPr="00917D37">
        <w:rPr>
          <w:rFonts w:ascii="Book Antiqua" w:eastAsia="Book Antiqua" w:hAnsi="Book Antiqua" w:cs="Book Antiqua"/>
          <w:i/>
          <w:iCs/>
          <w:color w:val="000000"/>
        </w:rPr>
        <w:t xml:space="preserve"> Rep</w:t>
      </w:r>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71</w:t>
      </w:r>
      <w:r w:rsidRPr="00917D37">
        <w:rPr>
          <w:rFonts w:ascii="Book Antiqua" w:eastAsia="Book Antiqua" w:hAnsi="Book Antiqua" w:cs="Book Antiqua"/>
          <w:color w:val="000000"/>
        </w:rPr>
        <w:t>: 535-544 [PMID: 31026757 DOI: 10.1016/j.pharep.2019.02.011]</w:t>
      </w:r>
    </w:p>
    <w:p w14:paraId="4BA6C0DC" w14:textId="36055E42"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4</w:t>
      </w:r>
      <w:r w:rsidR="001257AE" w:rsidRPr="00917D37">
        <w:rPr>
          <w:rFonts w:ascii="Book Antiqua" w:eastAsia="Book Antiqua" w:hAnsi="Book Antiqua" w:cs="Book Antiqua"/>
          <w:color w:val="000000"/>
        </w:rPr>
        <w:t>4</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Pádua</w:t>
      </w:r>
      <w:proofErr w:type="spellEnd"/>
      <w:r w:rsidRPr="00917D37">
        <w:rPr>
          <w:rFonts w:ascii="Book Antiqua" w:eastAsia="Book Antiqua" w:hAnsi="Book Antiqua" w:cs="Book Antiqua"/>
          <w:b/>
          <w:bCs/>
          <w:color w:val="000000"/>
        </w:rPr>
        <w:t xml:space="preserve"> D</w:t>
      </w:r>
      <w:r w:rsidRPr="00917D37">
        <w:rPr>
          <w:rFonts w:ascii="Book Antiqua" w:eastAsia="Book Antiqua" w:hAnsi="Book Antiqua" w:cs="Book Antiqua"/>
          <w:color w:val="000000"/>
        </w:rPr>
        <w:t xml:space="preserve">, Barros R, Amaral AL, Mesquita P, Freire AF, Sousa M, Maia AF, </w:t>
      </w:r>
      <w:proofErr w:type="spellStart"/>
      <w:r w:rsidRPr="00917D37">
        <w:rPr>
          <w:rFonts w:ascii="Book Antiqua" w:eastAsia="Book Antiqua" w:hAnsi="Book Antiqua" w:cs="Book Antiqua"/>
          <w:color w:val="000000"/>
        </w:rPr>
        <w:t>Caiado</w:t>
      </w:r>
      <w:proofErr w:type="spellEnd"/>
      <w:r w:rsidRPr="00917D37">
        <w:rPr>
          <w:rFonts w:ascii="Book Antiqua" w:eastAsia="Book Antiqua" w:hAnsi="Book Antiqua" w:cs="Book Antiqua"/>
          <w:color w:val="000000"/>
        </w:rPr>
        <w:t xml:space="preserve"> I, </w:t>
      </w:r>
      <w:proofErr w:type="spellStart"/>
      <w:r w:rsidRPr="00917D37">
        <w:rPr>
          <w:rFonts w:ascii="Book Antiqua" w:eastAsia="Book Antiqua" w:hAnsi="Book Antiqua" w:cs="Book Antiqua"/>
          <w:color w:val="000000"/>
        </w:rPr>
        <w:t>Fernandes</w:t>
      </w:r>
      <w:proofErr w:type="spellEnd"/>
      <w:r w:rsidRPr="00917D37">
        <w:rPr>
          <w:rFonts w:ascii="Book Antiqua" w:eastAsia="Book Antiqua" w:hAnsi="Book Antiqua" w:cs="Book Antiqua"/>
          <w:color w:val="000000"/>
        </w:rPr>
        <w:t xml:space="preserve"> H, </w:t>
      </w:r>
      <w:proofErr w:type="spellStart"/>
      <w:r w:rsidRPr="00917D37">
        <w:rPr>
          <w:rFonts w:ascii="Book Antiqua" w:eastAsia="Book Antiqua" w:hAnsi="Book Antiqua" w:cs="Book Antiqua"/>
          <w:color w:val="000000"/>
        </w:rPr>
        <w:t>Pombinho</w:t>
      </w:r>
      <w:proofErr w:type="spellEnd"/>
      <w:r w:rsidRPr="00917D37">
        <w:rPr>
          <w:rFonts w:ascii="Book Antiqua" w:eastAsia="Book Antiqua" w:hAnsi="Book Antiqua" w:cs="Book Antiqua"/>
          <w:color w:val="000000"/>
        </w:rPr>
        <w:t xml:space="preserve"> A, Pereira CF, Almeida R. A SOX2 Reporter System Identifies Gastric Cancer Stem-Like Cells Sensitive to </w:t>
      </w:r>
      <w:proofErr w:type="spellStart"/>
      <w:r w:rsidRPr="00917D37">
        <w:rPr>
          <w:rFonts w:ascii="Book Antiqua" w:eastAsia="Book Antiqua" w:hAnsi="Book Antiqua" w:cs="Book Antiqua"/>
          <w:color w:val="000000"/>
        </w:rPr>
        <w:t>Monensin</w:t>
      </w:r>
      <w:proofErr w:type="spellEnd"/>
      <w:r w:rsidRPr="00917D37">
        <w:rPr>
          <w:rFonts w:ascii="Book Antiqua" w:eastAsia="Book Antiqua" w:hAnsi="Book Antiqua" w:cs="Book Antiqua"/>
          <w:color w:val="000000"/>
        </w:rPr>
        <w:t xml:space="preserve">. </w:t>
      </w:r>
      <w:r w:rsidRPr="00917D37">
        <w:rPr>
          <w:rFonts w:ascii="Book Antiqua" w:eastAsia="Book Antiqua" w:hAnsi="Book Antiqua" w:cs="Book Antiqua"/>
          <w:i/>
          <w:iCs/>
          <w:color w:val="000000"/>
        </w:rPr>
        <w:t>Cancers (Basel)</w:t>
      </w:r>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12</w:t>
      </w:r>
      <w:r w:rsidR="00A85680" w:rsidRPr="00917D37">
        <w:rPr>
          <w:rFonts w:ascii="Book Antiqua" w:eastAsia="Book Antiqua" w:hAnsi="Book Antiqua" w:cs="Book Antiqua"/>
          <w:color w:val="000000"/>
        </w:rPr>
        <w:t>: 495</w:t>
      </w:r>
      <w:r w:rsidRPr="00917D37">
        <w:rPr>
          <w:rFonts w:ascii="Book Antiqua" w:eastAsia="Book Antiqua" w:hAnsi="Book Antiqua" w:cs="Book Antiqua"/>
          <w:color w:val="000000"/>
        </w:rPr>
        <w:t xml:space="preserve"> [PMID: 32093282 DOI: 10.3390/cancers12020495]</w:t>
      </w:r>
    </w:p>
    <w:p w14:paraId="57418373" w14:textId="06FDDF6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4</w:t>
      </w:r>
      <w:r w:rsidR="001257AE" w:rsidRPr="00917D37">
        <w:rPr>
          <w:rFonts w:ascii="Book Antiqua" w:eastAsia="Book Antiqua" w:hAnsi="Book Antiqua" w:cs="Book Antiqua"/>
          <w:color w:val="000000"/>
        </w:rPr>
        <w:t>5</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Shan J</w:t>
      </w:r>
      <w:r w:rsidRPr="00917D37">
        <w:rPr>
          <w:rFonts w:ascii="Book Antiqua" w:eastAsia="Book Antiqua" w:hAnsi="Book Antiqua" w:cs="Book Antiqua"/>
          <w:color w:val="000000"/>
        </w:rPr>
        <w:t xml:space="preserve">, Shen J, Liu L, Xia F, Xu C, Duan G, Xu Y, Ma Q, Yang Z, Zhang Q, Ma L, Liu J, Xu S, Yan X, </w:t>
      </w:r>
      <w:proofErr w:type="spellStart"/>
      <w:r w:rsidRPr="00917D37">
        <w:rPr>
          <w:rFonts w:ascii="Book Antiqua" w:eastAsia="Book Antiqua" w:hAnsi="Book Antiqua" w:cs="Book Antiqua"/>
          <w:color w:val="000000"/>
        </w:rPr>
        <w:t>Bie</w:t>
      </w:r>
      <w:proofErr w:type="spellEnd"/>
      <w:r w:rsidRPr="00917D37">
        <w:rPr>
          <w:rFonts w:ascii="Book Antiqua" w:eastAsia="Book Antiqua" w:hAnsi="Book Antiqua" w:cs="Book Antiqua"/>
          <w:color w:val="000000"/>
        </w:rPr>
        <w:t xml:space="preserve"> P, Cui Y, </w:t>
      </w:r>
      <w:proofErr w:type="spellStart"/>
      <w:r w:rsidRPr="00917D37">
        <w:rPr>
          <w:rFonts w:ascii="Book Antiqua" w:eastAsia="Book Antiqua" w:hAnsi="Book Antiqua" w:cs="Book Antiqua"/>
          <w:color w:val="000000"/>
        </w:rPr>
        <w:t>Bian</w:t>
      </w:r>
      <w:proofErr w:type="spellEnd"/>
      <w:r w:rsidRPr="00917D37">
        <w:rPr>
          <w:rFonts w:ascii="Book Antiqua" w:eastAsia="Book Antiqua" w:hAnsi="Book Antiqua" w:cs="Book Antiqua"/>
          <w:color w:val="000000"/>
        </w:rPr>
        <w:t xml:space="preserve"> XW, Qian C. Nanog regulates self-renewal of cancer stem cells through the insulin-like growth factor pathway in human hepatocellular carcinoma. </w:t>
      </w:r>
      <w:r w:rsidRPr="00917D37">
        <w:rPr>
          <w:rFonts w:ascii="Book Antiqua" w:eastAsia="Book Antiqua" w:hAnsi="Book Antiqua" w:cs="Book Antiqua"/>
          <w:i/>
          <w:iCs/>
          <w:color w:val="000000"/>
        </w:rPr>
        <w:t>Hepatology</w:t>
      </w:r>
      <w:r w:rsidRPr="00917D37">
        <w:rPr>
          <w:rFonts w:ascii="Book Antiqua" w:eastAsia="Book Antiqua" w:hAnsi="Book Antiqua" w:cs="Book Antiqua"/>
          <w:color w:val="000000"/>
        </w:rPr>
        <w:t xml:space="preserve"> 2012; </w:t>
      </w:r>
      <w:r w:rsidRPr="00917D37">
        <w:rPr>
          <w:rFonts w:ascii="Book Antiqua" w:eastAsia="Book Antiqua" w:hAnsi="Book Antiqua" w:cs="Book Antiqua"/>
          <w:b/>
          <w:bCs/>
          <w:color w:val="000000"/>
        </w:rPr>
        <w:t>56</w:t>
      </w:r>
      <w:r w:rsidRPr="00917D37">
        <w:rPr>
          <w:rFonts w:ascii="Book Antiqua" w:eastAsia="Book Antiqua" w:hAnsi="Book Antiqua" w:cs="Book Antiqua"/>
          <w:color w:val="000000"/>
        </w:rPr>
        <w:t>: 1004-1014 [PMID: 22473773 DOI: 10.1002/hep.25745]</w:t>
      </w:r>
    </w:p>
    <w:p w14:paraId="075CB037" w14:textId="5470023A"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4</w:t>
      </w:r>
      <w:r w:rsidR="001257AE"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Stoltz K</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Sinyuk</w:t>
      </w:r>
      <w:proofErr w:type="spellEnd"/>
      <w:r w:rsidRPr="00917D37">
        <w:rPr>
          <w:rFonts w:ascii="Book Antiqua" w:eastAsia="Book Antiqua" w:hAnsi="Book Antiqua" w:cs="Book Antiqua"/>
          <w:color w:val="000000"/>
        </w:rPr>
        <w:t xml:space="preserve"> M, Hale JS, Wu Q, </w:t>
      </w:r>
      <w:proofErr w:type="spellStart"/>
      <w:r w:rsidRPr="00917D37">
        <w:rPr>
          <w:rFonts w:ascii="Book Antiqua" w:eastAsia="Book Antiqua" w:hAnsi="Book Antiqua" w:cs="Book Antiqua"/>
          <w:color w:val="000000"/>
        </w:rPr>
        <w:t>Otvos</w:t>
      </w:r>
      <w:proofErr w:type="spellEnd"/>
      <w:r w:rsidRPr="00917D37">
        <w:rPr>
          <w:rFonts w:ascii="Book Antiqua" w:eastAsia="Book Antiqua" w:hAnsi="Book Antiqua" w:cs="Book Antiqua"/>
          <w:color w:val="000000"/>
        </w:rPr>
        <w:t xml:space="preserve"> B, Walker K, </w:t>
      </w:r>
      <w:proofErr w:type="spellStart"/>
      <w:r w:rsidRPr="00917D37">
        <w:rPr>
          <w:rFonts w:ascii="Book Antiqua" w:eastAsia="Book Antiqua" w:hAnsi="Book Antiqua" w:cs="Book Antiqua"/>
          <w:color w:val="000000"/>
        </w:rPr>
        <w:t>Vasanji</w:t>
      </w:r>
      <w:proofErr w:type="spellEnd"/>
      <w:r w:rsidRPr="00917D37">
        <w:rPr>
          <w:rFonts w:ascii="Book Antiqua" w:eastAsia="Book Antiqua" w:hAnsi="Book Antiqua" w:cs="Book Antiqua"/>
          <w:color w:val="000000"/>
        </w:rPr>
        <w:t xml:space="preserve"> A, Rich JN, </w:t>
      </w:r>
      <w:proofErr w:type="spellStart"/>
      <w:r w:rsidRPr="00917D37">
        <w:rPr>
          <w:rFonts w:ascii="Book Antiqua" w:eastAsia="Book Antiqua" w:hAnsi="Book Antiqua" w:cs="Book Antiqua"/>
          <w:color w:val="000000"/>
        </w:rPr>
        <w:t>Hjelmeland</w:t>
      </w:r>
      <w:proofErr w:type="spellEnd"/>
      <w:r w:rsidRPr="00917D37">
        <w:rPr>
          <w:rFonts w:ascii="Book Antiqua" w:eastAsia="Book Antiqua" w:hAnsi="Book Antiqua" w:cs="Book Antiqua"/>
          <w:color w:val="000000"/>
        </w:rPr>
        <w:t xml:space="preserve"> AB, </w:t>
      </w:r>
      <w:proofErr w:type="spellStart"/>
      <w:r w:rsidRPr="00917D37">
        <w:rPr>
          <w:rFonts w:ascii="Book Antiqua" w:eastAsia="Book Antiqua" w:hAnsi="Book Antiqua" w:cs="Book Antiqua"/>
          <w:color w:val="000000"/>
        </w:rPr>
        <w:t>Lathia</w:t>
      </w:r>
      <w:proofErr w:type="spellEnd"/>
      <w:r w:rsidRPr="00917D37">
        <w:rPr>
          <w:rFonts w:ascii="Book Antiqua" w:eastAsia="Book Antiqua" w:hAnsi="Book Antiqua" w:cs="Book Antiqua"/>
          <w:color w:val="000000"/>
        </w:rPr>
        <w:t xml:space="preserve"> JD. Development of a Sox2 reporter system modeling cellular heterogeneity in glioma. </w:t>
      </w:r>
      <w:r w:rsidRPr="00917D37">
        <w:rPr>
          <w:rFonts w:ascii="Book Antiqua" w:eastAsia="Book Antiqua" w:hAnsi="Book Antiqua" w:cs="Book Antiqua"/>
          <w:i/>
          <w:iCs/>
          <w:color w:val="000000"/>
        </w:rPr>
        <w:t>Neuro Oncol</w:t>
      </w:r>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17</w:t>
      </w:r>
      <w:r w:rsidRPr="00917D37">
        <w:rPr>
          <w:rFonts w:ascii="Book Antiqua" w:eastAsia="Book Antiqua" w:hAnsi="Book Antiqua" w:cs="Book Antiqua"/>
          <w:color w:val="000000"/>
        </w:rPr>
        <w:t>: 361-371 [PMID: 25416826 DOI: 10.1093/</w:t>
      </w:r>
      <w:proofErr w:type="spellStart"/>
      <w:r w:rsidRPr="00917D37">
        <w:rPr>
          <w:rFonts w:ascii="Book Antiqua" w:eastAsia="Book Antiqua" w:hAnsi="Book Antiqua" w:cs="Book Antiqua"/>
          <w:color w:val="000000"/>
        </w:rPr>
        <w:t>neuonc</w:t>
      </w:r>
      <w:proofErr w:type="spellEnd"/>
      <w:r w:rsidRPr="00917D37">
        <w:rPr>
          <w:rFonts w:ascii="Book Antiqua" w:eastAsia="Book Antiqua" w:hAnsi="Book Antiqua" w:cs="Book Antiqua"/>
          <w:color w:val="000000"/>
        </w:rPr>
        <w:t>/nou320]</w:t>
      </w:r>
    </w:p>
    <w:p w14:paraId="09E0F4DE" w14:textId="6812516C"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4</w:t>
      </w:r>
      <w:r w:rsidR="001257AE"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Wu G</w:t>
      </w:r>
      <w:r w:rsidRPr="00917D37">
        <w:rPr>
          <w:rFonts w:ascii="Book Antiqua" w:eastAsia="Book Antiqua" w:hAnsi="Book Antiqua" w:cs="Book Antiqua"/>
          <w:color w:val="000000"/>
        </w:rPr>
        <w:t xml:space="preserve">, Wilson G, Zhou G, </w:t>
      </w:r>
      <w:proofErr w:type="spellStart"/>
      <w:r w:rsidRPr="00917D37">
        <w:rPr>
          <w:rFonts w:ascii="Book Antiqua" w:eastAsia="Book Antiqua" w:hAnsi="Book Antiqua" w:cs="Book Antiqua"/>
          <w:color w:val="000000"/>
        </w:rPr>
        <w:t>Hebbard</w:t>
      </w:r>
      <w:proofErr w:type="spellEnd"/>
      <w:r w:rsidRPr="00917D37">
        <w:rPr>
          <w:rFonts w:ascii="Book Antiqua" w:eastAsia="Book Antiqua" w:hAnsi="Book Antiqua" w:cs="Book Antiqua"/>
          <w:color w:val="000000"/>
        </w:rPr>
        <w:t xml:space="preserve"> L, George J, </w:t>
      </w:r>
      <w:proofErr w:type="spellStart"/>
      <w:r w:rsidRPr="00917D37">
        <w:rPr>
          <w:rFonts w:ascii="Book Antiqua" w:eastAsia="Book Antiqua" w:hAnsi="Book Antiqua" w:cs="Book Antiqua"/>
          <w:color w:val="000000"/>
        </w:rPr>
        <w:t>Qiao</w:t>
      </w:r>
      <w:proofErr w:type="spellEnd"/>
      <w:r w:rsidRPr="00917D37">
        <w:rPr>
          <w:rFonts w:ascii="Book Antiqua" w:eastAsia="Book Antiqua" w:hAnsi="Book Antiqua" w:cs="Book Antiqua"/>
          <w:color w:val="000000"/>
        </w:rPr>
        <w:t xml:space="preserve"> L. Oct4 is a reliable marker of liver tumor propagating cells in hepatocellular carcinoma. </w:t>
      </w:r>
      <w:proofErr w:type="spellStart"/>
      <w:r w:rsidRPr="00917D37">
        <w:rPr>
          <w:rFonts w:ascii="Book Antiqua" w:eastAsia="Book Antiqua" w:hAnsi="Book Antiqua" w:cs="Book Antiqua"/>
          <w:i/>
          <w:iCs/>
          <w:color w:val="000000"/>
        </w:rPr>
        <w:t>Discov</w:t>
      </w:r>
      <w:proofErr w:type="spellEnd"/>
      <w:r w:rsidRPr="00917D37">
        <w:rPr>
          <w:rFonts w:ascii="Book Antiqua" w:eastAsia="Book Antiqua" w:hAnsi="Book Antiqua" w:cs="Book Antiqua"/>
          <w:i/>
          <w:iCs/>
          <w:color w:val="000000"/>
        </w:rPr>
        <w:t xml:space="preserve"> Med</w:t>
      </w:r>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20</w:t>
      </w:r>
      <w:r w:rsidRPr="00917D37">
        <w:rPr>
          <w:rFonts w:ascii="Book Antiqua" w:eastAsia="Book Antiqua" w:hAnsi="Book Antiqua" w:cs="Book Antiqua"/>
          <w:color w:val="000000"/>
        </w:rPr>
        <w:t>: 219-229 [PMID: 26562475]</w:t>
      </w:r>
    </w:p>
    <w:p w14:paraId="161E95AF" w14:textId="21CA7AB9"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4</w:t>
      </w:r>
      <w:r w:rsidR="00F46196"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Brugnoli</w:t>
      </w:r>
      <w:proofErr w:type="spellEnd"/>
      <w:r w:rsidRPr="00917D37">
        <w:rPr>
          <w:rFonts w:ascii="Book Antiqua" w:eastAsia="Book Antiqua" w:hAnsi="Book Antiqua" w:cs="Book Antiqua"/>
          <w:b/>
          <w:bCs/>
          <w:color w:val="000000"/>
        </w:rPr>
        <w:t xml:space="preserve"> F</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Grassilli</w:t>
      </w:r>
      <w:proofErr w:type="spellEnd"/>
      <w:r w:rsidRPr="00917D37">
        <w:rPr>
          <w:rFonts w:ascii="Book Antiqua" w:eastAsia="Book Antiqua" w:hAnsi="Book Antiqua" w:cs="Book Antiqua"/>
          <w:color w:val="000000"/>
        </w:rPr>
        <w:t xml:space="preserve"> S, Al-</w:t>
      </w:r>
      <w:proofErr w:type="spellStart"/>
      <w:r w:rsidRPr="00917D37">
        <w:rPr>
          <w:rFonts w:ascii="Book Antiqua" w:eastAsia="Book Antiqua" w:hAnsi="Book Antiqua" w:cs="Book Antiqua"/>
          <w:color w:val="000000"/>
        </w:rPr>
        <w:t>Qassab</w:t>
      </w:r>
      <w:proofErr w:type="spellEnd"/>
      <w:r w:rsidRPr="00917D37">
        <w:rPr>
          <w:rFonts w:ascii="Book Antiqua" w:eastAsia="Book Antiqua" w:hAnsi="Book Antiqua" w:cs="Book Antiqua"/>
          <w:color w:val="000000"/>
        </w:rPr>
        <w:t xml:space="preserve"> Y, </w:t>
      </w:r>
      <w:proofErr w:type="spellStart"/>
      <w:r w:rsidRPr="00917D37">
        <w:rPr>
          <w:rFonts w:ascii="Book Antiqua" w:eastAsia="Book Antiqua" w:hAnsi="Book Antiqua" w:cs="Book Antiqua"/>
          <w:color w:val="000000"/>
        </w:rPr>
        <w:t>Capitani</w:t>
      </w:r>
      <w:proofErr w:type="spellEnd"/>
      <w:r w:rsidRPr="00917D37">
        <w:rPr>
          <w:rFonts w:ascii="Book Antiqua" w:eastAsia="Book Antiqua" w:hAnsi="Book Antiqua" w:cs="Book Antiqua"/>
          <w:color w:val="000000"/>
        </w:rPr>
        <w:t xml:space="preserve"> S, </w:t>
      </w:r>
      <w:proofErr w:type="spellStart"/>
      <w:r w:rsidRPr="00917D37">
        <w:rPr>
          <w:rFonts w:ascii="Book Antiqua" w:eastAsia="Book Antiqua" w:hAnsi="Book Antiqua" w:cs="Book Antiqua"/>
          <w:color w:val="000000"/>
        </w:rPr>
        <w:t>Bertagnolo</w:t>
      </w:r>
      <w:proofErr w:type="spellEnd"/>
      <w:r w:rsidRPr="00917D37">
        <w:rPr>
          <w:rFonts w:ascii="Book Antiqua" w:eastAsia="Book Antiqua" w:hAnsi="Book Antiqua" w:cs="Book Antiqua"/>
          <w:color w:val="000000"/>
        </w:rPr>
        <w:t xml:space="preserve"> V. CD133 in Breast Cancer Cells: More than a Stem Cell Marker. </w:t>
      </w:r>
      <w:r w:rsidRPr="00917D37">
        <w:rPr>
          <w:rFonts w:ascii="Book Antiqua" w:eastAsia="Book Antiqua" w:hAnsi="Book Antiqua" w:cs="Book Antiqua"/>
          <w:i/>
          <w:iCs/>
          <w:color w:val="000000"/>
        </w:rPr>
        <w:t>J Oncol</w:t>
      </w:r>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2019</w:t>
      </w:r>
      <w:r w:rsidRPr="00917D37">
        <w:rPr>
          <w:rFonts w:ascii="Book Antiqua" w:eastAsia="Book Antiqua" w:hAnsi="Book Antiqua" w:cs="Book Antiqua"/>
          <w:color w:val="000000"/>
        </w:rPr>
        <w:t>: 7512632 [PMID: 31636668 DOI: 10.1155/2019/7512632]</w:t>
      </w:r>
    </w:p>
    <w:p w14:paraId="2E61146C" w14:textId="6FD2C08E" w:rsidR="00A77B3E" w:rsidRPr="00917D37" w:rsidRDefault="00F4619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49</w:t>
      </w:r>
      <w:r w:rsidR="00944BC6" w:rsidRPr="00917D37">
        <w:rPr>
          <w:rFonts w:ascii="Book Antiqua" w:eastAsia="Book Antiqua" w:hAnsi="Book Antiqua" w:cs="Book Antiqua"/>
          <w:color w:val="000000"/>
        </w:rPr>
        <w:t xml:space="preserve"> </w:t>
      </w:r>
      <w:r w:rsidR="00944BC6" w:rsidRPr="00917D37">
        <w:rPr>
          <w:rFonts w:ascii="Book Antiqua" w:eastAsia="Book Antiqua" w:hAnsi="Book Antiqua" w:cs="Book Antiqua"/>
          <w:b/>
          <w:bCs/>
          <w:color w:val="000000"/>
        </w:rPr>
        <w:t>Kim WT</w:t>
      </w:r>
      <w:r w:rsidR="00944BC6" w:rsidRPr="00917D37">
        <w:rPr>
          <w:rFonts w:ascii="Book Antiqua" w:eastAsia="Book Antiqua" w:hAnsi="Book Antiqua" w:cs="Book Antiqua"/>
          <w:color w:val="000000"/>
        </w:rPr>
        <w:t xml:space="preserve">, Ryu CJ. Cancer stem cell surface markers on normal stem cells. </w:t>
      </w:r>
      <w:r w:rsidR="00944BC6" w:rsidRPr="00917D37">
        <w:rPr>
          <w:rFonts w:ascii="Book Antiqua" w:eastAsia="Book Antiqua" w:hAnsi="Book Antiqua" w:cs="Book Antiqua"/>
          <w:i/>
          <w:iCs/>
          <w:color w:val="000000"/>
        </w:rPr>
        <w:t>BMB Rep</w:t>
      </w:r>
      <w:r w:rsidR="00944BC6" w:rsidRPr="00917D37">
        <w:rPr>
          <w:rFonts w:ascii="Book Antiqua" w:eastAsia="Book Antiqua" w:hAnsi="Book Antiqua" w:cs="Book Antiqua"/>
          <w:color w:val="000000"/>
        </w:rPr>
        <w:t xml:space="preserve"> 2017; </w:t>
      </w:r>
      <w:r w:rsidR="00944BC6" w:rsidRPr="00917D37">
        <w:rPr>
          <w:rFonts w:ascii="Book Antiqua" w:eastAsia="Book Antiqua" w:hAnsi="Book Antiqua" w:cs="Book Antiqua"/>
          <w:b/>
          <w:bCs/>
          <w:color w:val="000000"/>
        </w:rPr>
        <w:t>50</w:t>
      </w:r>
      <w:r w:rsidR="00944BC6" w:rsidRPr="00917D37">
        <w:rPr>
          <w:rFonts w:ascii="Book Antiqua" w:eastAsia="Book Antiqua" w:hAnsi="Book Antiqua" w:cs="Book Antiqua"/>
          <w:color w:val="000000"/>
        </w:rPr>
        <w:t>: 285-298 [PMID: 28270302 DOI: 10.5483/bmbrep.2017.50.6.039]</w:t>
      </w:r>
    </w:p>
    <w:p w14:paraId="5D592F66" w14:textId="0331EE04"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5</w:t>
      </w:r>
      <w:r w:rsidR="00F46196" w:rsidRPr="00917D37">
        <w:rPr>
          <w:rFonts w:ascii="Book Antiqua" w:eastAsia="Book Antiqua" w:hAnsi="Book Antiqua" w:cs="Book Antiqua"/>
          <w:color w:val="000000"/>
        </w:rPr>
        <w:t>0</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Meisel</w:t>
      </w:r>
      <w:proofErr w:type="spellEnd"/>
      <w:r w:rsidRPr="00917D37">
        <w:rPr>
          <w:rFonts w:ascii="Book Antiqua" w:eastAsia="Book Antiqua" w:hAnsi="Book Antiqua" w:cs="Book Antiqua"/>
          <w:b/>
          <w:bCs/>
          <w:color w:val="000000"/>
        </w:rPr>
        <w:t xml:space="preserve"> CT</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Porcheri</w:t>
      </w:r>
      <w:proofErr w:type="spellEnd"/>
      <w:r w:rsidRPr="00917D37">
        <w:rPr>
          <w:rFonts w:ascii="Book Antiqua" w:eastAsia="Book Antiqua" w:hAnsi="Book Antiqua" w:cs="Book Antiqua"/>
          <w:color w:val="000000"/>
        </w:rPr>
        <w:t xml:space="preserve"> C, </w:t>
      </w:r>
      <w:proofErr w:type="spellStart"/>
      <w:r w:rsidRPr="00917D37">
        <w:rPr>
          <w:rFonts w:ascii="Book Antiqua" w:eastAsia="Book Antiqua" w:hAnsi="Book Antiqua" w:cs="Book Antiqua"/>
          <w:color w:val="000000"/>
        </w:rPr>
        <w:t>Mitsiadis</w:t>
      </w:r>
      <w:proofErr w:type="spellEnd"/>
      <w:r w:rsidRPr="00917D37">
        <w:rPr>
          <w:rFonts w:ascii="Book Antiqua" w:eastAsia="Book Antiqua" w:hAnsi="Book Antiqua" w:cs="Book Antiqua"/>
          <w:color w:val="000000"/>
        </w:rPr>
        <w:t xml:space="preserve"> TA. Cancer Stem Cells, </w:t>
      </w:r>
      <w:r w:rsidRPr="00917D37">
        <w:rPr>
          <w:rFonts w:ascii="Book Antiqua" w:eastAsia="Book Antiqua" w:hAnsi="Book Antiqua" w:cs="Book Antiqua"/>
          <w:i/>
          <w:iCs/>
          <w:color w:val="000000"/>
        </w:rPr>
        <w:t>Quo Vadis</w:t>
      </w:r>
      <w:r w:rsidRPr="00917D37">
        <w:rPr>
          <w:rFonts w:ascii="Book Antiqua" w:eastAsia="Book Antiqua" w:hAnsi="Book Antiqua" w:cs="Book Antiqua"/>
          <w:color w:val="000000"/>
        </w:rPr>
        <w:t xml:space="preserve">? The Notch Signaling Pathway in Tumor Initiation and Progression. </w:t>
      </w:r>
      <w:r w:rsidRPr="00917D37">
        <w:rPr>
          <w:rFonts w:ascii="Book Antiqua" w:eastAsia="Book Antiqua" w:hAnsi="Book Antiqua" w:cs="Book Antiqua"/>
          <w:i/>
          <w:iCs/>
          <w:color w:val="000000"/>
        </w:rPr>
        <w:t>Cells</w:t>
      </w:r>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9</w:t>
      </w:r>
      <w:r w:rsidR="00A85680" w:rsidRPr="00917D37">
        <w:rPr>
          <w:rFonts w:ascii="Book Antiqua" w:eastAsia="Book Antiqua" w:hAnsi="Book Antiqua" w:cs="Book Antiqua"/>
          <w:color w:val="000000"/>
        </w:rPr>
        <w:t>: 1879</w:t>
      </w:r>
      <w:r w:rsidRPr="00917D37">
        <w:rPr>
          <w:rFonts w:ascii="Book Antiqua" w:eastAsia="Book Antiqua" w:hAnsi="Book Antiqua" w:cs="Book Antiqua"/>
          <w:color w:val="000000"/>
        </w:rPr>
        <w:t xml:space="preserve"> [PMID: 32796631 DOI: 10.3390/cells9081879]</w:t>
      </w:r>
    </w:p>
    <w:p w14:paraId="417C56CA" w14:textId="2D84CE9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5</w:t>
      </w:r>
      <w:r w:rsidR="00F46196"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D'Angelo RC</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Ouzounova</w:t>
      </w:r>
      <w:proofErr w:type="spellEnd"/>
      <w:r w:rsidRPr="00917D37">
        <w:rPr>
          <w:rFonts w:ascii="Book Antiqua" w:eastAsia="Book Antiqua" w:hAnsi="Book Antiqua" w:cs="Book Antiqua"/>
          <w:color w:val="000000"/>
        </w:rPr>
        <w:t xml:space="preserve"> M, Davis A, Choi D, </w:t>
      </w:r>
      <w:proofErr w:type="spellStart"/>
      <w:r w:rsidRPr="00917D37">
        <w:rPr>
          <w:rFonts w:ascii="Book Antiqua" w:eastAsia="Book Antiqua" w:hAnsi="Book Antiqua" w:cs="Book Antiqua"/>
          <w:color w:val="000000"/>
        </w:rPr>
        <w:t>Tchuenkam</w:t>
      </w:r>
      <w:proofErr w:type="spellEnd"/>
      <w:r w:rsidRPr="00917D37">
        <w:rPr>
          <w:rFonts w:ascii="Book Antiqua" w:eastAsia="Book Antiqua" w:hAnsi="Book Antiqua" w:cs="Book Antiqua"/>
          <w:color w:val="000000"/>
        </w:rPr>
        <w:t xml:space="preserve"> SM, Kim G, Luther T, </w:t>
      </w:r>
      <w:proofErr w:type="spellStart"/>
      <w:r w:rsidRPr="00917D37">
        <w:rPr>
          <w:rFonts w:ascii="Book Antiqua" w:eastAsia="Book Antiqua" w:hAnsi="Book Antiqua" w:cs="Book Antiqua"/>
          <w:color w:val="000000"/>
        </w:rPr>
        <w:t>Quraishi</w:t>
      </w:r>
      <w:proofErr w:type="spellEnd"/>
      <w:r w:rsidRPr="00917D37">
        <w:rPr>
          <w:rFonts w:ascii="Book Antiqua" w:eastAsia="Book Antiqua" w:hAnsi="Book Antiqua" w:cs="Book Antiqua"/>
          <w:color w:val="000000"/>
        </w:rPr>
        <w:t xml:space="preserve"> AA, </w:t>
      </w:r>
      <w:proofErr w:type="spellStart"/>
      <w:r w:rsidRPr="00917D37">
        <w:rPr>
          <w:rFonts w:ascii="Book Antiqua" w:eastAsia="Book Antiqua" w:hAnsi="Book Antiqua" w:cs="Book Antiqua"/>
          <w:color w:val="000000"/>
        </w:rPr>
        <w:t>Senbabaoglu</w:t>
      </w:r>
      <w:proofErr w:type="spellEnd"/>
      <w:r w:rsidRPr="00917D37">
        <w:rPr>
          <w:rFonts w:ascii="Book Antiqua" w:eastAsia="Book Antiqua" w:hAnsi="Book Antiqua" w:cs="Book Antiqua"/>
          <w:color w:val="000000"/>
        </w:rPr>
        <w:t xml:space="preserve"> Y, Conley SJ, </w:t>
      </w:r>
      <w:proofErr w:type="spellStart"/>
      <w:r w:rsidRPr="00917D37">
        <w:rPr>
          <w:rFonts w:ascii="Book Antiqua" w:eastAsia="Book Antiqua" w:hAnsi="Book Antiqua" w:cs="Book Antiqua"/>
          <w:color w:val="000000"/>
        </w:rPr>
        <w:t>Clouthier</w:t>
      </w:r>
      <w:proofErr w:type="spellEnd"/>
      <w:r w:rsidRPr="00917D37">
        <w:rPr>
          <w:rFonts w:ascii="Book Antiqua" w:eastAsia="Book Antiqua" w:hAnsi="Book Antiqua" w:cs="Book Antiqua"/>
          <w:color w:val="000000"/>
        </w:rPr>
        <w:t xml:space="preserve"> SG, Hassan KA, </w:t>
      </w:r>
      <w:proofErr w:type="spellStart"/>
      <w:r w:rsidRPr="00917D37">
        <w:rPr>
          <w:rFonts w:ascii="Book Antiqua" w:eastAsia="Book Antiqua" w:hAnsi="Book Antiqua" w:cs="Book Antiqua"/>
          <w:color w:val="000000"/>
        </w:rPr>
        <w:t>Wicha</w:t>
      </w:r>
      <w:proofErr w:type="spellEnd"/>
      <w:r w:rsidRPr="00917D37">
        <w:rPr>
          <w:rFonts w:ascii="Book Antiqua" w:eastAsia="Book Antiqua" w:hAnsi="Book Antiqua" w:cs="Book Antiqua"/>
          <w:color w:val="000000"/>
        </w:rPr>
        <w:t xml:space="preserve"> MS, </w:t>
      </w:r>
      <w:proofErr w:type="spellStart"/>
      <w:r w:rsidRPr="00917D37">
        <w:rPr>
          <w:rFonts w:ascii="Book Antiqua" w:eastAsia="Book Antiqua" w:hAnsi="Book Antiqua" w:cs="Book Antiqua"/>
          <w:color w:val="000000"/>
        </w:rPr>
        <w:t>Korkaya</w:t>
      </w:r>
      <w:proofErr w:type="spellEnd"/>
      <w:r w:rsidRPr="00917D37">
        <w:rPr>
          <w:rFonts w:ascii="Book Antiqua" w:eastAsia="Book Antiqua" w:hAnsi="Book Antiqua" w:cs="Book Antiqua"/>
          <w:color w:val="000000"/>
        </w:rPr>
        <w:t xml:space="preserve"> H. Notch reporter activity in breast cancer cell lines identifies a subset of cells with stem cell activity. </w:t>
      </w:r>
      <w:proofErr w:type="spellStart"/>
      <w:r w:rsidRPr="00917D37">
        <w:rPr>
          <w:rFonts w:ascii="Book Antiqua" w:eastAsia="Book Antiqua" w:hAnsi="Book Antiqua" w:cs="Book Antiqua"/>
          <w:i/>
          <w:iCs/>
          <w:color w:val="000000"/>
        </w:rPr>
        <w:t>Mol</w:t>
      </w:r>
      <w:proofErr w:type="spellEnd"/>
      <w:r w:rsidRPr="00917D37">
        <w:rPr>
          <w:rFonts w:ascii="Book Antiqua" w:eastAsia="Book Antiqua" w:hAnsi="Book Antiqua" w:cs="Book Antiqua"/>
          <w:i/>
          <w:iCs/>
          <w:color w:val="000000"/>
        </w:rPr>
        <w:t xml:space="preserve"> Cancer </w:t>
      </w:r>
      <w:proofErr w:type="spellStart"/>
      <w:r w:rsidRPr="00917D37">
        <w:rPr>
          <w:rFonts w:ascii="Book Antiqua" w:eastAsia="Book Antiqua" w:hAnsi="Book Antiqua" w:cs="Book Antiqua"/>
          <w:i/>
          <w:iCs/>
          <w:color w:val="000000"/>
        </w:rPr>
        <w:t>Ther</w:t>
      </w:r>
      <w:proofErr w:type="spellEnd"/>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14</w:t>
      </w:r>
      <w:r w:rsidRPr="00917D37">
        <w:rPr>
          <w:rFonts w:ascii="Book Antiqua" w:eastAsia="Book Antiqua" w:hAnsi="Book Antiqua" w:cs="Book Antiqua"/>
          <w:color w:val="000000"/>
        </w:rPr>
        <w:t>: 779-787 [PMID: 25673823 DOI: 10.1158/1535-7163.MCT-14-0228]</w:t>
      </w:r>
    </w:p>
    <w:p w14:paraId="5A1A4B17" w14:textId="5AF761F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5</w:t>
      </w:r>
      <w:r w:rsidR="00F46196"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Hassan KA</w:t>
      </w:r>
      <w:r w:rsidRPr="00917D37">
        <w:rPr>
          <w:rFonts w:ascii="Book Antiqua" w:eastAsia="Book Antiqua" w:hAnsi="Book Antiqua" w:cs="Book Antiqua"/>
          <w:color w:val="000000"/>
        </w:rPr>
        <w:t xml:space="preserve">, Wang L, </w:t>
      </w:r>
      <w:proofErr w:type="spellStart"/>
      <w:r w:rsidRPr="00917D37">
        <w:rPr>
          <w:rFonts w:ascii="Book Antiqua" w:eastAsia="Book Antiqua" w:hAnsi="Book Antiqua" w:cs="Book Antiqua"/>
          <w:color w:val="000000"/>
        </w:rPr>
        <w:t>Korkaya</w:t>
      </w:r>
      <w:proofErr w:type="spellEnd"/>
      <w:r w:rsidRPr="00917D37">
        <w:rPr>
          <w:rFonts w:ascii="Book Antiqua" w:eastAsia="Book Antiqua" w:hAnsi="Book Antiqua" w:cs="Book Antiqua"/>
          <w:color w:val="000000"/>
        </w:rPr>
        <w:t xml:space="preserve"> H, Chen G, Maillard I, Beer DG, </w:t>
      </w:r>
      <w:proofErr w:type="spellStart"/>
      <w:r w:rsidRPr="00917D37">
        <w:rPr>
          <w:rFonts w:ascii="Book Antiqua" w:eastAsia="Book Antiqua" w:hAnsi="Book Antiqua" w:cs="Book Antiqua"/>
          <w:color w:val="000000"/>
        </w:rPr>
        <w:t>Kalemkerian</w:t>
      </w:r>
      <w:proofErr w:type="spellEnd"/>
      <w:r w:rsidRPr="00917D37">
        <w:rPr>
          <w:rFonts w:ascii="Book Antiqua" w:eastAsia="Book Antiqua" w:hAnsi="Book Antiqua" w:cs="Book Antiqua"/>
          <w:color w:val="000000"/>
        </w:rPr>
        <w:t xml:space="preserve"> GP, </w:t>
      </w:r>
      <w:proofErr w:type="spellStart"/>
      <w:r w:rsidRPr="00917D37">
        <w:rPr>
          <w:rFonts w:ascii="Book Antiqua" w:eastAsia="Book Antiqua" w:hAnsi="Book Antiqua" w:cs="Book Antiqua"/>
          <w:color w:val="000000"/>
        </w:rPr>
        <w:t>Wicha</w:t>
      </w:r>
      <w:proofErr w:type="spellEnd"/>
      <w:r w:rsidRPr="00917D37">
        <w:rPr>
          <w:rFonts w:ascii="Book Antiqua" w:eastAsia="Book Antiqua" w:hAnsi="Book Antiqua" w:cs="Book Antiqua"/>
          <w:color w:val="000000"/>
        </w:rPr>
        <w:t xml:space="preserve"> MS. Notch pathway activity identifies cells with cancer stem cell-like properties and correlates with worse survival in lung adenocarcinoma. </w:t>
      </w:r>
      <w:r w:rsidRPr="00917D37">
        <w:rPr>
          <w:rFonts w:ascii="Book Antiqua" w:eastAsia="Book Antiqua" w:hAnsi="Book Antiqua" w:cs="Book Antiqua"/>
          <w:i/>
          <w:iCs/>
          <w:color w:val="000000"/>
        </w:rPr>
        <w:t>Clin Cancer Res</w:t>
      </w:r>
      <w:r w:rsidRPr="00917D37">
        <w:rPr>
          <w:rFonts w:ascii="Book Antiqua" w:eastAsia="Book Antiqua" w:hAnsi="Book Antiqua" w:cs="Book Antiqua"/>
          <w:color w:val="000000"/>
        </w:rPr>
        <w:t xml:space="preserve"> 2013; </w:t>
      </w:r>
      <w:r w:rsidRPr="00917D37">
        <w:rPr>
          <w:rFonts w:ascii="Book Antiqua" w:eastAsia="Book Antiqua" w:hAnsi="Book Antiqua" w:cs="Book Antiqua"/>
          <w:b/>
          <w:bCs/>
          <w:color w:val="000000"/>
        </w:rPr>
        <w:t>19</w:t>
      </w:r>
      <w:r w:rsidRPr="00917D37">
        <w:rPr>
          <w:rFonts w:ascii="Book Antiqua" w:eastAsia="Book Antiqua" w:hAnsi="Book Antiqua" w:cs="Book Antiqua"/>
          <w:color w:val="000000"/>
        </w:rPr>
        <w:t>: 1972-1980 [PMID: 23444212 DOI: 10.1158/1078-0432.CCR-12-0370]</w:t>
      </w:r>
    </w:p>
    <w:p w14:paraId="3DBF84AD" w14:textId="5F75EDB0"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5</w:t>
      </w:r>
      <w:r w:rsidR="00F46196" w:rsidRPr="00917D37">
        <w:rPr>
          <w:rFonts w:ascii="Book Antiqua" w:eastAsia="Book Antiqua" w:hAnsi="Book Antiqua" w:cs="Book Antiqua"/>
          <w:color w:val="000000"/>
        </w:rPr>
        <w:t>3</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Yu L</w:t>
      </w:r>
      <w:r w:rsidRPr="00917D37">
        <w:rPr>
          <w:rFonts w:ascii="Book Antiqua" w:eastAsia="Book Antiqua" w:hAnsi="Book Antiqua" w:cs="Book Antiqua"/>
          <w:color w:val="000000"/>
        </w:rPr>
        <w:t xml:space="preserve">, Liu S, Zhang C, Zhang B, </w:t>
      </w:r>
      <w:proofErr w:type="spellStart"/>
      <w:r w:rsidRPr="00917D37">
        <w:rPr>
          <w:rFonts w:ascii="Book Antiqua" w:eastAsia="Book Antiqua" w:hAnsi="Book Antiqua" w:cs="Book Antiqua"/>
          <w:color w:val="000000"/>
        </w:rPr>
        <w:t>Simões</w:t>
      </w:r>
      <w:proofErr w:type="spellEnd"/>
      <w:r w:rsidRPr="00917D37">
        <w:rPr>
          <w:rFonts w:ascii="Book Antiqua" w:eastAsia="Book Antiqua" w:hAnsi="Book Antiqua" w:cs="Book Antiqua"/>
          <w:color w:val="000000"/>
        </w:rPr>
        <w:t xml:space="preserve"> BM, Eyre R, Liang Y, Yan H, Wu Z, Guo W, Clarke RB. Enrichment of human osteosarcoma stem cells based on hTERT transcriptional activity. </w:t>
      </w:r>
      <w:proofErr w:type="spellStart"/>
      <w:r w:rsidRPr="00917D37">
        <w:rPr>
          <w:rFonts w:ascii="Book Antiqua" w:eastAsia="Book Antiqua" w:hAnsi="Book Antiqua" w:cs="Book Antiqua"/>
          <w:i/>
          <w:iCs/>
          <w:color w:val="000000"/>
        </w:rPr>
        <w:t>Oncotarget</w:t>
      </w:r>
      <w:proofErr w:type="spellEnd"/>
      <w:r w:rsidRPr="00917D37">
        <w:rPr>
          <w:rFonts w:ascii="Book Antiqua" w:eastAsia="Book Antiqua" w:hAnsi="Book Antiqua" w:cs="Book Antiqua"/>
          <w:color w:val="000000"/>
        </w:rPr>
        <w:t xml:space="preserve"> 2013; </w:t>
      </w:r>
      <w:r w:rsidRPr="00917D37">
        <w:rPr>
          <w:rFonts w:ascii="Book Antiqua" w:eastAsia="Book Antiqua" w:hAnsi="Book Antiqua" w:cs="Book Antiqua"/>
          <w:b/>
          <w:bCs/>
          <w:color w:val="000000"/>
        </w:rPr>
        <w:t>4</w:t>
      </w:r>
      <w:r w:rsidRPr="00917D37">
        <w:rPr>
          <w:rFonts w:ascii="Book Antiqua" w:eastAsia="Book Antiqua" w:hAnsi="Book Antiqua" w:cs="Book Antiqua"/>
          <w:color w:val="000000"/>
        </w:rPr>
        <w:t>: 2326-2338 [PMID: 24334332 DOI: 10.18632/oncotarget.1554]</w:t>
      </w:r>
    </w:p>
    <w:p w14:paraId="7751BA16" w14:textId="4A2C522D"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5</w:t>
      </w:r>
      <w:r w:rsidR="00F46196" w:rsidRPr="00917D37">
        <w:rPr>
          <w:rFonts w:ascii="Book Antiqua" w:eastAsia="Book Antiqua" w:hAnsi="Book Antiqua" w:cs="Book Antiqua"/>
          <w:color w:val="000000"/>
        </w:rPr>
        <w:t>4</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De Kumar B</w:t>
      </w:r>
      <w:r w:rsidRPr="00917D37">
        <w:rPr>
          <w:rFonts w:ascii="Book Antiqua" w:eastAsia="Book Antiqua" w:hAnsi="Book Antiqua" w:cs="Book Antiqua"/>
          <w:color w:val="000000"/>
        </w:rPr>
        <w:t xml:space="preserve">, Parker HJ, Parrish ME, Lange JJ, Slaughter BD, Unruh JR, Paulson A, </w:t>
      </w:r>
      <w:proofErr w:type="spellStart"/>
      <w:r w:rsidRPr="00917D37">
        <w:rPr>
          <w:rFonts w:ascii="Book Antiqua" w:eastAsia="Book Antiqua" w:hAnsi="Book Antiqua" w:cs="Book Antiqua"/>
          <w:color w:val="000000"/>
        </w:rPr>
        <w:t>Krumlauf</w:t>
      </w:r>
      <w:proofErr w:type="spellEnd"/>
      <w:r w:rsidRPr="00917D37">
        <w:rPr>
          <w:rFonts w:ascii="Book Antiqua" w:eastAsia="Book Antiqua" w:hAnsi="Book Antiqua" w:cs="Book Antiqua"/>
          <w:color w:val="000000"/>
        </w:rPr>
        <w:t xml:space="preserve"> R. Dynamic regulation of Nanog and stem cell-signaling pathways by Hoxa1 during early neuro-ectodermal differentiation of ES cells. </w:t>
      </w:r>
      <w:r w:rsidRPr="00917D37">
        <w:rPr>
          <w:rFonts w:ascii="Book Antiqua" w:eastAsia="Book Antiqua" w:hAnsi="Book Antiqua" w:cs="Book Antiqua"/>
          <w:i/>
          <w:iCs/>
          <w:color w:val="000000"/>
        </w:rPr>
        <w:t xml:space="preserve">Proc Natl </w:t>
      </w:r>
      <w:proofErr w:type="spellStart"/>
      <w:r w:rsidRPr="00917D37">
        <w:rPr>
          <w:rFonts w:ascii="Book Antiqua" w:eastAsia="Book Antiqua" w:hAnsi="Book Antiqua" w:cs="Book Antiqua"/>
          <w:i/>
          <w:iCs/>
          <w:color w:val="000000"/>
        </w:rPr>
        <w:t>Acad</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Sci</w:t>
      </w:r>
      <w:proofErr w:type="spellEnd"/>
      <w:r w:rsidRPr="00917D37">
        <w:rPr>
          <w:rFonts w:ascii="Book Antiqua" w:eastAsia="Book Antiqua" w:hAnsi="Book Antiqua" w:cs="Book Antiqua"/>
          <w:i/>
          <w:iCs/>
          <w:color w:val="000000"/>
        </w:rPr>
        <w:t xml:space="preserve"> U S A</w:t>
      </w:r>
      <w:r w:rsidRPr="00917D37">
        <w:rPr>
          <w:rFonts w:ascii="Book Antiqua" w:eastAsia="Book Antiqua" w:hAnsi="Book Antiqua" w:cs="Book Antiqua"/>
          <w:color w:val="000000"/>
        </w:rPr>
        <w:t xml:space="preserve"> 2017; </w:t>
      </w:r>
      <w:r w:rsidRPr="00917D37">
        <w:rPr>
          <w:rFonts w:ascii="Book Antiqua" w:eastAsia="Book Antiqua" w:hAnsi="Book Antiqua" w:cs="Book Antiqua"/>
          <w:b/>
          <w:bCs/>
          <w:color w:val="000000"/>
        </w:rPr>
        <w:t>114</w:t>
      </w:r>
      <w:r w:rsidRPr="00917D37">
        <w:rPr>
          <w:rFonts w:ascii="Book Antiqua" w:eastAsia="Book Antiqua" w:hAnsi="Book Antiqua" w:cs="Book Antiqua"/>
          <w:color w:val="000000"/>
        </w:rPr>
        <w:t>: 5838-5845 [PMID: 28584089 DOI: 10.1073/pnas.1610612114]</w:t>
      </w:r>
    </w:p>
    <w:p w14:paraId="155CC4A6" w14:textId="21596F00"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5</w:t>
      </w:r>
      <w:r w:rsidR="00F46196" w:rsidRPr="00917D37">
        <w:rPr>
          <w:rFonts w:ascii="Book Antiqua" w:eastAsia="Book Antiqua" w:hAnsi="Book Antiqua" w:cs="Book Antiqua"/>
          <w:color w:val="000000"/>
        </w:rPr>
        <w:t>5</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Wang J</w:t>
      </w:r>
      <w:r w:rsidRPr="00917D37">
        <w:rPr>
          <w:rFonts w:ascii="Book Antiqua" w:eastAsia="Book Antiqua" w:hAnsi="Book Antiqua" w:cs="Book Antiqua"/>
          <w:color w:val="000000"/>
        </w:rPr>
        <w:t xml:space="preserve">, Rao S, Chu J, Shen X, </w:t>
      </w:r>
      <w:proofErr w:type="spellStart"/>
      <w:r w:rsidRPr="00917D37">
        <w:rPr>
          <w:rFonts w:ascii="Book Antiqua" w:eastAsia="Book Antiqua" w:hAnsi="Book Antiqua" w:cs="Book Antiqua"/>
          <w:color w:val="000000"/>
        </w:rPr>
        <w:t>Levasseur</w:t>
      </w:r>
      <w:proofErr w:type="spellEnd"/>
      <w:r w:rsidRPr="00917D37">
        <w:rPr>
          <w:rFonts w:ascii="Book Antiqua" w:eastAsia="Book Antiqua" w:hAnsi="Book Antiqua" w:cs="Book Antiqua"/>
          <w:color w:val="000000"/>
        </w:rPr>
        <w:t xml:space="preserve"> DN, </w:t>
      </w:r>
      <w:proofErr w:type="spellStart"/>
      <w:r w:rsidRPr="00917D37">
        <w:rPr>
          <w:rFonts w:ascii="Book Antiqua" w:eastAsia="Book Antiqua" w:hAnsi="Book Antiqua" w:cs="Book Antiqua"/>
          <w:color w:val="000000"/>
        </w:rPr>
        <w:t>Theunissen</w:t>
      </w:r>
      <w:proofErr w:type="spellEnd"/>
      <w:r w:rsidRPr="00917D37">
        <w:rPr>
          <w:rFonts w:ascii="Book Antiqua" w:eastAsia="Book Antiqua" w:hAnsi="Book Antiqua" w:cs="Book Antiqua"/>
          <w:color w:val="000000"/>
        </w:rPr>
        <w:t xml:space="preserve"> TW, </w:t>
      </w:r>
      <w:proofErr w:type="spellStart"/>
      <w:r w:rsidRPr="00917D37">
        <w:rPr>
          <w:rFonts w:ascii="Book Antiqua" w:eastAsia="Book Antiqua" w:hAnsi="Book Antiqua" w:cs="Book Antiqua"/>
          <w:color w:val="000000"/>
        </w:rPr>
        <w:t>Orkin</w:t>
      </w:r>
      <w:proofErr w:type="spellEnd"/>
      <w:r w:rsidRPr="00917D37">
        <w:rPr>
          <w:rFonts w:ascii="Book Antiqua" w:eastAsia="Book Antiqua" w:hAnsi="Book Antiqua" w:cs="Book Antiqua"/>
          <w:color w:val="000000"/>
        </w:rPr>
        <w:t xml:space="preserve"> SH. A protein interaction network for pluripotency of embryonic stem cells. </w:t>
      </w:r>
      <w:r w:rsidRPr="00917D37">
        <w:rPr>
          <w:rFonts w:ascii="Book Antiqua" w:eastAsia="Book Antiqua" w:hAnsi="Book Antiqua" w:cs="Book Antiqua"/>
          <w:i/>
          <w:iCs/>
          <w:color w:val="000000"/>
        </w:rPr>
        <w:t>Nature</w:t>
      </w:r>
      <w:r w:rsidRPr="00917D37">
        <w:rPr>
          <w:rFonts w:ascii="Book Antiqua" w:eastAsia="Book Antiqua" w:hAnsi="Book Antiqua" w:cs="Book Antiqua"/>
          <w:color w:val="000000"/>
        </w:rPr>
        <w:t xml:space="preserve"> 2006; </w:t>
      </w:r>
      <w:r w:rsidRPr="00917D37">
        <w:rPr>
          <w:rFonts w:ascii="Book Antiqua" w:eastAsia="Book Antiqua" w:hAnsi="Book Antiqua" w:cs="Book Antiqua"/>
          <w:b/>
          <w:bCs/>
          <w:color w:val="000000"/>
        </w:rPr>
        <w:t>444</w:t>
      </w:r>
      <w:r w:rsidRPr="00917D37">
        <w:rPr>
          <w:rFonts w:ascii="Book Antiqua" w:eastAsia="Book Antiqua" w:hAnsi="Book Antiqua" w:cs="Book Antiqua"/>
          <w:color w:val="000000"/>
        </w:rPr>
        <w:t>: 364-368 [PMID: 17093407 DOI: 10.1038/nature05284]</w:t>
      </w:r>
    </w:p>
    <w:p w14:paraId="22F0C217" w14:textId="7F0426F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5</w:t>
      </w:r>
      <w:r w:rsidR="00F46196"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Chen Y</w:t>
      </w:r>
      <w:r w:rsidRPr="00917D37">
        <w:rPr>
          <w:rFonts w:ascii="Book Antiqua" w:eastAsia="Book Antiqua" w:hAnsi="Book Antiqua" w:cs="Book Antiqua"/>
          <w:color w:val="000000"/>
        </w:rPr>
        <w:t xml:space="preserve">, Xu L, Lin RY, </w:t>
      </w:r>
      <w:proofErr w:type="spellStart"/>
      <w:r w:rsidRPr="00917D37">
        <w:rPr>
          <w:rFonts w:ascii="Book Antiqua" w:eastAsia="Book Antiqua" w:hAnsi="Book Antiqua" w:cs="Book Antiqua"/>
          <w:color w:val="000000"/>
        </w:rPr>
        <w:t>Müschen</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Koeffler</w:t>
      </w:r>
      <w:proofErr w:type="spellEnd"/>
      <w:r w:rsidRPr="00917D37">
        <w:rPr>
          <w:rFonts w:ascii="Book Antiqua" w:eastAsia="Book Antiqua" w:hAnsi="Book Antiqua" w:cs="Book Antiqua"/>
          <w:color w:val="000000"/>
        </w:rPr>
        <w:t xml:space="preserve"> HP. Core transcriptional regulatory circuitries in cancer. </w:t>
      </w:r>
      <w:r w:rsidRPr="00917D37">
        <w:rPr>
          <w:rFonts w:ascii="Book Antiqua" w:eastAsia="Book Antiqua" w:hAnsi="Book Antiqua" w:cs="Book Antiqua"/>
          <w:i/>
          <w:iCs/>
          <w:color w:val="000000"/>
        </w:rPr>
        <w:t>Oncogene</w:t>
      </w:r>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39</w:t>
      </w:r>
      <w:r w:rsidRPr="00917D37">
        <w:rPr>
          <w:rFonts w:ascii="Book Antiqua" w:eastAsia="Book Antiqua" w:hAnsi="Book Antiqua" w:cs="Book Antiqua"/>
          <w:color w:val="000000"/>
        </w:rPr>
        <w:t>: 6633-6646 [PMID: 32943730 DOI: 10.1038/s41388-020-01459-w]</w:t>
      </w:r>
    </w:p>
    <w:p w14:paraId="09529F29" w14:textId="5D58CFDD"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5</w:t>
      </w:r>
      <w:r w:rsidR="00F46196"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u CS</w:t>
      </w:r>
      <w:r w:rsidRPr="00917D37">
        <w:rPr>
          <w:rFonts w:ascii="Book Antiqua" w:eastAsia="Book Antiqua" w:hAnsi="Book Antiqua" w:cs="Book Antiqua"/>
          <w:color w:val="000000"/>
        </w:rPr>
        <w:t xml:space="preserve">, Shieh GS, Wang CT, Su BH, Su YC, Chen YC, Su WC, Wu P, Yang WH, </w:t>
      </w:r>
      <w:proofErr w:type="spellStart"/>
      <w:r w:rsidRPr="00917D37">
        <w:rPr>
          <w:rFonts w:ascii="Book Antiqua" w:eastAsia="Book Antiqua" w:hAnsi="Book Antiqua" w:cs="Book Antiqua"/>
          <w:color w:val="000000"/>
        </w:rPr>
        <w:t>Shiau</w:t>
      </w:r>
      <w:proofErr w:type="spellEnd"/>
      <w:r w:rsidRPr="00917D37">
        <w:rPr>
          <w:rFonts w:ascii="Book Antiqua" w:eastAsia="Book Antiqua" w:hAnsi="Book Antiqua" w:cs="Book Antiqua"/>
          <w:color w:val="000000"/>
        </w:rPr>
        <w:t xml:space="preserve"> AL, Wu CL. Chemotherapeutics-induced Oct4 expression contributes to drug resistance and tumor recurrence in bladder cancer. </w:t>
      </w:r>
      <w:proofErr w:type="spellStart"/>
      <w:r w:rsidRPr="00917D37">
        <w:rPr>
          <w:rFonts w:ascii="Book Antiqua" w:eastAsia="Book Antiqua" w:hAnsi="Book Antiqua" w:cs="Book Antiqua"/>
          <w:i/>
          <w:iCs/>
          <w:color w:val="000000"/>
        </w:rPr>
        <w:t>Oncotarget</w:t>
      </w:r>
      <w:proofErr w:type="spellEnd"/>
      <w:r w:rsidRPr="00917D37">
        <w:rPr>
          <w:rFonts w:ascii="Book Antiqua" w:eastAsia="Book Antiqua" w:hAnsi="Book Antiqua" w:cs="Book Antiqua"/>
          <w:color w:val="000000"/>
        </w:rPr>
        <w:t xml:space="preserve"> 2017; </w:t>
      </w:r>
      <w:r w:rsidRPr="00917D37">
        <w:rPr>
          <w:rFonts w:ascii="Book Antiqua" w:eastAsia="Book Antiqua" w:hAnsi="Book Antiqua" w:cs="Book Antiqua"/>
          <w:b/>
          <w:bCs/>
          <w:color w:val="000000"/>
        </w:rPr>
        <w:t>8</w:t>
      </w:r>
      <w:r w:rsidRPr="00917D37">
        <w:rPr>
          <w:rFonts w:ascii="Book Antiqua" w:eastAsia="Book Antiqua" w:hAnsi="Book Antiqua" w:cs="Book Antiqua"/>
          <w:color w:val="000000"/>
        </w:rPr>
        <w:t>: 30844-30858 [PMID: 27244887 DOI: 10.18632/oncotarget.9602]</w:t>
      </w:r>
    </w:p>
    <w:p w14:paraId="41B0A137" w14:textId="332B393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5</w:t>
      </w:r>
      <w:r w:rsidR="00F46196"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Gwak</w:t>
      </w:r>
      <w:proofErr w:type="spellEnd"/>
      <w:r w:rsidRPr="00917D37">
        <w:rPr>
          <w:rFonts w:ascii="Book Antiqua" w:eastAsia="Book Antiqua" w:hAnsi="Book Antiqua" w:cs="Book Antiqua"/>
          <w:b/>
          <w:bCs/>
          <w:color w:val="000000"/>
        </w:rPr>
        <w:t xml:space="preserve"> JM</w:t>
      </w:r>
      <w:r w:rsidRPr="00917D37">
        <w:rPr>
          <w:rFonts w:ascii="Book Antiqua" w:eastAsia="Book Antiqua" w:hAnsi="Book Antiqua" w:cs="Book Antiqua"/>
          <w:color w:val="000000"/>
        </w:rPr>
        <w:t xml:space="preserve">, Kim M, Kim HJ, Jang MH, Park SY. Expression of embryonal stem cell transcription factors in breast cancer: Oct4 as an indicator for poor clinical outcome and tamoxifen resistance. </w:t>
      </w:r>
      <w:proofErr w:type="spellStart"/>
      <w:r w:rsidRPr="00917D37">
        <w:rPr>
          <w:rFonts w:ascii="Book Antiqua" w:eastAsia="Book Antiqua" w:hAnsi="Book Antiqua" w:cs="Book Antiqua"/>
          <w:i/>
          <w:iCs/>
          <w:color w:val="000000"/>
        </w:rPr>
        <w:t>Oncotarget</w:t>
      </w:r>
      <w:proofErr w:type="spellEnd"/>
      <w:r w:rsidRPr="00917D37">
        <w:rPr>
          <w:rFonts w:ascii="Book Antiqua" w:eastAsia="Book Antiqua" w:hAnsi="Book Antiqua" w:cs="Book Antiqua"/>
          <w:color w:val="000000"/>
        </w:rPr>
        <w:t xml:space="preserve"> 2017; </w:t>
      </w:r>
      <w:r w:rsidRPr="00917D37">
        <w:rPr>
          <w:rFonts w:ascii="Book Antiqua" w:eastAsia="Book Antiqua" w:hAnsi="Book Antiqua" w:cs="Book Antiqua"/>
          <w:b/>
          <w:bCs/>
          <w:color w:val="000000"/>
        </w:rPr>
        <w:t>8</w:t>
      </w:r>
      <w:r w:rsidRPr="00917D37">
        <w:rPr>
          <w:rFonts w:ascii="Book Antiqua" w:eastAsia="Book Antiqua" w:hAnsi="Book Antiqua" w:cs="Book Antiqua"/>
          <w:color w:val="000000"/>
        </w:rPr>
        <w:t>: 36305-36318 [PMID: 28422735 DOI: 10.18632/oncotarget.16750]</w:t>
      </w:r>
    </w:p>
    <w:p w14:paraId="30259319" w14:textId="2A25CC72" w:rsidR="00A77B3E" w:rsidRPr="00917D37" w:rsidRDefault="00F4619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59</w:t>
      </w:r>
      <w:r w:rsidR="00944BC6" w:rsidRPr="00917D37">
        <w:rPr>
          <w:rFonts w:ascii="Book Antiqua" w:eastAsia="Book Antiqua" w:hAnsi="Book Antiqua" w:cs="Book Antiqua"/>
          <w:color w:val="000000"/>
        </w:rPr>
        <w:t xml:space="preserve"> </w:t>
      </w:r>
      <w:r w:rsidR="00944BC6" w:rsidRPr="00917D37">
        <w:rPr>
          <w:rFonts w:ascii="Book Antiqua" w:eastAsia="Book Antiqua" w:hAnsi="Book Antiqua" w:cs="Book Antiqua"/>
          <w:b/>
          <w:bCs/>
          <w:color w:val="000000"/>
        </w:rPr>
        <w:t>Du Z</w:t>
      </w:r>
      <w:r w:rsidR="00944BC6" w:rsidRPr="00917D37">
        <w:rPr>
          <w:rFonts w:ascii="Book Antiqua" w:eastAsia="Book Antiqua" w:hAnsi="Book Antiqua" w:cs="Book Antiqua"/>
          <w:color w:val="000000"/>
        </w:rPr>
        <w:t xml:space="preserve">, Jia D, Liu S, Wang F, Li G, Zhang Y, Cao X, Ling EA, Hao A. Oct4 is expressed in human gliomas and promotes colony formation in glioma cells. </w:t>
      </w:r>
      <w:r w:rsidR="00944BC6" w:rsidRPr="00917D37">
        <w:rPr>
          <w:rFonts w:ascii="Book Antiqua" w:eastAsia="Book Antiqua" w:hAnsi="Book Antiqua" w:cs="Book Antiqua"/>
          <w:i/>
          <w:iCs/>
          <w:color w:val="000000"/>
        </w:rPr>
        <w:t>Glia</w:t>
      </w:r>
      <w:r w:rsidR="00944BC6" w:rsidRPr="00917D37">
        <w:rPr>
          <w:rFonts w:ascii="Book Antiqua" w:eastAsia="Book Antiqua" w:hAnsi="Book Antiqua" w:cs="Book Antiqua"/>
          <w:color w:val="000000"/>
        </w:rPr>
        <w:t xml:space="preserve"> 2009; </w:t>
      </w:r>
      <w:r w:rsidR="00944BC6" w:rsidRPr="00917D37">
        <w:rPr>
          <w:rFonts w:ascii="Book Antiqua" w:eastAsia="Book Antiqua" w:hAnsi="Book Antiqua" w:cs="Book Antiqua"/>
          <w:b/>
          <w:bCs/>
          <w:color w:val="000000"/>
        </w:rPr>
        <w:t>57</w:t>
      </w:r>
      <w:r w:rsidR="00944BC6" w:rsidRPr="00917D37">
        <w:rPr>
          <w:rFonts w:ascii="Book Antiqua" w:eastAsia="Book Antiqua" w:hAnsi="Book Antiqua" w:cs="Book Antiqua"/>
          <w:color w:val="000000"/>
        </w:rPr>
        <w:t>: 724-733 [PMID: 18985733 DOI: 10.1002/glia.20800]</w:t>
      </w:r>
    </w:p>
    <w:p w14:paraId="2C88F0F0" w14:textId="0720F959"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6</w:t>
      </w:r>
      <w:r w:rsidR="00F46196" w:rsidRPr="00917D37">
        <w:rPr>
          <w:rFonts w:ascii="Book Antiqua" w:eastAsia="Book Antiqua" w:hAnsi="Book Antiqua" w:cs="Book Antiqua"/>
          <w:color w:val="000000"/>
        </w:rPr>
        <w:t>0</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Zhao X</w:t>
      </w:r>
      <w:r w:rsidRPr="00917D37">
        <w:rPr>
          <w:rFonts w:ascii="Book Antiqua" w:eastAsia="Book Antiqua" w:hAnsi="Book Antiqua" w:cs="Book Antiqua"/>
          <w:color w:val="000000"/>
        </w:rPr>
        <w:t xml:space="preserve">, Lu H, Sun Y, Liu L, Wang H. Prognostic value of octamer binding transcription factor 4 for patients with solid tumors: A meta-analysis. </w:t>
      </w:r>
      <w:r w:rsidRPr="00917D37">
        <w:rPr>
          <w:rFonts w:ascii="Book Antiqua" w:eastAsia="Book Antiqua" w:hAnsi="Book Antiqua" w:cs="Book Antiqua"/>
          <w:i/>
          <w:iCs/>
          <w:color w:val="000000"/>
        </w:rPr>
        <w:t>Medicine (Baltimore)</w:t>
      </w:r>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99</w:t>
      </w:r>
      <w:r w:rsidRPr="00917D37">
        <w:rPr>
          <w:rFonts w:ascii="Book Antiqua" w:eastAsia="Book Antiqua" w:hAnsi="Book Antiqua" w:cs="Book Antiqua"/>
          <w:color w:val="000000"/>
        </w:rPr>
        <w:t>: e22804 [PMID: 33080755 DOI: 10.1097/MD.0000000000022804]</w:t>
      </w:r>
    </w:p>
    <w:p w14:paraId="1C8FEC46" w14:textId="170A8D32"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6</w:t>
      </w:r>
      <w:r w:rsidR="00F46196"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i C</w:t>
      </w:r>
      <w:r w:rsidRPr="00917D37">
        <w:rPr>
          <w:rFonts w:ascii="Book Antiqua" w:eastAsia="Book Antiqua" w:hAnsi="Book Antiqua" w:cs="Book Antiqua"/>
          <w:color w:val="000000"/>
        </w:rPr>
        <w:t xml:space="preserve">, Yan Y, Ji W, Bao L, Qian H, Chen L, Wu M, Chen H, Li Z, Su C. OCT4 positively regulates </w:t>
      </w:r>
      <w:proofErr w:type="spellStart"/>
      <w:r w:rsidRPr="00917D37">
        <w:rPr>
          <w:rFonts w:ascii="Book Antiqua" w:eastAsia="Book Antiqua" w:hAnsi="Book Antiqua" w:cs="Book Antiqua"/>
          <w:color w:val="000000"/>
        </w:rPr>
        <w:t>Survivin</w:t>
      </w:r>
      <w:proofErr w:type="spellEnd"/>
      <w:r w:rsidRPr="00917D37">
        <w:rPr>
          <w:rFonts w:ascii="Book Antiqua" w:eastAsia="Book Antiqua" w:hAnsi="Book Antiqua" w:cs="Book Antiqua"/>
          <w:color w:val="000000"/>
        </w:rPr>
        <w:t xml:space="preserve"> expression to promote cancer cell proliferation and leads to poor prognosis in esophageal squamous cell carcinoma. </w:t>
      </w:r>
      <w:proofErr w:type="spellStart"/>
      <w:r w:rsidRPr="00917D37">
        <w:rPr>
          <w:rFonts w:ascii="Book Antiqua" w:eastAsia="Book Antiqua" w:hAnsi="Book Antiqua" w:cs="Book Antiqua"/>
          <w:i/>
          <w:iCs/>
          <w:color w:val="000000"/>
        </w:rPr>
        <w:t>PLoS</w:t>
      </w:r>
      <w:proofErr w:type="spellEnd"/>
      <w:r w:rsidRPr="00917D37">
        <w:rPr>
          <w:rFonts w:ascii="Book Antiqua" w:eastAsia="Book Antiqua" w:hAnsi="Book Antiqua" w:cs="Book Antiqua"/>
          <w:i/>
          <w:iCs/>
          <w:color w:val="000000"/>
        </w:rPr>
        <w:t xml:space="preserve"> One</w:t>
      </w:r>
      <w:r w:rsidRPr="00917D37">
        <w:rPr>
          <w:rFonts w:ascii="Book Antiqua" w:eastAsia="Book Antiqua" w:hAnsi="Book Antiqua" w:cs="Book Antiqua"/>
          <w:color w:val="000000"/>
        </w:rPr>
        <w:t xml:space="preserve"> 2012; </w:t>
      </w:r>
      <w:r w:rsidRPr="00917D37">
        <w:rPr>
          <w:rFonts w:ascii="Book Antiqua" w:eastAsia="Book Antiqua" w:hAnsi="Book Antiqua" w:cs="Book Antiqua"/>
          <w:b/>
          <w:bCs/>
          <w:color w:val="000000"/>
        </w:rPr>
        <w:t>7</w:t>
      </w:r>
      <w:r w:rsidRPr="00917D37">
        <w:rPr>
          <w:rFonts w:ascii="Book Antiqua" w:eastAsia="Book Antiqua" w:hAnsi="Book Antiqua" w:cs="Book Antiqua"/>
          <w:color w:val="000000"/>
        </w:rPr>
        <w:t>: e49693 [PMID: 23185410 DOI: 10.1371/journal.pone.0049693]</w:t>
      </w:r>
    </w:p>
    <w:p w14:paraId="5867FF09" w14:textId="0AD7840B"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6</w:t>
      </w:r>
      <w:r w:rsidR="00F46196"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Santini</w:t>
      </w:r>
      <w:proofErr w:type="spellEnd"/>
      <w:r w:rsidRPr="00917D37">
        <w:rPr>
          <w:rFonts w:ascii="Book Antiqua" w:eastAsia="Book Antiqua" w:hAnsi="Book Antiqua" w:cs="Book Antiqua"/>
          <w:b/>
          <w:bCs/>
          <w:color w:val="000000"/>
        </w:rPr>
        <w:t xml:space="preserve"> R</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Pietrobono</w:t>
      </w:r>
      <w:proofErr w:type="spellEnd"/>
      <w:r w:rsidRPr="00917D37">
        <w:rPr>
          <w:rFonts w:ascii="Book Antiqua" w:eastAsia="Book Antiqua" w:hAnsi="Book Antiqua" w:cs="Book Antiqua"/>
          <w:color w:val="000000"/>
        </w:rPr>
        <w:t xml:space="preserve"> S, </w:t>
      </w:r>
      <w:proofErr w:type="spellStart"/>
      <w:r w:rsidRPr="00917D37">
        <w:rPr>
          <w:rFonts w:ascii="Book Antiqua" w:eastAsia="Book Antiqua" w:hAnsi="Book Antiqua" w:cs="Book Antiqua"/>
          <w:color w:val="000000"/>
        </w:rPr>
        <w:t>Pandolfi</w:t>
      </w:r>
      <w:proofErr w:type="spellEnd"/>
      <w:r w:rsidRPr="00917D37">
        <w:rPr>
          <w:rFonts w:ascii="Book Antiqua" w:eastAsia="Book Antiqua" w:hAnsi="Book Antiqua" w:cs="Book Antiqua"/>
          <w:color w:val="000000"/>
        </w:rPr>
        <w:t xml:space="preserve"> S, </w:t>
      </w:r>
      <w:proofErr w:type="spellStart"/>
      <w:r w:rsidRPr="00917D37">
        <w:rPr>
          <w:rFonts w:ascii="Book Antiqua" w:eastAsia="Book Antiqua" w:hAnsi="Book Antiqua" w:cs="Book Antiqua"/>
          <w:color w:val="000000"/>
        </w:rPr>
        <w:t>Montagnani</w:t>
      </w:r>
      <w:proofErr w:type="spellEnd"/>
      <w:r w:rsidRPr="00917D37">
        <w:rPr>
          <w:rFonts w:ascii="Book Antiqua" w:eastAsia="Book Antiqua" w:hAnsi="Book Antiqua" w:cs="Book Antiqua"/>
          <w:color w:val="000000"/>
        </w:rPr>
        <w:t xml:space="preserve"> V, D'Amico M, </w:t>
      </w:r>
      <w:proofErr w:type="spellStart"/>
      <w:r w:rsidRPr="00917D37">
        <w:rPr>
          <w:rFonts w:ascii="Book Antiqua" w:eastAsia="Book Antiqua" w:hAnsi="Book Antiqua" w:cs="Book Antiqua"/>
          <w:color w:val="000000"/>
        </w:rPr>
        <w:t>Penachioni</w:t>
      </w:r>
      <w:proofErr w:type="spellEnd"/>
      <w:r w:rsidRPr="00917D37">
        <w:rPr>
          <w:rFonts w:ascii="Book Antiqua" w:eastAsia="Book Antiqua" w:hAnsi="Book Antiqua" w:cs="Book Antiqua"/>
          <w:color w:val="000000"/>
        </w:rPr>
        <w:t xml:space="preserve"> JY, Vinci MC, </w:t>
      </w:r>
      <w:proofErr w:type="spellStart"/>
      <w:r w:rsidRPr="00917D37">
        <w:rPr>
          <w:rFonts w:ascii="Book Antiqua" w:eastAsia="Book Antiqua" w:hAnsi="Book Antiqua" w:cs="Book Antiqua"/>
          <w:color w:val="000000"/>
        </w:rPr>
        <w:t>Borgognoni</w:t>
      </w:r>
      <w:proofErr w:type="spellEnd"/>
      <w:r w:rsidRPr="00917D37">
        <w:rPr>
          <w:rFonts w:ascii="Book Antiqua" w:eastAsia="Book Antiqua" w:hAnsi="Book Antiqua" w:cs="Book Antiqua"/>
          <w:color w:val="000000"/>
        </w:rPr>
        <w:t xml:space="preserve"> L, </w:t>
      </w:r>
      <w:proofErr w:type="spellStart"/>
      <w:r w:rsidRPr="00917D37">
        <w:rPr>
          <w:rFonts w:ascii="Book Antiqua" w:eastAsia="Book Antiqua" w:hAnsi="Book Antiqua" w:cs="Book Antiqua"/>
          <w:color w:val="000000"/>
        </w:rPr>
        <w:t>Stecca</w:t>
      </w:r>
      <w:proofErr w:type="spellEnd"/>
      <w:r w:rsidRPr="00917D37">
        <w:rPr>
          <w:rFonts w:ascii="Book Antiqua" w:eastAsia="Book Antiqua" w:hAnsi="Book Antiqua" w:cs="Book Antiqua"/>
          <w:color w:val="000000"/>
        </w:rPr>
        <w:t xml:space="preserve"> B. SOX2 regulates self-renewal and tumorigenicity of human melanoma-initiating cells. </w:t>
      </w:r>
      <w:r w:rsidRPr="00917D37">
        <w:rPr>
          <w:rFonts w:ascii="Book Antiqua" w:eastAsia="Book Antiqua" w:hAnsi="Book Antiqua" w:cs="Book Antiqua"/>
          <w:i/>
          <w:iCs/>
          <w:color w:val="000000"/>
        </w:rPr>
        <w:t>Oncogene</w:t>
      </w:r>
      <w:r w:rsidRPr="00917D37">
        <w:rPr>
          <w:rFonts w:ascii="Book Antiqua" w:eastAsia="Book Antiqua" w:hAnsi="Book Antiqua" w:cs="Book Antiqua"/>
          <w:color w:val="000000"/>
        </w:rPr>
        <w:t xml:space="preserve"> 2014; </w:t>
      </w:r>
      <w:r w:rsidRPr="00917D37">
        <w:rPr>
          <w:rFonts w:ascii="Book Antiqua" w:eastAsia="Book Antiqua" w:hAnsi="Book Antiqua" w:cs="Book Antiqua"/>
          <w:b/>
          <w:bCs/>
          <w:color w:val="000000"/>
        </w:rPr>
        <w:t>33</w:t>
      </w:r>
      <w:r w:rsidRPr="00917D37">
        <w:rPr>
          <w:rFonts w:ascii="Book Antiqua" w:eastAsia="Book Antiqua" w:hAnsi="Book Antiqua" w:cs="Book Antiqua"/>
          <w:color w:val="000000"/>
        </w:rPr>
        <w:t>: 4697-4708 [PMID: 24681955 DOI: 10.1038/onc.2014.71]</w:t>
      </w:r>
    </w:p>
    <w:p w14:paraId="28AFF2A8" w14:textId="08F15B6A"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6</w:t>
      </w:r>
      <w:r w:rsidR="00F46196" w:rsidRPr="00917D37">
        <w:rPr>
          <w:rFonts w:ascii="Book Antiqua" w:eastAsia="Book Antiqua" w:hAnsi="Book Antiqua" w:cs="Book Antiqua"/>
          <w:color w:val="000000"/>
        </w:rPr>
        <w:t>3</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Bora-</w:t>
      </w:r>
      <w:proofErr w:type="spellStart"/>
      <w:r w:rsidRPr="00917D37">
        <w:rPr>
          <w:rFonts w:ascii="Book Antiqua" w:eastAsia="Book Antiqua" w:hAnsi="Book Antiqua" w:cs="Book Antiqua"/>
          <w:b/>
          <w:bCs/>
          <w:color w:val="000000"/>
        </w:rPr>
        <w:t>Singhal</w:t>
      </w:r>
      <w:proofErr w:type="spellEnd"/>
      <w:r w:rsidRPr="00917D37">
        <w:rPr>
          <w:rFonts w:ascii="Book Antiqua" w:eastAsia="Book Antiqua" w:hAnsi="Book Antiqua" w:cs="Book Antiqua"/>
          <w:b/>
          <w:bCs/>
          <w:color w:val="000000"/>
        </w:rPr>
        <w:t xml:space="preserve"> N</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Mohankumar</w:t>
      </w:r>
      <w:proofErr w:type="spellEnd"/>
      <w:r w:rsidRPr="00917D37">
        <w:rPr>
          <w:rFonts w:ascii="Book Antiqua" w:eastAsia="Book Antiqua" w:hAnsi="Book Antiqua" w:cs="Book Antiqua"/>
          <w:color w:val="000000"/>
        </w:rPr>
        <w:t xml:space="preserve"> D, </w:t>
      </w:r>
      <w:proofErr w:type="spellStart"/>
      <w:r w:rsidRPr="00917D37">
        <w:rPr>
          <w:rFonts w:ascii="Book Antiqua" w:eastAsia="Book Antiqua" w:hAnsi="Book Antiqua" w:cs="Book Antiqua"/>
          <w:color w:val="000000"/>
        </w:rPr>
        <w:t>Saha</w:t>
      </w:r>
      <w:proofErr w:type="spellEnd"/>
      <w:r w:rsidRPr="00917D37">
        <w:rPr>
          <w:rFonts w:ascii="Book Antiqua" w:eastAsia="Book Antiqua" w:hAnsi="Book Antiqua" w:cs="Book Antiqua"/>
          <w:color w:val="000000"/>
        </w:rPr>
        <w:t xml:space="preserve"> B, Colin CM, Lee JY, Martin MW, Zheng X, Coppola D, </w:t>
      </w:r>
      <w:proofErr w:type="spellStart"/>
      <w:r w:rsidRPr="00917D37">
        <w:rPr>
          <w:rFonts w:ascii="Book Antiqua" w:eastAsia="Book Antiqua" w:hAnsi="Book Antiqua" w:cs="Book Antiqua"/>
          <w:color w:val="000000"/>
        </w:rPr>
        <w:t>Chellappan</w:t>
      </w:r>
      <w:proofErr w:type="spellEnd"/>
      <w:r w:rsidRPr="00917D37">
        <w:rPr>
          <w:rFonts w:ascii="Book Antiqua" w:eastAsia="Book Antiqua" w:hAnsi="Book Antiqua" w:cs="Book Antiqua"/>
          <w:color w:val="000000"/>
        </w:rPr>
        <w:t xml:space="preserve"> S. Novel HDAC11 inhibitors suppress lung adenocarcinoma stem cell self-renewal and overcome drug resistance by suppressing Sox2. </w:t>
      </w:r>
      <w:r w:rsidRPr="00917D37">
        <w:rPr>
          <w:rFonts w:ascii="Book Antiqua" w:eastAsia="Book Antiqua" w:hAnsi="Book Antiqua" w:cs="Book Antiqua"/>
          <w:i/>
          <w:iCs/>
          <w:color w:val="000000"/>
        </w:rPr>
        <w:t>Sci Rep</w:t>
      </w:r>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10</w:t>
      </w:r>
      <w:r w:rsidRPr="00917D37">
        <w:rPr>
          <w:rFonts w:ascii="Book Antiqua" w:eastAsia="Book Antiqua" w:hAnsi="Book Antiqua" w:cs="Book Antiqua"/>
          <w:color w:val="000000"/>
        </w:rPr>
        <w:t>: 4722 [PMID: 32170113 DOI: 10.1038/s41598-020-61295-6]</w:t>
      </w:r>
    </w:p>
    <w:p w14:paraId="00FCF093" w14:textId="334965AA"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6</w:t>
      </w:r>
      <w:r w:rsidR="00F46196" w:rsidRPr="00917D37">
        <w:rPr>
          <w:rFonts w:ascii="Book Antiqua" w:eastAsia="Book Antiqua" w:hAnsi="Book Antiqua" w:cs="Book Antiqua"/>
          <w:color w:val="000000"/>
        </w:rPr>
        <w:t>4</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Chen J</w:t>
      </w:r>
      <w:r w:rsidRPr="00917D37">
        <w:rPr>
          <w:rFonts w:ascii="Book Antiqua" w:eastAsia="Book Antiqua" w:hAnsi="Book Antiqua" w:cs="Book Antiqua"/>
          <w:color w:val="000000"/>
        </w:rPr>
        <w:t xml:space="preserve">, Ge X, Zhang W, Ding P, Du Y, Wang Q, Li L, Fang L, Sun Y, Zhang P, Zhou Y, Zhang L, </w:t>
      </w:r>
      <w:proofErr w:type="spellStart"/>
      <w:r w:rsidRPr="00917D37">
        <w:rPr>
          <w:rFonts w:ascii="Book Antiqua" w:eastAsia="Book Antiqua" w:hAnsi="Book Antiqua" w:cs="Book Antiqua"/>
          <w:color w:val="000000"/>
        </w:rPr>
        <w:t>Lv</w:t>
      </w:r>
      <w:proofErr w:type="spellEnd"/>
      <w:r w:rsidRPr="00917D37">
        <w:rPr>
          <w:rFonts w:ascii="Book Antiqua" w:eastAsia="Book Antiqua" w:hAnsi="Book Antiqua" w:cs="Book Antiqua"/>
          <w:color w:val="000000"/>
        </w:rPr>
        <w:t xml:space="preserve"> X, Li L, Zhang X, Zhang Q, </w:t>
      </w:r>
      <w:proofErr w:type="spellStart"/>
      <w:r w:rsidRPr="00917D37">
        <w:rPr>
          <w:rFonts w:ascii="Book Antiqua" w:eastAsia="Book Antiqua" w:hAnsi="Book Antiqua" w:cs="Book Antiqua"/>
          <w:color w:val="000000"/>
        </w:rPr>
        <w:t>Xue</w:t>
      </w:r>
      <w:proofErr w:type="spellEnd"/>
      <w:r w:rsidRPr="00917D37">
        <w:rPr>
          <w:rFonts w:ascii="Book Antiqua" w:eastAsia="Book Antiqua" w:hAnsi="Book Antiqua" w:cs="Book Antiqua"/>
          <w:color w:val="000000"/>
        </w:rPr>
        <w:t xml:space="preserve"> K, </w:t>
      </w:r>
      <w:proofErr w:type="spellStart"/>
      <w:r w:rsidRPr="00917D37">
        <w:rPr>
          <w:rFonts w:ascii="Book Antiqua" w:eastAsia="Book Antiqua" w:hAnsi="Book Antiqua" w:cs="Book Antiqua"/>
          <w:color w:val="000000"/>
        </w:rPr>
        <w:t>Gu</w:t>
      </w:r>
      <w:proofErr w:type="spellEnd"/>
      <w:r w:rsidRPr="00917D37">
        <w:rPr>
          <w:rFonts w:ascii="Book Antiqua" w:eastAsia="Book Antiqua" w:hAnsi="Book Antiqua" w:cs="Book Antiqua"/>
          <w:color w:val="000000"/>
        </w:rPr>
        <w:t xml:space="preserve"> H, Lei Q, Wong J, Hu W. PI3K/AKT inhibition reverses R-CHOP resistance by destabilizing SOX2 in diffuse large B cell lymphoma. </w:t>
      </w:r>
      <w:proofErr w:type="spellStart"/>
      <w:r w:rsidRPr="00917D37">
        <w:rPr>
          <w:rFonts w:ascii="Book Antiqua" w:eastAsia="Book Antiqua" w:hAnsi="Book Antiqua" w:cs="Book Antiqua"/>
          <w:i/>
          <w:iCs/>
          <w:color w:val="000000"/>
        </w:rPr>
        <w:t>Theranostics</w:t>
      </w:r>
      <w:proofErr w:type="spellEnd"/>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10</w:t>
      </w:r>
      <w:r w:rsidRPr="00917D37">
        <w:rPr>
          <w:rFonts w:ascii="Book Antiqua" w:eastAsia="Book Antiqua" w:hAnsi="Book Antiqua" w:cs="Book Antiqua"/>
          <w:color w:val="000000"/>
        </w:rPr>
        <w:t>: 3151-3163 [PMID: 32194860 DOI: 10.7150/thno.41362]</w:t>
      </w:r>
    </w:p>
    <w:p w14:paraId="02A5ED34" w14:textId="21CDECEC"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6</w:t>
      </w:r>
      <w:r w:rsidR="00F46196" w:rsidRPr="00917D37">
        <w:rPr>
          <w:rFonts w:ascii="Book Antiqua" w:eastAsia="Book Antiqua" w:hAnsi="Book Antiqua" w:cs="Book Antiqua"/>
          <w:color w:val="000000"/>
        </w:rPr>
        <w:t>5</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Yu X</w:t>
      </w:r>
      <w:r w:rsidRPr="00917D37">
        <w:rPr>
          <w:rFonts w:ascii="Book Antiqua" w:eastAsia="Book Antiqua" w:hAnsi="Book Antiqua" w:cs="Book Antiqua"/>
          <w:color w:val="000000"/>
        </w:rPr>
        <w:t xml:space="preserve">, Cates JM, Morrissey C, You C, Grabowska MM, Zhang J, DeGraff DJ, Strand DW, Franco OE, Lin-Tsai O, Hayward SW, </w:t>
      </w:r>
      <w:proofErr w:type="spellStart"/>
      <w:r w:rsidRPr="00917D37">
        <w:rPr>
          <w:rFonts w:ascii="Book Antiqua" w:eastAsia="Book Antiqua" w:hAnsi="Book Antiqua" w:cs="Book Antiqua"/>
          <w:color w:val="000000"/>
        </w:rPr>
        <w:t>Matusik</w:t>
      </w:r>
      <w:proofErr w:type="spellEnd"/>
      <w:r w:rsidRPr="00917D37">
        <w:rPr>
          <w:rFonts w:ascii="Book Antiqua" w:eastAsia="Book Antiqua" w:hAnsi="Book Antiqua" w:cs="Book Antiqua"/>
          <w:color w:val="000000"/>
        </w:rPr>
        <w:t xml:space="preserve"> RJ. SOX2 expression in the developing, adult, as well as, diseased prostate. </w:t>
      </w:r>
      <w:r w:rsidRPr="00917D37">
        <w:rPr>
          <w:rFonts w:ascii="Book Antiqua" w:eastAsia="Book Antiqua" w:hAnsi="Book Antiqua" w:cs="Book Antiqua"/>
          <w:i/>
          <w:iCs/>
          <w:color w:val="000000"/>
        </w:rPr>
        <w:t>Prostate Cancer Prostatic Dis</w:t>
      </w:r>
      <w:r w:rsidRPr="00917D37">
        <w:rPr>
          <w:rFonts w:ascii="Book Antiqua" w:eastAsia="Book Antiqua" w:hAnsi="Book Antiqua" w:cs="Book Antiqua"/>
          <w:color w:val="000000"/>
        </w:rPr>
        <w:t xml:space="preserve"> 2014; </w:t>
      </w:r>
      <w:r w:rsidRPr="00917D37">
        <w:rPr>
          <w:rFonts w:ascii="Book Antiqua" w:eastAsia="Book Antiqua" w:hAnsi="Book Antiqua" w:cs="Book Antiqua"/>
          <w:b/>
          <w:bCs/>
          <w:color w:val="000000"/>
        </w:rPr>
        <w:t>17</w:t>
      </w:r>
      <w:r w:rsidRPr="00917D37">
        <w:rPr>
          <w:rFonts w:ascii="Book Antiqua" w:eastAsia="Book Antiqua" w:hAnsi="Book Antiqua" w:cs="Book Antiqua"/>
          <w:color w:val="000000"/>
        </w:rPr>
        <w:t>: 301-309 [PMID: 25091041 DOI: 10.1038/pcan.2014.29]</w:t>
      </w:r>
    </w:p>
    <w:p w14:paraId="3289A767" w14:textId="7406DC1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6</w:t>
      </w:r>
      <w:r w:rsidR="00F46196"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Gao J</w:t>
      </w:r>
      <w:r w:rsidRPr="00917D37">
        <w:rPr>
          <w:rFonts w:ascii="Book Antiqua" w:eastAsia="Book Antiqua" w:hAnsi="Book Antiqua" w:cs="Book Antiqua"/>
          <w:color w:val="000000"/>
        </w:rPr>
        <w:t xml:space="preserve">, Zhang JY, Li YH, Ren F. Decreased expression of SOX9 indicates a better prognosis and inhibits the growth of glioma cells by inducing cell cycle arrest. </w:t>
      </w:r>
      <w:r w:rsidRPr="00917D37">
        <w:rPr>
          <w:rFonts w:ascii="Book Antiqua" w:eastAsia="Book Antiqua" w:hAnsi="Book Antiqua" w:cs="Book Antiqua"/>
          <w:i/>
          <w:iCs/>
          <w:color w:val="000000"/>
        </w:rPr>
        <w:t xml:space="preserve">Int J </w:t>
      </w:r>
      <w:proofErr w:type="spellStart"/>
      <w:r w:rsidRPr="00917D37">
        <w:rPr>
          <w:rFonts w:ascii="Book Antiqua" w:eastAsia="Book Antiqua" w:hAnsi="Book Antiqua" w:cs="Book Antiqua"/>
          <w:i/>
          <w:iCs/>
          <w:color w:val="000000"/>
        </w:rPr>
        <w:t>Clin</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Exp</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Pathol</w:t>
      </w:r>
      <w:proofErr w:type="spellEnd"/>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8</w:t>
      </w:r>
      <w:r w:rsidRPr="00917D37">
        <w:rPr>
          <w:rFonts w:ascii="Book Antiqua" w:eastAsia="Book Antiqua" w:hAnsi="Book Antiqua" w:cs="Book Antiqua"/>
          <w:color w:val="000000"/>
        </w:rPr>
        <w:t>: 10130-10138 [PMID: 26617720]</w:t>
      </w:r>
    </w:p>
    <w:p w14:paraId="65E7F2A4" w14:textId="4637688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6</w:t>
      </w:r>
      <w:r w:rsidR="00F46196"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ei B,</w:t>
      </w:r>
      <w:r w:rsidRPr="00917D37">
        <w:rPr>
          <w:rFonts w:ascii="Book Antiqua" w:eastAsia="Book Antiqua" w:hAnsi="Book Antiqua" w:cs="Book Antiqua"/>
          <w:color w:val="000000"/>
        </w:rPr>
        <w:t xml:space="preserve"> Zhang Y, Liu T, Li Y, Pang D. Sox9 upregulation in breast cancer is correlated with poor prognosis and the CD44 + /CD24-/Low phenotype.</w:t>
      </w:r>
      <w:r w:rsidRPr="00917D37">
        <w:rPr>
          <w:rFonts w:ascii="Book Antiqua" w:eastAsia="Book Antiqua" w:hAnsi="Book Antiqua" w:cs="Book Antiqua"/>
          <w:i/>
          <w:iCs/>
          <w:color w:val="000000"/>
        </w:rPr>
        <w:t xml:space="preserve"> Int J </w:t>
      </w:r>
      <w:proofErr w:type="spellStart"/>
      <w:r w:rsidRPr="00917D37">
        <w:rPr>
          <w:rFonts w:ascii="Book Antiqua" w:eastAsia="Book Antiqua" w:hAnsi="Book Antiqua" w:cs="Book Antiqua"/>
          <w:i/>
          <w:iCs/>
          <w:color w:val="000000"/>
        </w:rPr>
        <w:t>Clin</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Exp</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Pathol</w:t>
      </w:r>
      <w:proofErr w:type="spellEnd"/>
      <w:r w:rsidRPr="00917D37">
        <w:rPr>
          <w:rFonts w:ascii="Book Antiqua" w:eastAsia="Book Antiqua" w:hAnsi="Book Antiqua" w:cs="Book Antiqua"/>
          <w:i/>
          <w:iCs/>
          <w:color w:val="000000"/>
        </w:rPr>
        <w:t xml:space="preserve"> </w:t>
      </w:r>
      <w:r w:rsidRPr="00917D37">
        <w:rPr>
          <w:rFonts w:ascii="Book Antiqua" w:eastAsia="Book Antiqua" w:hAnsi="Book Antiqua" w:cs="Book Antiqua"/>
          <w:color w:val="000000"/>
        </w:rPr>
        <w:t xml:space="preserve">2016; </w:t>
      </w:r>
      <w:r w:rsidRPr="00917D37">
        <w:rPr>
          <w:rFonts w:ascii="Book Antiqua" w:eastAsia="Book Antiqua" w:hAnsi="Book Antiqua" w:cs="Book Antiqua"/>
          <w:b/>
          <w:bCs/>
          <w:color w:val="000000"/>
        </w:rPr>
        <w:t>9</w:t>
      </w:r>
      <w:r w:rsidRPr="00917D37">
        <w:rPr>
          <w:rFonts w:ascii="Book Antiqua" w:eastAsia="Book Antiqua" w:hAnsi="Book Antiqua" w:cs="Book Antiqua"/>
          <w:color w:val="000000"/>
        </w:rPr>
        <w:t>: 7345–7351</w:t>
      </w:r>
    </w:p>
    <w:p w14:paraId="0E54756E" w14:textId="56B2DA9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6</w:t>
      </w:r>
      <w:r w:rsidR="00F46196"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Grimm D</w:t>
      </w:r>
      <w:r w:rsidRPr="00917D37">
        <w:rPr>
          <w:rFonts w:ascii="Book Antiqua" w:eastAsia="Book Antiqua" w:hAnsi="Book Antiqua" w:cs="Book Antiqua"/>
          <w:color w:val="000000"/>
        </w:rPr>
        <w:t xml:space="preserve">, Bauer J, Wise P, </w:t>
      </w:r>
      <w:proofErr w:type="spellStart"/>
      <w:r w:rsidRPr="00917D37">
        <w:rPr>
          <w:rFonts w:ascii="Book Antiqua" w:eastAsia="Book Antiqua" w:hAnsi="Book Antiqua" w:cs="Book Antiqua"/>
          <w:color w:val="000000"/>
        </w:rPr>
        <w:t>Krüger</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Simonsen</w:t>
      </w:r>
      <w:proofErr w:type="spellEnd"/>
      <w:r w:rsidRPr="00917D37">
        <w:rPr>
          <w:rFonts w:ascii="Book Antiqua" w:eastAsia="Book Antiqua" w:hAnsi="Book Antiqua" w:cs="Book Antiqua"/>
          <w:color w:val="000000"/>
        </w:rPr>
        <w:t xml:space="preserve"> U, </w:t>
      </w:r>
      <w:proofErr w:type="spellStart"/>
      <w:r w:rsidRPr="00917D37">
        <w:rPr>
          <w:rFonts w:ascii="Book Antiqua" w:eastAsia="Book Antiqua" w:hAnsi="Book Antiqua" w:cs="Book Antiqua"/>
          <w:color w:val="000000"/>
        </w:rPr>
        <w:t>Wehland</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Infanger</w:t>
      </w:r>
      <w:proofErr w:type="spellEnd"/>
      <w:r w:rsidRPr="00917D37">
        <w:rPr>
          <w:rFonts w:ascii="Book Antiqua" w:eastAsia="Book Antiqua" w:hAnsi="Book Antiqua" w:cs="Book Antiqua"/>
          <w:color w:val="000000"/>
        </w:rPr>
        <w:t xml:space="preserve"> M, Corydon TJ. The role of SOX family members in solid </w:t>
      </w:r>
      <w:proofErr w:type="spellStart"/>
      <w:r w:rsidRPr="00917D37">
        <w:rPr>
          <w:rFonts w:ascii="Book Antiqua" w:eastAsia="Book Antiqua" w:hAnsi="Book Antiqua" w:cs="Book Antiqua"/>
          <w:color w:val="000000"/>
        </w:rPr>
        <w:t>tumours</w:t>
      </w:r>
      <w:proofErr w:type="spellEnd"/>
      <w:r w:rsidRPr="00917D37">
        <w:rPr>
          <w:rFonts w:ascii="Book Antiqua" w:eastAsia="Book Antiqua" w:hAnsi="Book Antiqua" w:cs="Book Antiqua"/>
          <w:color w:val="000000"/>
        </w:rPr>
        <w:t xml:space="preserve"> and metastasis. </w:t>
      </w:r>
      <w:r w:rsidRPr="00917D37">
        <w:rPr>
          <w:rFonts w:ascii="Book Antiqua" w:eastAsia="Book Antiqua" w:hAnsi="Book Antiqua" w:cs="Book Antiqua"/>
          <w:i/>
          <w:iCs/>
          <w:color w:val="000000"/>
        </w:rPr>
        <w:t>Semin Cancer Biol</w:t>
      </w:r>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67</w:t>
      </w:r>
      <w:r w:rsidRPr="00917D37">
        <w:rPr>
          <w:rFonts w:ascii="Book Antiqua" w:eastAsia="Book Antiqua" w:hAnsi="Book Antiqua" w:cs="Book Antiqua"/>
          <w:color w:val="000000"/>
        </w:rPr>
        <w:t>: 122-153 [PMID: 30914279 DOI: 10.1016/j.semcancer.2019.03.004]</w:t>
      </w:r>
    </w:p>
    <w:p w14:paraId="5929B1B6" w14:textId="7D80661A" w:rsidR="00A77B3E" w:rsidRPr="00917D37" w:rsidRDefault="00984981"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69</w:t>
      </w:r>
      <w:r w:rsidR="00944BC6" w:rsidRPr="00917D37">
        <w:rPr>
          <w:rFonts w:ascii="Book Antiqua" w:eastAsia="Book Antiqua" w:hAnsi="Book Antiqua" w:cs="Book Antiqua"/>
          <w:color w:val="000000"/>
        </w:rPr>
        <w:t xml:space="preserve"> </w:t>
      </w:r>
      <w:r w:rsidR="00944BC6" w:rsidRPr="00917D37">
        <w:rPr>
          <w:rFonts w:ascii="Book Antiqua" w:eastAsia="Book Antiqua" w:hAnsi="Book Antiqua" w:cs="Book Antiqua"/>
          <w:b/>
          <w:bCs/>
          <w:color w:val="000000"/>
        </w:rPr>
        <w:t>Zhang S</w:t>
      </w:r>
      <w:r w:rsidR="00944BC6" w:rsidRPr="00917D37">
        <w:rPr>
          <w:rFonts w:ascii="Book Antiqua" w:eastAsia="Book Antiqua" w:hAnsi="Book Antiqua" w:cs="Book Antiqua"/>
          <w:color w:val="000000"/>
        </w:rPr>
        <w:t xml:space="preserve">, </w:t>
      </w:r>
      <w:proofErr w:type="spellStart"/>
      <w:r w:rsidR="00944BC6" w:rsidRPr="00917D37">
        <w:rPr>
          <w:rFonts w:ascii="Book Antiqua" w:eastAsia="Book Antiqua" w:hAnsi="Book Antiqua" w:cs="Book Antiqua"/>
          <w:color w:val="000000"/>
        </w:rPr>
        <w:t>Xiong</w:t>
      </w:r>
      <w:proofErr w:type="spellEnd"/>
      <w:r w:rsidR="00944BC6" w:rsidRPr="00917D37">
        <w:rPr>
          <w:rFonts w:ascii="Book Antiqua" w:eastAsia="Book Antiqua" w:hAnsi="Book Antiqua" w:cs="Book Antiqua"/>
          <w:color w:val="000000"/>
        </w:rPr>
        <w:t xml:space="preserve"> X, Sun Y. Functional characterization of SOX2 as an anticancer target. </w:t>
      </w:r>
      <w:r w:rsidR="00944BC6" w:rsidRPr="00917D37">
        <w:rPr>
          <w:rFonts w:ascii="Book Antiqua" w:eastAsia="Book Antiqua" w:hAnsi="Book Antiqua" w:cs="Book Antiqua"/>
          <w:i/>
          <w:iCs/>
          <w:color w:val="000000"/>
        </w:rPr>
        <w:t xml:space="preserve">Signal </w:t>
      </w:r>
      <w:proofErr w:type="spellStart"/>
      <w:r w:rsidR="00944BC6" w:rsidRPr="00917D37">
        <w:rPr>
          <w:rFonts w:ascii="Book Antiqua" w:eastAsia="Book Antiqua" w:hAnsi="Book Antiqua" w:cs="Book Antiqua"/>
          <w:i/>
          <w:iCs/>
          <w:color w:val="000000"/>
        </w:rPr>
        <w:t>Transduct</w:t>
      </w:r>
      <w:proofErr w:type="spellEnd"/>
      <w:r w:rsidR="00944BC6" w:rsidRPr="00917D37">
        <w:rPr>
          <w:rFonts w:ascii="Book Antiqua" w:eastAsia="Book Antiqua" w:hAnsi="Book Antiqua" w:cs="Book Antiqua"/>
          <w:i/>
          <w:iCs/>
          <w:color w:val="000000"/>
        </w:rPr>
        <w:t xml:space="preserve"> Target </w:t>
      </w:r>
      <w:proofErr w:type="spellStart"/>
      <w:r w:rsidR="00944BC6" w:rsidRPr="00917D37">
        <w:rPr>
          <w:rFonts w:ascii="Book Antiqua" w:eastAsia="Book Antiqua" w:hAnsi="Book Antiqua" w:cs="Book Antiqua"/>
          <w:i/>
          <w:iCs/>
          <w:color w:val="000000"/>
        </w:rPr>
        <w:t>Ther</w:t>
      </w:r>
      <w:proofErr w:type="spellEnd"/>
      <w:r w:rsidR="00944BC6" w:rsidRPr="00917D37">
        <w:rPr>
          <w:rFonts w:ascii="Book Antiqua" w:eastAsia="Book Antiqua" w:hAnsi="Book Antiqua" w:cs="Book Antiqua"/>
          <w:color w:val="000000"/>
        </w:rPr>
        <w:t xml:space="preserve"> 2020; </w:t>
      </w:r>
      <w:r w:rsidR="00944BC6" w:rsidRPr="00917D37">
        <w:rPr>
          <w:rFonts w:ascii="Book Antiqua" w:eastAsia="Book Antiqua" w:hAnsi="Book Antiqua" w:cs="Book Antiqua"/>
          <w:b/>
          <w:bCs/>
          <w:color w:val="000000"/>
        </w:rPr>
        <w:t>5</w:t>
      </w:r>
      <w:r w:rsidR="00944BC6" w:rsidRPr="00917D37">
        <w:rPr>
          <w:rFonts w:ascii="Book Antiqua" w:eastAsia="Book Antiqua" w:hAnsi="Book Antiqua" w:cs="Book Antiqua"/>
          <w:color w:val="000000"/>
        </w:rPr>
        <w:t>: 135 [PMID: 32728033 DOI: 10.1038/s41392-020-00242-3]</w:t>
      </w:r>
    </w:p>
    <w:p w14:paraId="2F93682A" w14:textId="41D9EA9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7</w:t>
      </w:r>
      <w:r w:rsidR="00984981" w:rsidRPr="00917D37">
        <w:rPr>
          <w:rFonts w:ascii="Book Antiqua" w:eastAsia="Book Antiqua" w:hAnsi="Book Antiqua" w:cs="Book Antiqua"/>
          <w:color w:val="000000"/>
        </w:rPr>
        <w:t>0</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Jeter CR</w:t>
      </w:r>
      <w:r w:rsidRPr="00917D37">
        <w:rPr>
          <w:rFonts w:ascii="Book Antiqua" w:eastAsia="Book Antiqua" w:hAnsi="Book Antiqua" w:cs="Book Antiqua"/>
          <w:color w:val="000000"/>
        </w:rPr>
        <w:t xml:space="preserve">, Liu B, Liu X, Chen X, Liu C, Calhoun-Davis T, Repass J, </w:t>
      </w:r>
      <w:proofErr w:type="spellStart"/>
      <w:r w:rsidRPr="00917D37">
        <w:rPr>
          <w:rFonts w:ascii="Book Antiqua" w:eastAsia="Book Antiqua" w:hAnsi="Book Antiqua" w:cs="Book Antiqua"/>
          <w:color w:val="000000"/>
        </w:rPr>
        <w:t>Zaehres</w:t>
      </w:r>
      <w:proofErr w:type="spellEnd"/>
      <w:r w:rsidRPr="00917D37">
        <w:rPr>
          <w:rFonts w:ascii="Book Antiqua" w:eastAsia="Book Antiqua" w:hAnsi="Book Antiqua" w:cs="Book Antiqua"/>
          <w:color w:val="000000"/>
        </w:rPr>
        <w:t xml:space="preserve"> H, Shen JJ, Tang DG. NANOG promotes cancer stem cell characteristics and prostate cancer resistance to androgen deprivation. </w:t>
      </w:r>
      <w:r w:rsidRPr="00917D37">
        <w:rPr>
          <w:rFonts w:ascii="Book Antiqua" w:eastAsia="Book Antiqua" w:hAnsi="Book Antiqua" w:cs="Book Antiqua"/>
          <w:i/>
          <w:iCs/>
          <w:color w:val="000000"/>
        </w:rPr>
        <w:t>Oncogene</w:t>
      </w:r>
      <w:r w:rsidRPr="00917D37">
        <w:rPr>
          <w:rFonts w:ascii="Book Antiqua" w:eastAsia="Book Antiqua" w:hAnsi="Book Antiqua" w:cs="Book Antiqua"/>
          <w:color w:val="000000"/>
        </w:rPr>
        <w:t xml:space="preserve"> 2011; </w:t>
      </w:r>
      <w:r w:rsidRPr="00917D37">
        <w:rPr>
          <w:rFonts w:ascii="Book Antiqua" w:eastAsia="Book Antiqua" w:hAnsi="Book Antiqua" w:cs="Book Antiqua"/>
          <w:b/>
          <w:bCs/>
          <w:color w:val="000000"/>
        </w:rPr>
        <w:t>30</w:t>
      </w:r>
      <w:r w:rsidRPr="00917D37">
        <w:rPr>
          <w:rFonts w:ascii="Book Antiqua" w:eastAsia="Book Antiqua" w:hAnsi="Book Antiqua" w:cs="Book Antiqua"/>
          <w:color w:val="000000"/>
        </w:rPr>
        <w:t>: 3833-3845 [PMID: 21499299 DOI: 10.1038/onc.2011.114]</w:t>
      </w:r>
    </w:p>
    <w:p w14:paraId="450FCCF4" w14:textId="600928C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7</w:t>
      </w:r>
      <w:r w:rsidR="00984981"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Mahalaxmi I</w:t>
      </w:r>
      <w:r w:rsidRPr="00917D37">
        <w:rPr>
          <w:rFonts w:ascii="Book Antiqua" w:eastAsia="Book Antiqua" w:hAnsi="Book Antiqua" w:cs="Book Antiqua"/>
          <w:color w:val="000000"/>
        </w:rPr>
        <w:t xml:space="preserve">, Devi SM, </w:t>
      </w:r>
      <w:proofErr w:type="spellStart"/>
      <w:r w:rsidRPr="00917D37">
        <w:rPr>
          <w:rFonts w:ascii="Book Antiqua" w:eastAsia="Book Antiqua" w:hAnsi="Book Antiqua" w:cs="Book Antiqua"/>
          <w:color w:val="000000"/>
        </w:rPr>
        <w:t>Kaavya</w:t>
      </w:r>
      <w:proofErr w:type="spellEnd"/>
      <w:r w:rsidRPr="00917D37">
        <w:rPr>
          <w:rFonts w:ascii="Book Antiqua" w:eastAsia="Book Antiqua" w:hAnsi="Book Antiqua" w:cs="Book Antiqua"/>
          <w:color w:val="000000"/>
        </w:rPr>
        <w:t xml:space="preserve"> J, Arul N, </w:t>
      </w:r>
      <w:proofErr w:type="spellStart"/>
      <w:r w:rsidRPr="00917D37">
        <w:rPr>
          <w:rFonts w:ascii="Book Antiqua" w:eastAsia="Book Antiqua" w:hAnsi="Book Antiqua" w:cs="Book Antiqua"/>
          <w:color w:val="000000"/>
        </w:rPr>
        <w:t>Balachandar</w:t>
      </w:r>
      <w:proofErr w:type="spellEnd"/>
      <w:r w:rsidRPr="00917D37">
        <w:rPr>
          <w:rFonts w:ascii="Book Antiqua" w:eastAsia="Book Antiqua" w:hAnsi="Book Antiqua" w:cs="Book Antiqua"/>
          <w:color w:val="000000"/>
        </w:rPr>
        <w:t xml:space="preserve"> V, </w:t>
      </w:r>
      <w:proofErr w:type="spellStart"/>
      <w:r w:rsidRPr="00917D37">
        <w:rPr>
          <w:rFonts w:ascii="Book Antiqua" w:eastAsia="Book Antiqua" w:hAnsi="Book Antiqua" w:cs="Book Antiqua"/>
          <w:color w:val="000000"/>
        </w:rPr>
        <w:t>Santhy</w:t>
      </w:r>
      <w:proofErr w:type="spellEnd"/>
      <w:r w:rsidRPr="00917D37">
        <w:rPr>
          <w:rFonts w:ascii="Book Antiqua" w:eastAsia="Book Antiqua" w:hAnsi="Book Antiqua" w:cs="Book Antiqua"/>
          <w:color w:val="000000"/>
        </w:rPr>
        <w:t xml:space="preserve"> KS. New insight into NANOG: A novel therapeutic target for ovarian cancer (OC). </w:t>
      </w:r>
      <w:proofErr w:type="spellStart"/>
      <w:r w:rsidRPr="00917D37">
        <w:rPr>
          <w:rFonts w:ascii="Book Antiqua" w:eastAsia="Book Antiqua" w:hAnsi="Book Antiqua" w:cs="Book Antiqua"/>
          <w:i/>
          <w:iCs/>
          <w:color w:val="000000"/>
        </w:rPr>
        <w:t>Eur</w:t>
      </w:r>
      <w:proofErr w:type="spellEnd"/>
      <w:r w:rsidRPr="00917D37">
        <w:rPr>
          <w:rFonts w:ascii="Book Antiqua" w:eastAsia="Book Antiqua" w:hAnsi="Book Antiqua" w:cs="Book Antiqua"/>
          <w:i/>
          <w:iCs/>
          <w:color w:val="000000"/>
        </w:rPr>
        <w:t xml:space="preserve"> J </w:t>
      </w:r>
      <w:proofErr w:type="spellStart"/>
      <w:r w:rsidRPr="00917D37">
        <w:rPr>
          <w:rFonts w:ascii="Book Antiqua" w:eastAsia="Book Antiqua" w:hAnsi="Book Antiqua" w:cs="Book Antiqua"/>
          <w:i/>
          <w:iCs/>
          <w:color w:val="000000"/>
        </w:rPr>
        <w:t>Pharmacol</w:t>
      </w:r>
      <w:proofErr w:type="spellEnd"/>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852</w:t>
      </w:r>
      <w:r w:rsidRPr="00917D37">
        <w:rPr>
          <w:rFonts w:ascii="Book Antiqua" w:eastAsia="Book Antiqua" w:hAnsi="Book Antiqua" w:cs="Book Antiqua"/>
          <w:color w:val="000000"/>
        </w:rPr>
        <w:t>: 51-57 [PMID: 30831081 DOI: 10.1016/j.ejphar.2019.03.003]</w:t>
      </w:r>
    </w:p>
    <w:p w14:paraId="0A36813D" w14:textId="5A6E1B2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7</w:t>
      </w:r>
      <w:r w:rsidR="00984981"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ing K</w:t>
      </w:r>
      <w:r w:rsidRPr="00917D37">
        <w:rPr>
          <w:rFonts w:ascii="Book Antiqua" w:eastAsia="Book Antiqua" w:hAnsi="Book Antiqua" w:cs="Book Antiqua"/>
          <w:color w:val="000000"/>
        </w:rPr>
        <w:t xml:space="preserve">, Jiang L, Liang S, </w:t>
      </w:r>
      <w:proofErr w:type="spellStart"/>
      <w:r w:rsidRPr="00917D37">
        <w:rPr>
          <w:rFonts w:ascii="Book Antiqua" w:eastAsia="Book Antiqua" w:hAnsi="Book Antiqua" w:cs="Book Antiqua"/>
          <w:color w:val="000000"/>
        </w:rPr>
        <w:t>Kwong</w:t>
      </w:r>
      <w:proofErr w:type="spellEnd"/>
      <w:r w:rsidRPr="00917D37">
        <w:rPr>
          <w:rFonts w:ascii="Book Antiqua" w:eastAsia="Book Antiqua" w:hAnsi="Book Antiqua" w:cs="Book Antiqua"/>
          <w:color w:val="000000"/>
        </w:rPr>
        <w:t xml:space="preserve"> J, Yang L, Li Y, </w:t>
      </w:r>
      <w:proofErr w:type="spellStart"/>
      <w:r w:rsidRPr="00917D37">
        <w:rPr>
          <w:rFonts w:ascii="Book Antiqua" w:eastAsia="Book Antiqua" w:hAnsi="Book Antiqua" w:cs="Book Antiqua"/>
          <w:color w:val="000000"/>
        </w:rPr>
        <w:t>PingYin</w:t>
      </w:r>
      <w:proofErr w:type="spellEnd"/>
      <w:r w:rsidRPr="00917D37">
        <w:rPr>
          <w:rFonts w:ascii="Book Antiqua" w:eastAsia="Book Antiqua" w:hAnsi="Book Antiqua" w:cs="Book Antiqua"/>
          <w:color w:val="000000"/>
        </w:rPr>
        <w:t xml:space="preserve">, Deng Q, Liang Z. Nanog interaction with the androgen receptor signaling axis induce ovarian cancer stem cell regulation: studies based on the CRISPR/Cas9 system. </w:t>
      </w:r>
      <w:r w:rsidRPr="00917D37">
        <w:rPr>
          <w:rFonts w:ascii="Book Antiqua" w:eastAsia="Book Antiqua" w:hAnsi="Book Antiqua" w:cs="Book Antiqua"/>
          <w:i/>
          <w:iCs/>
          <w:color w:val="000000"/>
        </w:rPr>
        <w:t>J Ovarian Res</w:t>
      </w:r>
      <w:r w:rsidRPr="00917D37">
        <w:rPr>
          <w:rFonts w:ascii="Book Antiqua" w:eastAsia="Book Antiqua" w:hAnsi="Book Antiqua" w:cs="Book Antiqua"/>
          <w:color w:val="000000"/>
        </w:rPr>
        <w:t xml:space="preserve"> 2018; </w:t>
      </w:r>
      <w:r w:rsidRPr="00917D37">
        <w:rPr>
          <w:rFonts w:ascii="Book Antiqua" w:eastAsia="Book Antiqua" w:hAnsi="Book Antiqua" w:cs="Book Antiqua"/>
          <w:b/>
          <w:bCs/>
          <w:color w:val="000000"/>
        </w:rPr>
        <w:t>11</w:t>
      </w:r>
      <w:r w:rsidRPr="00917D37">
        <w:rPr>
          <w:rFonts w:ascii="Book Antiqua" w:eastAsia="Book Antiqua" w:hAnsi="Book Antiqua" w:cs="Book Antiqua"/>
          <w:color w:val="000000"/>
        </w:rPr>
        <w:t>: 36 [PMID: 29716628 DOI: 10.1186/s13048-018-0403-2]</w:t>
      </w:r>
    </w:p>
    <w:p w14:paraId="6808B768" w14:textId="4D15991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7</w:t>
      </w:r>
      <w:r w:rsidR="00984981" w:rsidRPr="00917D37">
        <w:rPr>
          <w:rFonts w:ascii="Book Antiqua" w:eastAsia="Book Antiqua" w:hAnsi="Book Antiqua" w:cs="Book Antiqua"/>
          <w:color w:val="000000"/>
        </w:rPr>
        <w:t>3</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Rasti</w:t>
      </w:r>
      <w:proofErr w:type="spellEnd"/>
      <w:r w:rsidRPr="00917D37">
        <w:rPr>
          <w:rFonts w:ascii="Book Antiqua" w:eastAsia="Book Antiqua" w:hAnsi="Book Antiqua" w:cs="Book Antiqua"/>
          <w:b/>
          <w:bCs/>
          <w:color w:val="000000"/>
        </w:rPr>
        <w:t xml:space="preserve"> A</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Mehrazma</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Madjd</w:t>
      </w:r>
      <w:proofErr w:type="spellEnd"/>
      <w:r w:rsidRPr="00917D37">
        <w:rPr>
          <w:rFonts w:ascii="Book Antiqua" w:eastAsia="Book Antiqua" w:hAnsi="Book Antiqua" w:cs="Book Antiqua"/>
          <w:color w:val="000000"/>
        </w:rPr>
        <w:t xml:space="preserve"> Z, </w:t>
      </w:r>
      <w:proofErr w:type="spellStart"/>
      <w:r w:rsidRPr="00917D37">
        <w:rPr>
          <w:rFonts w:ascii="Book Antiqua" w:eastAsia="Book Antiqua" w:hAnsi="Book Antiqua" w:cs="Book Antiqua"/>
          <w:color w:val="000000"/>
        </w:rPr>
        <w:t>Abolhasani</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Saeednejad</w:t>
      </w:r>
      <w:proofErr w:type="spellEnd"/>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Zanjani</w:t>
      </w:r>
      <w:proofErr w:type="spellEnd"/>
      <w:r w:rsidRPr="00917D37">
        <w:rPr>
          <w:rFonts w:ascii="Book Antiqua" w:eastAsia="Book Antiqua" w:hAnsi="Book Antiqua" w:cs="Book Antiqua"/>
          <w:color w:val="000000"/>
        </w:rPr>
        <w:t xml:space="preserve"> L, </w:t>
      </w:r>
      <w:proofErr w:type="spellStart"/>
      <w:r w:rsidRPr="00917D37">
        <w:rPr>
          <w:rFonts w:ascii="Book Antiqua" w:eastAsia="Book Antiqua" w:hAnsi="Book Antiqua" w:cs="Book Antiqua"/>
          <w:color w:val="000000"/>
        </w:rPr>
        <w:t>Asgari</w:t>
      </w:r>
      <w:proofErr w:type="spellEnd"/>
      <w:r w:rsidRPr="00917D37">
        <w:rPr>
          <w:rFonts w:ascii="Book Antiqua" w:eastAsia="Book Antiqua" w:hAnsi="Book Antiqua" w:cs="Book Antiqua"/>
          <w:color w:val="000000"/>
        </w:rPr>
        <w:t xml:space="preserve"> M. Co-expression of Cancer Stem Cell Markers OCT4 and NANOG Predicts Poor Prognosis in Renal Cell Carcinomas. </w:t>
      </w:r>
      <w:r w:rsidRPr="00917D37">
        <w:rPr>
          <w:rFonts w:ascii="Book Antiqua" w:eastAsia="Book Antiqua" w:hAnsi="Book Antiqua" w:cs="Book Antiqua"/>
          <w:i/>
          <w:iCs/>
          <w:color w:val="000000"/>
        </w:rPr>
        <w:t>Sci Rep</w:t>
      </w:r>
      <w:r w:rsidRPr="00917D37">
        <w:rPr>
          <w:rFonts w:ascii="Book Antiqua" w:eastAsia="Book Antiqua" w:hAnsi="Book Antiqua" w:cs="Book Antiqua"/>
          <w:color w:val="000000"/>
        </w:rPr>
        <w:t xml:space="preserve"> 2018; </w:t>
      </w:r>
      <w:r w:rsidRPr="00917D37">
        <w:rPr>
          <w:rFonts w:ascii="Book Antiqua" w:eastAsia="Book Antiqua" w:hAnsi="Book Antiqua" w:cs="Book Antiqua"/>
          <w:b/>
          <w:bCs/>
          <w:color w:val="000000"/>
        </w:rPr>
        <w:t>8</w:t>
      </w:r>
      <w:r w:rsidRPr="00917D37">
        <w:rPr>
          <w:rFonts w:ascii="Book Antiqua" w:eastAsia="Book Antiqua" w:hAnsi="Book Antiqua" w:cs="Book Antiqua"/>
          <w:color w:val="000000"/>
        </w:rPr>
        <w:t>: 11739 [PMID: 30082842 DOI: 10.1038/s41598-018-30168-4]</w:t>
      </w:r>
    </w:p>
    <w:p w14:paraId="3170FE1A" w14:textId="509ED7FA"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7</w:t>
      </w:r>
      <w:r w:rsidR="00984981" w:rsidRPr="00917D37">
        <w:rPr>
          <w:rFonts w:ascii="Book Antiqua" w:eastAsia="Book Antiqua" w:hAnsi="Book Antiqua" w:cs="Book Antiqua"/>
          <w:color w:val="000000"/>
        </w:rPr>
        <w:t>4</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You L</w:t>
      </w:r>
      <w:r w:rsidRPr="00917D37">
        <w:rPr>
          <w:rFonts w:ascii="Book Antiqua" w:eastAsia="Book Antiqua" w:hAnsi="Book Antiqua" w:cs="Book Antiqua"/>
          <w:color w:val="000000"/>
        </w:rPr>
        <w:t xml:space="preserve">, Guo X, Huang Y. Correlation of Cancer Stem-Cell Markers OCT4, SOX2, and NANOG with Clinicopathological Features and Prognosis in Operative Patients with Rectal Cancer. </w:t>
      </w:r>
      <w:r w:rsidRPr="00917D37">
        <w:rPr>
          <w:rFonts w:ascii="Book Antiqua" w:eastAsia="Book Antiqua" w:hAnsi="Book Antiqua" w:cs="Book Antiqua"/>
          <w:i/>
          <w:iCs/>
          <w:color w:val="000000"/>
        </w:rPr>
        <w:t>Yonsei Med J</w:t>
      </w:r>
      <w:r w:rsidRPr="00917D37">
        <w:rPr>
          <w:rFonts w:ascii="Book Antiqua" w:eastAsia="Book Antiqua" w:hAnsi="Book Antiqua" w:cs="Book Antiqua"/>
          <w:color w:val="000000"/>
        </w:rPr>
        <w:t xml:space="preserve"> 2018; </w:t>
      </w:r>
      <w:r w:rsidRPr="00917D37">
        <w:rPr>
          <w:rFonts w:ascii="Book Antiqua" w:eastAsia="Book Antiqua" w:hAnsi="Book Antiqua" w:cs="Book Antiqua"/>
          <w:b/>
          <w:bCs/>
          <w:color w:val="000000"/>
        </w:rPr>
        <w:t>59</w:t>
      </w:r>
      <w:r w:rsidRPr="00917D37">
        <w:rPr>
          <w:rFonts w:ascii="Book Antiqua" w:eastAsia="Book Antiqua" w:hAnsi="Book Antiqua" w:cs="Book Antiqua"/>
          <w:color w:val="000000"/>
        </w:rPr>
        <w:t>: 35-42 [PMID: 29214774 DOI: 10.3349/ymj.2018.59.1.35]</w:t>
      </w:r>
    </w:p>
    <w:p w14:paraId="56D105CF" w14:textId="78D07CBD"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7</w:t>
      </w:r>
      <w:r w:rsidR="00984981" w:rsidRPr="00917D37">
        <w:rPr>
          <w:rFonts w:ascii="Book Antiqua" w:eastAsia="Book Antiqua" w:hAnsi="Book Antiqua" w:cs="Book Antiqua"/>
          <w:color w:val="000000"/>
        </w:rPr>
        <w:t>5</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Meng HM</w:t>
      </w:r>
      <w:r w:rsidRPr="00917D37">
        <w:rPr>
          <w:rFonts w:ascii="Book Antiqua" w:eastAsia="Book Antiqua" w:hAnsi="Book Antiqua" w:cs="Book Antiqua"/>
          <w:color w:val="000000"/>
        </w:rPr>
        <w:t xml:space="preserve">, Zheng P, Wang XY, Liu C, Sui HM, Wu SJ, Zhou J, Ding YQ, Li J. Over-expression of Nanog predicts tumor progression and poor prognosis in colorectal cancer. </w:t>
      </w:r>
      <w:r w:rsidRPr="00917D37">
        <w:rPr>
          <w:rFonts w:ascii="Book Antiqua" w:eastAsia="Book Antiqua" w:hAnsi="Book Antiqua" w:cs="Book Antiqua"/>
          <w:i/>
          <w:iCs/>
          <w:color w:val="000000"/>
        </w:rPr>
        <w:t xml:space="preserve">Cancer </w:t>
      </w:r>
      <w:proofErr w:type="spellStart"/>
      <w:r w:rsidRPr="00917D37">
        <w:rPr>
          <w:rFonts w:ascii="Book Antiqua" w:eastAsia="Book Antiqua" w:hAnsi="Book Antiqua" w:cs="Book Antiqua"/>
          <w:i/>
          <w:iCs/>
          <w:color w:val="000000"/>
        </w:rPr>
        <w:t>Biol</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Ther</w:t>
      </w:r>
      <w:proofErr w:type="spellEnd"/>
      <w:r w:rsidRPr="00917D37">
        <w:rPr>
          <w:rFonts w:ascii="Book Antiqua" w:eastAsia="Book Antiqua" w:hAnsi="Book Antiqua" w:cs="Book Antiqua"/>
          <w:color w:val="000000"/>
        </w:rPr>
        <w:t xml:space="preserve"> 2010; </w:t>
      </w:r>
      <w:r w:rsidRPr="00917D37">
        <w:rPr>
          <w:rFonts w:ascii="Book Antiqua" w:eastAsia="Book Antiqua" w:hAnsi="Book Antiqua" w:cs="Book Antiqua"/>
          <w:b/>
          <w:bCs/>
          <w:color w:val="000000"/>
        </w:rPr>
        <w:t>9</w:t>
      </w:r>
      <w:r w:rsidRPr="00917D37">
        <w:rPr>
          <w:rFonts w:ascii="Book Antiqua" w:eastAsia="Book Antiqua" w:hAnsi="Book Antiqua" w:cs="Book Antiqua"/>
          <w:color w:val="000000"/>
        </w:rPr>
        <w:t>: 295-302 [PMID: 20026903 DOI: 10.4161/cbt.9.4.10666]</w:t>
      </w:r>
    </w:p>
    <w:p w14:paraId="2BD8B24A" w14:textId="714E6694"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7</w:t>
      </w:r>
      <w:r w:rsidR="00984981"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Rowland BD</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Bernards</w:t>
      </w:r>
      <w:proofErr w:type="spellEnd"/>
      <w:r w:rsidRPr="00917D37">
        <w:rPr>
          <w:rFonts w:ascii="Book Antiqua" w:eastAsia="Book Antiqua" w:hAnsi="Book Antiqua" w:cs="Book Antiqua"/>
          <w:color w:val="000000"/>
        </w:rPr>
        <w:t xml:space="preserve"> R, Peeper DS. The KLF4 </w:t>
      </w:r>
      <w:proofErr w:type="spellStart"/>
      <w:r w:rsidRPr="00917D37">
        <w:rPr>
          <w:rFonts w:ascii="Book Antiqua" w:eastAsia="Book Antiqua" w:hAnsi="Book Antiqua" w:cs="Book Antiqua"/>
          <w:color w:val="000000"/>
        </w:rPr>
        <w:t>tumour</w:t>
      </w:r>
      <w:proofErr w:type="spellEnd"/>
      <w:r w:rsidRPr="00917D37">
        <w:rPr>
          <w:rFonts w:ascii="Book Antiqua" w:eastAsia="Book Antiqua" w:hAnsi="Book Antiqua" w:cs="Book Antiqua"/>
          <w:color w:val="000000"/>
        </w:rPr>
        <w:t xml:space="preserve"> suppressor is a transcriptional repressor of p53 that acts as a context-dependent oncogene. </w:t>
      </w:r>
      <w:r w:rsidRPr="00917D37">
        <w:rPr>
          <w:rFonts w:ascii="Book Antiqua" w:eastAsia="Book Antiqua" w:hAnsi="Book Antiqua" w:cs="Book Antiqua"/>
          <w:i/>
          <w:iCs/>
          <w:color w:val="000000"/>
        </w:rPr>
        <w:t>Nat Cell Biol</w:t>
      </w:r>
      <w:r w:rsidRPr="00917D37">
        <w:rPr>
          <w:rFonts w:ascii="Book Antiqua" w:eastAsia="Book Antiqua" w:hAnsi="Book Antiqua" w:cs="Book Antiqua"/>
          <w:color w:val="000000"/>
        </w:rPr>
        <w:t xml:space="preserve"> 2005; </w:t>
      </w:r>
      <w:r w:rsidRPr="00917D37">
        <w:rPr>
          <w:rFonts w:ascii="Book Antiqua" w:eastAsia="Book Antiqua" w:hAnsi="Book Antiqua" w:cs="Book Antiqua"/>
          <w:b/>
          <w:bCs/>
          <w:color w:val="000000"/>
        </w:rPr>
        <w:t>7</w:t>
      </w:r>
      <w:r w:rsidRPr="00917D37">
        <w:rPr>
          <w:rFonts w:ascii="Book Antiqua" w:eastAsia="Book Antiqua" w:hAnsi="Book Antiqua" w:cs="Book Antiqua"/>
          <w:color w:val="000000"/>
        </w:rPr>
        <w:t>: 1074-1082 [PMID: 16244670 DOI: 10.1038/ncb1314]</w:t>
      </w:r>
    </w:p>
    <w:p w14:paraId="333C7D6D" w14:textId="67C228C9"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7</w:t>
      </w:r>
      <w:r w:rsidR="00984981"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Tang H</w:t>
      </w:r>
      <w:r w:rsidRPr="00917D37">
        <w:rPr>
          <w:rFonts w:ascii="Book Antiqua" w:eastAsia="Book Antiqua" w:hAnsi="Book Antiqua" w:cs="Book Antiqua"/>
          <w:color w:val="000000"/>
        </w:rPr>
        <w:t xml:space="preserve">, Zhu H, Wang X, Hua L, Li J, </w:t>
      </w:r>
      <w:proofErr w:type="spellStart"/>
      <w:r w:rsidRPr="00917D37">
        <w:rPr>
          <w:rFonts w:ascii="Book Antiqua" w:eastAsia="Book Antiqua" w:hAnsi="Book Antiqua" w:cs="Book Antiqua"/>
          <w:color w:val="000000"/>
        </w:rPr>
        <w:t>Xie</w:t>
      </w:r>
      <w:proofErr w:type="spellEnd"/>
      <w:r w:rsidRPr="00917D37">
        <w:rPr>
          <w:rFonts w:ascii="Book Antiqua" w:eastAsia="Book Antiqua" w:hAnsi="Book Antiqua" w:cs="Book Antiqua"/>
          <w:color w:val="000000"/>
        </w:rPr>
        <w:t xml:space="preserve"> Q, Chen X, Zhang T, Gong Y. KLF4 is a tumor suppressor in anaplastic meningioma stem-like cells and human meningiomas. </w:t>
      </w:r>
      <w:r w:rsidRPr="00917D37">
        <w:rPr>
          <w:rFonts w:ascii="Book Antiqua" w:eastAsia="Book Antiqua" w:hAnsi="Book Antiqua" w:cs="Book Antiqua"/>
          <w:i/>
          <w:iCs/>
          <w:color w:val="000000"/>
        </w:rPr>
        <w:t>J Mol Cell Biol</w:t>
      </w:r>
      <w:r w:rsidRPr="00917D37">
        <w:rPr>
          <w:rFonts w:ascii="Book Antiqua" w:eastAsia="Book Antiqua" w:hAnsi="Book Antiqua" w:cs="Book Antiqua"/>
          <w:color w:val="000000"/>
        </w:rPr>
        <w:t xml:space="preserve"> 2017; </w:t>
      </w:r>
      <w:r w:rsidRPr="00917D37">
        <w:rPr>
          <w:rFonts w:ascii="Book Antiqua" w:eastAsia="Book Antiqua" w:hAnsi="Book Antiqua" w:cs="Book Antiqua"/>
          <w:b/>
          <w:bCs/>
          <w:color w:val="000000"/>
        </w:rPr>
        <w:t>9</w:t>
      </w:r>
      <w:r w:rsidRPr="00917D37">
        <w:rPr>
          <w:rFonts w:ascii="Book Antiqua" w:eastAsia="Book Antiqua" w:hAnsi="Book Antiqua" w:cs="Book Antiqua"/>
          <w:color w:val="000000"/>
        </w:rPr>
        <w:t>: 315-324 [PMID: 28651379 DOI: 10.1093/</w:t>
      </w:r>
      <w:proofErr w:type="spellStart"/>
      <w:r w:rsidRPr="00917D37">
        <w:rPr>
          <w:rFonts w:ascii="Book Antiqua" w:eastAsia="Book Antiqua" w:hAnsi="Book Antiqua" w:cs="Book Antiqua"/>
          <w:color w:val="000000"/>
        </w:rPr>
        <w:t>jmcb</w:t>
      </w:r>
      <w:proofErr w:type="spellEnd"/>
      <w:r w:rsidRPr="00917D37">
        <w:rPr>
          <w:rFonts w:ascii="Book Antiqua" w:eastAsia="Book Antiqua" w:hAnsi="Book Antiqua" w:cs="Book Antiqua"/>
          <w:color w:val="000000"/>
        </w:rPr>
        <w:t>/mjx023]</w:t>
      </w:r>
    </w:p>
    <w:p w14:paraId="32A48F72" w14:textId="1EA38BF3"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7</w:t>
      </w:r>
      <w:r w:rsidR="00B850EA"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Chang YL</w:t>
      </w:r>
      <w:r w:rsidRPr="00917D37">
        <w:rPr>
          <w:rFonts w:ascii="Book Antiqua" w:eastAsia="Book Antiqua" w:hAnsi="Book Antiqua" w:cs="Book Antiqua"/>
          <w:color w:val="000000"/>
        </w:rPr>
        <w:t xml:space="preserve">, Zhou PJ, Wei L, Li W, Ji Z, Fang YX, Gao WQ. MicroRNA-7 inhibits the stemness of prostate cancer stem-like cells and tumorigenesis by repressing KLF4/PI3K/Akt/p21 pathway. </w:t>
      </w:r>
      <w:proofErr w:type="spellStart"/>
      <w:r w:rsidRPr="00917D37">
        <w:rPr>
          <w:rFonts w:ascii="Book Antiqua" w:eastAsia="Book Antiqua" w:hAnsi="Book Antiqua" w:cs="Book Antiqua"/>
          <w:i/>
          <w:iCs/>
          <w:color w:val="000000"/>
        </w:rPr>
        <w:t>Oncotarget</w:t>
      </w:r>
      <w:proofErr w:type="spellEnd"/>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6</w:t>
      </w:r>
      <w:r w:rsidRPr="00917D37">
        <w:rPr>
          <w:rFonts w:ascii="Book Antiqua" w:eastAsia="Book Antiqua" w:hAnsi="Book Antiqua" w:cs="Book Antiqua"/>
          <w:color w:val="000000"/>
        </w:rPr>
        <w:t>: 24017-24031 [PMID: 26172296 DOI: 10.18632/oncotarget.4447]</w:t>
      </w:r>
    </w:p>
    <w:p w14:paraId="6E1FE1E0" w14:textId="033CB675" w:rsidR="00A77B3E" w:rsidRPr="00917D37" w:rsidRDefault="00B850EA"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79</w:t>
      </w:r>
      <w:r w:rsidR="00944BC6" w:rsidRPr="00917D37">
        <w:rPr>
          <w:rFonts w:ascii="Book Antiqua" w:eastAsia="Book Antiqua" w:hAnsi="Book Antiqua" w:cs="Book Antiqua"/>
          <w:color w:val="000000"/>
        </w:rPr>
        <w:t xml:space="preserve"> </w:t>
      </w:r>
      <w:r w:rsidR="00944BC6" w:rsidRPr="00917D37">
        <w:rPr>
          <w:rFonts w:ascii="Book Antiqua" w:eastAsia="Book Antiqua" w:hAnsi="Book Antiqua" w:cs="Book Antiqua"/>
          <w:b/>
          <w:bCs/>
          <w:color w:val="000000"/>
        </w:rPr>
        <w:t>Qi XT</w:t>
      </w:r>
      <w:r w:rsidR="00944BC6" w:rsidRPr="00917D37">
        <w:rPr>
          <w:rFonts w:ascii="Book Antiqua" w:eastAsia="Book Antiqua" w:hAnsi="Book Antiqua" w:cs="Book Antiqua"/>
          <w:color w:val="000000"/>
        </w:rPr>
        <w:t xml:space="preserve">, Li YL, Zhang YQ, Xu T, Lu B, Fang L, Gao JQ, Yu LS, Zhu DF, Yang B, He QJ, Ying MD. KLF4 functions as an oncogene in promoting cancer stem cell-like characteristics in osteosarcoma cells. </w:t>
      </w:r>
      <w:proofErr w:type="spellStart"/>
      <w:r w:rsidR="00944BC6" w:rsidRPr="00917D37">
        <w:rPr>
          <w:rFonts w:ascii="Book Antiqua" w:eastAsia="Book Antiqua" w:hAnsi="Book Antiqua" w:cs="Book Antiqua"/>
          <w:i/>
          <w:iCs/>
          <w:color w:val="000000"/>
        </w:rPr>
        <w:t>Acta</w:t>
      </w:r>
      <w:proofErr w:type="spellEnd"/>
      <w:r w:rsidR="00944BC6" w:rsidRPr="00917D37">
        <w:rPr>
          <w:rFonts w:ascii="Book Antiqua" w:eastAsia="Book Antiqua" w:hAnsi="Book Antiqua" w:cs="Book Antiqua"/>
          <w:i/>
          <w:iCs/>
          <w:color w:val="000000"/>
        </w:rPr>
        <w:t xml:space="preserve"> </w:t>
      </w:r>
      <w:proofErr w:type="spellStart"/>
      <w:r w:rsidR="00944BC6" w:rsidRPr="00917D37">
        <w:rPr>
          <w:rFonts w:ascii="Book Antiqua" w:eastAsia="Book Antiqua" w:hAnsi="Book Antiqua" w:cs="Book Antiqua"/>
          <w:i/>
          <w:iCs/>
          <w:color w:val="000000"/>
        </w:rPr>
        <w:t>Pharmacol</w:t>
      </w:r>
      <w:proofErr w:type="spellEnd"/>
      <w:r w:rsidR="00944BC6" w:rsidRPr="00917D37">
        <w:rPr>
          <w:rFonts w:ascii="Book Antiqua" w:eastAsia="Book Antiqua" w:hAnsi="Book Antiqua" w:cs="Book Antiqua"/>
          <w:i/>
          <w:iCs/>
          <w:color w:val="000000"/>
        </w:rPr>
        <w:t xml:space="preserve"> Sin</w:t>
      </w:r>
      <w:r w:rsidR="00944BC6" w:rsidRPr="00917D37">
        <w:rPr>
          <w:rFonts w:ascii="Book Antiqua" w:eastAsia="Book Antiqua" w:hAnsi="Book Antiqua" w:cs="Book Antiqua"/>
          <w:color w:val="000000"/>
        </w:rPr>
        <w:t xml:space="preserve"> 2019; </w:t>
      </w:r>
      <w:r w:rsidR="00944BC6" w:rsidRPr="00917D37">
        <w:rPr>
          <w:rFonts w:ascii="Book Antiqua" w:eastAsia="Book Antiqua" w:hAnsi="Book Antiqua" w:cs="Book Antiqua"/>
          <w:b/>
          <w:bCs/>
          <w:color w:val="000000"/>
        </w:rPr>
        <w:t>40</w:t>
      </w:r>
      <w:r w:rsidR="00944BC6" w:rsidRPr="00917D37">
        <w:rPr>
          <w:rFonts w:ascii="Book Antiqua" w:eastAsia="Book Antiqua" w:hAnsi="Book Antiqua" w:cs="Book Antiqua"/>
          <w:color w:val="000000"/>
        </w:rPr>
        <w:t>: 546-555 [PMID: 29930276 DOI: 10.1038/s41401-018-0050-6]</w:t>
      </w:r>
    </w:p>
    <w:p w14:paraId="582949EE" w14:textId="4B305D6D"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8</w:t>
      </w:r>
      <w:r w:rsidR="00B850EA" w:rsidRPr="00917D37">
        <w:rPr>
          <w:rFonts w:ascii="Book Antiqua" w:eastAsia="Book Antiqua" w:hAnsi="Book Antiqua" w:cs="Book Antiqua"/>
          <w:color w:val="000000"/>
        </w:rPr>
        <w:t>0</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Yu F</w:t>
      </w:r>
      <w:r w:rsidRPr="00917D37">
        <w:rPr>
          <w:rFonts w:ascii="Book Antiqua" w:eastAsia="Book Antiqua" w:hAnsi="Book Antiqua" w:cs="Book Antiqua"/>
          <w:color w:val="000000"/>
        </w:rPr>
        <w:t xml:space="preserve">, Li J, Chen H, Fu J, Ray S, Huang S, Zheng H, Ai W. </w:t>
      </w:r>
      <w:proofErr w:type="spellStart"/>
      <w:r w:rsidRPr="00917D37">
        <w:rPr>
          <w:rFonts w:ascii="Book Antiqua" w:eastAsia="Book Antiqua" w:hAnsi="Book Antiqua" w:cs="Book Antiqua"/>
          <w:color w:val="000000"/>
        </w:rPr>
        <w:t>Kruppel</w:t>
      </w:r>
      <w:proofErr w:type="spellEnd"/>
      <w:r w:rsidRPr="00917D37">
        <w:rPr>
          <w:rFonts w:ascii="Book Antiqua" w:eastAsia="Book Antiqua" w:hAnsi="Book Antiqua" w:cs="Book Antiqua"/>
          <w:color w:val="000000"/>
        </w:rPr>
        <w:t xml:space="preserve">-like factor 4 (KLF4) is required for maintenance of breast cancer stem cells and for cell migration and invasion. </w:t>
      </w:r>
      <w:r w:rsidRPr="00917D37">
        <w:rPr>
          <w:rFonts w:ascii="Book Antiqua" w:eastAsia="Book Antiqua" w:hAnsi="Book Antiqua" w:cs="Book Antiqua"/>
          <w:i/>
          <w:iCs/>
          <w:color w:val="000000"/>
        </w:rPr>
        <w:t>Oncogene</w:t>
      </w:r>
      <w:r w:rsidRPr="00917D37">
        <w:rPr>
          <w:rFonts w:ascii="Book Antiqua" w:eastAsia="Book Antiqua" w:hAnsi="Book Antiqua" w:cs="Book Antiqua"/>
          <w:color w:val="000000"/>
        </w:rPr>
        <w:t xml:space="preserve"> 2011; </w:t>
      </w:r>
      <w:r w:rsidRPr="00917D37">
        <w:rPr>
          <w:rFonts w:ascii="Book Antiqua" w:eastAsia="Book Antiqua" w:hAnsi="Book Antiqua" w:cs="Book Antiqua"/>
          <w:b/>
          <w:bCs/>
          <w:color w:val="000000"/>
        </w:rPr>
        <w:t>30</w:t>
      </w:r>
      <w:r w:rsidRPr="00917D37">
        <w:rPr>
          <w:rFonts w:ascii="Book Antiqua" w:eastAsia="Book Antiqua" w:hAnsi="Book Antiqua" w:cs="Book Antiqua"/>
          <w:color w:val="000000"/>
        </w:rPr>
        <w:t>: 2161-2172 [PMID: 21242971 DOI: 10.1038/onc.2010.591]</w:t>
      </w:r>
    </w:p>
    <w:p w14:paraId="43061D88" w14:textId="197CFDE9"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8</w:t>
      </w:r>
      <w:r w:rsidR="00B850EA"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Wei D</w:t>
      </w:r>
      <w:r w:rsidRPr="00917D37">
        <w:rPr>
          <w:rFonts w:ascii="Book Antiqua" w:eastAsia="Book Antiqua" w:hAnsi="Book Antiqua" w:cs="Book Antiqua"/>
          <w:color w:val="000000"/>
        </w:rPr>
        <w:t xml:space="preserve">, Kanai M, Huang S, </w:t>
      </w:r>
      <w:proofErr w:type="spellStart"/>
      <w:r w:rsidRPr="00917D37">
        <w:rPr>
          <w:rFonts w:ascii="Book Antiqua" w:eastAsia="Book Antiqua" w:hAnsi="Book Antiqua" w:cs="Book Antiqua"/>
          <w:color w:val="000000"/>
        </w:rPr>
        <w:t>Xie</w:t>
      </w:r>
      <w:proofErr w:type="spellEnd"/>
      <w:r w:rsidRPr="00917D37">
        <w:rPr>
          <w:rFonts w:ascii="Book Antiqua" w:eastAsia="Book Antiqua" w:hAnsi="Book Antiqua" w:cs="Book Antiqua"/>
          <w:color w:val="000000"/>
        </w:rPr>
        <w:t xml:space="preserve"> K. Emerging role of KLF4 in human gastrointestinal cancer. </w:t>
      </w:r>
      <w:r w:rsidRPr="00917D37">
        <w:rPr>
          <w:rFonts w:ascii="Book Antiqua" w:eastAsia="Book Antiqua" w:hAnsi="Book Antiqua" w:cs="Book Antiqua"/>
          <w:i/>
          <w:iCs/>
          <w:color w:val="000000"/>
        </w:rPr>
        <w:t>Carcinogenesis</w:t>
      </w:r>
      <w:r w:rsidRPr="00917D37">
        <w:rPr>
          <w:rFonts w:ascii="Book Antiqua" w:eastAsia="Book Antiqua" w:hAnsi="Book Antiqua" w:cs="Book Antiqua"/>
          <w:color w:val="000000"/>
        </w:rPr>
        <w:t xml:space="preserve"> 2006; </w:t>
      </w:r>
      <w:r w:rsidRPr="00917D37">
        <w:rPr>
          <w:rFonts w:ascii="Book Antiqua" w:eastAsia="Book Antiqua" w:hAnsi="Book Antiqua" w:cs="Book Antiqua"/>
          <w:b/>
          <w:bCs/>
          <w:color w:val="000000"/>
        </w:rPr>
        <w:t>27</w:t>
      </w:r>
      <w:r w:rsidRPr="00917D37">
        <w:rPr>
          <w:rFonts w:ascii="Book Antiqua" w:eastAsia="Book Antiqua" w:hAnsi="Book Antiqua" w:cs="Book Antiqua"/>
          <w:color w:val="000000"/>
        </w:rPr>
        <w:t>: 23-31 [PMID: 16219632 DOI: 10.1093/</w:t>
      </w:r>
      <w:proofErr w:type="spellStart"/>
      <w:r w:rsidRPr="00917D37">
        <w:rPr>
          <w:rFonts w:ascii="Book Antiqua" w:eastAsia="Book Antiqua" w:hAnsi="Book Antiqua" w:cs="Book Antiqua"/>
          <w:color w:val="000000"/>
        </w:rPr>
        <w:t>carcin</w:t>
      </w:r>
      <w:proofErr w:type="spellEnd"/>
      <w:r w:rsidRPr="00917D37">
        <w:rPr>
          <w:rFonts w:ascii="Book Antiqua" w:eastAsia="Book Antiqua" w:hAnsi="Book Antiqua" w:cs="Book Antiqua"/>
          <w:color w:val="000000"/>
        </w:rPr>
        <w:t>/bgi243]</w:t>
      </w:r>
    </w:p>
    <w:p w14:paraId="5CA7BDBA" w14:textId="6B259FEB"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8</w:t>
      </w:r>
      <w:r w:rsidR="00B850EA"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iu Z</w:t>
      </w:r>
      <w:r w:rsidRPr="00917D37">
        <w:rPr>
          <w:rFonts w:ascii="Book Antiqua" w:eastAsia="Book Antiqua" w:hAnsi="Book Antiqua" w:cs="Book Antiqua"/>
          <w:color w:val="000000"/>
        </w:rPr>
        <w:t>, He Q, Ding X, Zhao T, Zhao L, Wang A. SOD2 is a C-</w:t>
      </w:r>
      <w:proofErr w:type="spellStart"/>
      <w:r w:rsidRPr="00917D37">
        <w:rPr>
          <w:rFonts w:ascii="Book Antiqua" w:eastAsia="Book Antiqua" w:hAnsi="Book Antiqua" w:cs="Book Antiqua"/>
          <w:color w:val="000000"/>
        </w:rPr>
        <w:t>myc</w:t>
      </w:r>
      <w:proofErr w:type="spellEnd"/>
      <w:r w:rsidRPr="00917D37">
        <w:rPr>
          <w:rFonts w:ascii="Book Antiqua" w:eastAsia="Book Antiqua" w:hAnsi="Book Antiqua" w:cs="Book Antiqua"/>
          <w:color w:val="000000"/>
        </w:rPr>
        <w:t xml:space="preserve"> target gene that promotes the migration and invasion of tongue squamous cell carcinoma involving cancer stem-like cells. </w:t>
      </w:r>
      <w:proofErr w:type="spellStart"/>
      <w:r w:rsidRPr="00917D37">
        <w:rPr>
          <w:rFonts w:ascii="Book Antiqua" w:eastAsia="Book Antiqua" w:hAnsi="Book Antiqua" w:cs="Book Antiqua"/>
          <w:i/>
          <w:iCs/>
          <w:color w:val="000000"/>
        </w:rPr>
        <w:t>Int</w:t>
      </w:r>
      <w:proofErr w:type="spellEnd"/>
      <w:r w:rsidRPr="00917D37">
        <w:rPr>
          <w:rFonts w:ascii="Book Antiqua" w:eastAsia="Book Antiqua" w:hAnsi="Book Antiqua" w:cs="Book Antiqua"/>
          <w:i/>
          <w:iCs/>
          <w:color w:val="000000"/>
        </w:rPr>
        <w:t xml:space="preserve"> J </w:t>
      </w:r>
      <w:proofErr w:type="spellStart"/>
      <w:r w:rsidRPr="00917D37">
        <w:rPr>
          <w:rFonts w:ascii="Book Antiqua" w:eastAsia="Book Antiqua" w:hAnsi="Book Antiqua" w:cs="Book Antiqua"/>
          <w:i/>
          <w:iCs/>
          <w:color w:val="000000"/>
        </w:rPr>
        <w:t>Biochem</w:t>
      </w:r>
      <w:proofErr w:type="spellEnd"/>
      <w:r w:rsidRPr="00917D37">
        <w:rPr>
          <w:rFonts w:ascii="Book Antiqua" w:eastAsia="Book Antiqua" w:hAnsi="Book Antiqua" w:cs="Book Antiqua"/>
          <w:i/>
          <w:iCs/>
          <w:color w:val="000000"/>
        </w:rPr>
        <w:t xml:space="preserve"> Cell </w:t>
      </w:r>
      <w:proofErr w:type="spellStart"/>
      <w:r w:rsidRPr="00917D37">
        <w:rPr>
          <w:rFonts w:ascii="Book Antiqua" w:eastAsia="Book Antiqua" w:hAnsi="Book Antiqua" w:cs="Book Antiqua"/>
          <w:i/>
          <w:iCs/>
          <w:color w:val="000000"/>
        </w:rPr>
        <w:t>Biol</w:t>
      </w:r>
      <w:proofErr w:type="spellEnd"/>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60</w:t>
      </w:r>
      <w:r w:rsidRPr="00917D37">
        <w:rPr>
          <w:rFonts w:ascii="Book Antiqua" w:eastAsia="Book Antiqua" w:hAnsi="Book Antiqua" w:cs="Book Antiqua"/>
          <w:color w:val="000000"/>
        </w:rPr>
        <w:t>: 139-146 [PMID: 25578561 DOI: 10.1016/j.biocel.2014.12.022]</w:t>
      </w:r>
    </w:p>
    <w:p w14:paraId="2A2661D0" w14:textId="1D74F721"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8</w:t>
      </w:r>
      <w:r w:rsidR="00B850EA" w:rsidRPr="00917D37">
        <w:rPr>
          <w:rFonts w:ascii="Book Antiqua" w:eastAsia="Book Antiqua" w:hAnsi="Book Antiqua" w:cs="Book Antiqua"/>
          <w:color w:val="000000"/>
        </w:rPr>
        <w:t>3</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Cheng CC</w:t>
      </w:r>
      <w:r w:rsidRPr="00917D37">
        <w:rPr>
          <w:rFonts w:ascii="Book Antiqua" w:eastAsia="Book Antiqua" w:hAnsi="Book Antiqua" w:cs="Book Antiqua"/>
          <w:color w:val="000000"/>
        </w:rPr>
        <w:t>, Shi LH, Wang XJ, Wang SX, Wan XQ, Liu SR, Wang YF, Lu Z, Wang LH, Ding Y. Stat3/Oct-4/c-</w:t>
      </w:r>
      <w:proofErr w:type="spellStart"/>
      <w:r w:rsidRPr="00917D37">
        <w:rPr>
          <w:rFonts w:ascii="Book Antiqua" w:eastAsia="Book Antiqua" w:hAnsi="Book Antiqua" w:cs="Book Antiqua"/>
          <w:color w:val="000000"/>
        </w:rPr>
        <w:t>Myc</w:t>
      </w:r>
      <w:proofErr w:type="spellEnd"/>
      <w:r w:rsidRPr="00917D37">
        <w:rPr>
          <w:rFonts w:ascii="Book Antiqua" w:eastAsia="Book Antiqua" w:hAnsi="Book Antiqua" w:cs="Book Antiqua"/>
          <w:color w:val="000000"/>
        </w:rPr>
        <w:t xml:space="preserve"> signal circuit for regulating stemness-mediated doxorubicin resistance of triple-negative breast cancer cells and inhibitory effects of WP1066. </w:t>
      </w:r>
      <w:r w:rsidRPr="00917D37">
        <w:rPr>
          <w:rFonts w:ascii="Book Antiqua" w:eastAsia="Book Antiqua" w:hAnsi="Book Antiqua" w:cs="Book Antiqua"/>
          <w:i/>
          <w:iCs/>
          <w:color w:val="000000"/>
        </w:rPr>
        <w:t>Int J Oncol</w:t>
      </w:r>
      <w:r w:rsidRPr="00917D37">
        <w:rPr>
          <w:rFonts w:ascii="Book Antiqua" w:eastAsia="Book Antiqua" w:hAnsi="Book Antiqua" w:cs="Book Antiqua"/>
          <w:color w:val="000000"/>
        </w:rPr>
        <w:t xml:space="preserve"> 2018; </w:t>
      </w:r>
      <w:r w:rsidRPr="00917D37">
        <w:rPr>
          <w:rFonts w:ascii="Book Antiqua" w:eastAsia="Book Antiqua" w:hAnsi="Book Antiqua" w:cs="Book Antiqua"/>
          <w:b/>
          <w:bCs/>
          <w:color w:val="000000"/>
        </w:rPr>
        <w:t>53</w:t>
      </w:r>
      <w:r w:rsidRPr="00917D37">
        <w:rPr>
          <w:rFonts w:ascii="Book Antiqua" w:eastAsia="Book Antiqua" w:hAnsi="Book Antiqua" w:cs="Book Antiqua"/>
          <w:color w:val="000000"/>
        </w:rPr>
        <w:t>: 339-348 [PMID: 29750424 DOI: 10.3892/ijo.2018.4399]</w:t>
      </w:r>
    </w:p>
    <w:p w14:paraId="1D8328DA" w14:textId="2B39711A"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8</w:t>
      </w:r>
      <w:r w:rsidR="00B850EA" w:rsidRPr="00917D37">
        <w:rPr>
          <w:rFonts w:ascii="Book Antiqua" w:eastAsia="Book Antiqua" w:hAnsi="Book Antiqua" w:cs="Book Antiqua"/>
          <w:color w:val="000000"/>
        </w:rPr>
        <w:t>4</w:t>
      </w:r>
      <w:r w:rsidRPr="00917D37">
        <w:rPr>
          <w:rFonts w:ascii="Book Antiqua" w:eastAsia="Book Antiqua" w:hAnsi="Book Antiqua" w:cs="Book Antiqua"/>
          <w:b/>
          <w:bCs/>
          <w:color w:val="000000"/>
        </w:rPr>
        <w:t>Munro MJ</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Wickremesekera</w:t>
      </w:r>
      <w:proofErr w:type="spellEnd"/>
      <w:r w:rsidRPr="00917D37">
        <w:rPr>
          <w:rFonts w:ascii="Book Antiqua" w:eastAsia="Book Antiqua" w:hAnsi="Book Antiqua" w:cs="Book Antiqua"/>
          <w:color w:val="000000"/>
        </w:rPr>
        <w:t xml:space="preserve"> SK, Peng L, Marsh RW, </w:t>
      </w:r>
      <w:proofErr w:type="spellStart"/>
      <w:r w:rsidRPr="00917D37">
        <w:rPr>
          <w:rFonts w:ascii="Book Antiqua" w:eastAsia="Book Antiqua" w:hAnsi="Book Antiqua" w:cs="Book Antiqua"/>
          <w:color w:val="000000"/>
        </w:rPr>
        <w:t>Itinteang</w:t>
      </w:r>
      <w:proofErr w:type="spellEnd"/>
      <w:r w:rsidRPr="00917D37">
        <w:rPr>
          <w:rFonts w:ascii="Book Antiqua" w:eastAsia="Book Antiqua" w:hAnsi="Book Antiqua" w:cs="Book Antiqua"/>
          <w:color w:val="000000"/>
        </w:rPr>
        <w:t xml:space="preserve"> T, Tan ST. Cancer stem cell subpopulations in primary colon adenocarcinoma. </w:t>
      </w:r>
      <w:proofErr w:type="spellStart"/>
      <w:r w:rsidRPr="00917D37">
        <w:rPr>
          <w:rFonts w:ascii="Book Antiqua" w:eastAsia="Book Antiqua" w:hAnsi="Book Antiqua" w:cs="Book Antiqua"/>
          <w:i/>
          <w:iCs/>
          <w:color w:val="000000"/>
        </w:rPr>
        <w:t>PLoS</w:t>
      </w:r>
      <w:proofErr w:type="spellEnd"/>
      <w:r w:rsidRPr="00917D37">
        <w:rPr>
          <w:rFonts w:ascii="Book Antiqua" w:eastAsia="Book Antiqua" w:hAnsi="Book Antiqua" w:cs="Book Antiqua"/>
          <w:i/>
          <w:iCs/>
          <w:color w:val="000000"/>
        </w:rPr>
        <w:t xml:space="preserve"> One</w:t>
      </w:r>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14</w:t>
      </w:r>
      <w:r w:rsidRPr="00917D37">
        <w:rPr>
          <w:rFonts w:ascii="Book Antiqua" w:eastAsia="Book Antiqua" w:hAnsi="Book Antiqua" w:cs="Book Antiqua"/>
          <w:color w:val="000000"/>
        </w:rPr>
        <w:t>: e0221963 [PMID: 31491003 DOI: 10.1371/journal.pone.0221963]</w:t>
      </w:r>
    </w:p>
    <w:p w14:paraId="4BC30731" w14:textId="55B4AA31"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8</w:t>
      </w:r>
      <w:r w:rsidR="00B850EA" w:rsidRPr="00917D37">
        <w:rPr>
          <w:rFonts w:ascii="Book Antiqua" w:eastAsia="Book Antiqua" w:hAnsi="Book Antiqua" w:cs="Book Antiqua"/>
          <w:color w:val="000000"/>
        </w:rPr>
        <w:t>5</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Upadhyay VA</w:t>
      </w:r>
      <w:r w:rsidRPr="00917D37">
        <w:rPr>
          <w:rFonts w:ascii="Book Antiqua" w:eastAsia="Book Antiqua" w:hAnsi="Book Antiqua" w:cs="Book Antiqua"/>
          <w:color w:val="000000"/>
        </w:rPr>
        <w:t xml:space="preserve">, Shah KA, </w:t>
      </w:r>
      <w:proofErr w:type="spellStart"/>
      <w:r w:rsidRPr="00917D37">
        <w:rPr>
          <w:rFonts w:ascii="Book Antiqua" w:eastAsia="Book Antiqua" w:hAnsi="Book Antiqua" w:cs="Book Antiqua"/>
          <w:color w:val="000000"/>
        </w:rPr>
        <w:t>Makwana</w:t>
      </w:r>
      <w:proofErr w:type="spellEnd"/>
      <w:r w:rsidRPr="00917D37">
        <w:rPr>
          <w:rFonts w:ascii="Book Antiqua" w:eastAsia="Book Antiqua" w:hAnsi="Book Antiqua" w:cs="Book Antiqua"/>
          <w:color w:val="000000"/>
        </w:rPr>
        <w:t xml:space="preserve"> DP, </w:t>
      </w:r>
      <w:proofErr w:type="spellStart"/>
      <w:r w:rsidRPr="00917D37">
        <w:rPr>
          <w:rFonts w:ascii="Book Antiqua" w:eastAsia="Book Antiqua" w:hAnsi="Book Antiqua" w:cs="Book Antiqua"/>
          <w:color w:val="000000"/>
        </w:rPr>
        <w:t>Raval</w:t>
      </w:r>
      <w:proofErr w:type="spellEnd"/>
      <w:r w:rsidRPr="00917D37">
        <w:rPr>
          <w:rFonts w:ascii="Book Antiqua" w:eastAsia="Book Antiqua" w:hAnsi="Book Antiqua" w:cs="Book Antiqua"/>
          <w:color w:val="000000"/>
        </w:rPr>
        <w:t xml:space="preserve"> AP, Shah FD, Rawal RM. Putative stemness markers octamer-binding transcription factor 4, sex-determining region Y-box 2, and NANOG in non-small cell lung carcinoma: A clinicopathological association. </w:t>
      </w:r>
      <w:r w:rsidRPr="00917D37">
        <w:rPr>
          <w:rFonts w:ascii="Book Antiqua" w:eastAsia="Book Antiqua" w:hAnsi="Book Antiqua" w:cs="Book Antiqua"/>
          <w:i/>
          <w:iCs/>
          <w:color w:val="000000"/>
        </w:rPr>
        <w:t xml:space="preserve">J Cancer Res </w:t>
      </w:r>
      <w:proofErr w:type="spellStart"/>
      <w:r w:rsidRPr="00917D37">
        <w:rPr>
          <w:rFonts w:ascii="Book Antiqua" w:eastAsia="Book Antiqua" w:hAnsi="Book Antiqua" w:cs="Book Antiqua"/>
          <w:i/>
          <w:iCs/>
          <w:color w:val="000000"/>
        </w:rPr>
        <w:t>Ther</w:t>
      </w:r>
      <w:proofErr w:type="spellEnd"/>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16</w:t>
      </w:r>
      <w:r w:rsidRPr="00917D37">
        <w:rPr>
          <w:rFonts w:ascii="Book Antiqua" w:eastAsia="Book Antiqua" w:hAnsi="Book Antiqua" w:cs="Book Antiqua"/>
          <w:color w:val="000000"/>
        </w:rPr>
        <w:t>: 804-810 [PMID: 32930122 DOI: 10.4103/jcrt.JCRT_213_18]</w:t>
      </w:r>
    </w:p>
    <w:p w14:paraId="13F7AE08" w14:textId="0EF1F90A"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8</w:t>
      </w:r>
      <w:r w:rsidR="00B850EA"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Sodja</w:t>
      </w:r>
      <w:proofErr w:type="spellEnd"/>
      <w:r w:rsidRPr="00917D37">
        <w:rPr>
          <w:rFonts w:ascii="Book Antiqua" w:eastAsia="Book Antiqua" w:hAnsi="Book Antiqua" w:cs="Book Antiqua"/>
          <w:b/>
          <w:bCs/>
          <w:color w:val="000000"/>
        </w:rPr>
        <w:t xml:space="preserve"> E</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Rijavec</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Koren</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Sadikov</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Korošec</w:t>
      </w:r>
      <w:proofErr w:type="spellEnd"/>
      <w:r w:rsidRPr="00917D37">
        <w:rPr>
          <w:rFonts w:ascii="Book Antiqua" w:eastAsia="Book Antiqua" w:hAnsi="Book Antiqua" w:cs="Book Antiqua"/>
          <w:color w:val="000000"/>
        </w:rPr>
        <w:t xml:space="preserve"> P, </w:t>
      </w:r>
      <w:proofErr w:type="spellStart"/>
      <w:r w:rsidRPr="00917D37">
        <w:rPr>
          <w:rFonts w:ascii="Book Antiqua" w:eastAsia="Book Antiqua" w:hAnsi="Book Antiqua" w:cs="Book Antiqua"/>
          <w:color w:val="000000"/>
        </w:rPr>
        <w:t>Cufer</w:t>
      </w:r>
      <w:proofErr w:type="spellEnd"/>
      <w:r w:rsidRPr="00917D37">
        <w:rPr>
          <w:rFonts w:ascii="Book Antiqua" w:eastAsia="Book Antiqua" w:hAnsi="Book Antiqua" w:cs="Book Antiqua"/>
          <w:color w:val="000000"/>
        </w:rPr>
        <w:t xml:space="preserve"> T. The prognostic value of whole blood SOX2, NANOG and OCT4 mRNA expression in advanced small-cell lung cancer. </w:t>
      </w:r>
      <w:proofErr w:type="spellStart"/>
      <w:r w:rsidRPr="00917D37">
        <w:rPr>
          <w:rFonts w:ascii="Book Antiqua" w:eastAsia="Book Antiqua" w:hAnsi="Book Antiqua" w:cs="Book Antiqua"/>
          <w:i/>
          <w:iCs/>
          <w:color w:val="000000"/>
        </w:rPr>
        <w:t>Radiol</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Oncol</w:t>
      </w:r>
      <w:proofErr w:type="spellEnd"/>
      <w:r w:rsidRPr="00917D37">
        <w:rPr>
          <w:rFonts w:ascii="Book Antiqua" w:eastAsia="Book Antiqua" w:hAnsi="Book Antiqua" w:cs="Book Antiqua"/>
          <w:color w:val="000000"/>
        </w:rPr>
        <w:t xml:space="preserve"> 2016; </w:t>
      </w:r>
      <w:r w:rsidRPr="00917D37">
        <w:rPr>
          <w:rFonts w:ascii="Book Antiqua" w:eastAsia="Book Antiqua" w:hAnsi="Book Antiqua" w:cs="Book Antiqua"/>
          <w:b/>
          <w:bCs/>
          <w:color w:val="000000"/>
        </w:rPr>
        <w:t>50</w:t>
      </w:r>
      <w:r w:rsidRPr="00917D37">
        <w:rPr>
          <w:rFonts w:ascii="Book Antiqua" w:eastAsia="Book Antiqua" w:hAnsi="Book Antiqua" w:cs="Book Antiqua"/>
          <w:color w:val="000000"/>
        </w:rPr>
        <w:t>: 188-196 [PMID: 27247551 DOI: 10.1515/raon-2015-0027]</w:t>
      </w:r>
    </w:p>
    <w:p w14:paraId="1FDC2A79" w14:textId="73EBA2F0"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8</w:t>
      </w:r>
      <w:r w:rsidR="00B850EA"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 xml:space="preserve">van </w:t>
      </w:r>
      <w:proofErr w:type="spellStart"/>
      <w:r w:rsidRPr="00917D37">
        <w:rPr>
          <w:rFonts w:ascii="Book Antiqua" w:eastAsia="Book Antiqua" w:hAnsi="Book Antiqua" w:cs="Book Antiqua"/>
          <w:b/>
          <w:bCs/>
          <w:color w:val="000000"/>
        </w:rPr>
        <w:t>Schaijik</w:t>
      </w:r>
      <w:proofErr w:type="spellEnd"/>
      <w:r w:rsidRPr="00917D37">
        <w:rPr>
          <w:rFonts w:ascii="Book Antiqua" w:eastAsia="Book Antiqua" w:hAnsi="Book Antiqua" w:cs="Book Antiqua"/>
          <w:b/>
          <w:bCs/>
          <w:color w:val="000000"/>
        </w:rPr>
        <w:t xml:space="preserve"> B</w:t>
      </w:r>
      <w:r w:rsidRPr="00917D37">
        <w:rPr>
          <w:rFonts w:ascii="Book Antiqua" w:eastAsia="Book Antiqua" w:hAnsi="Book Antiqua" w:cs="Book Antiqua"/>
          <w:color w:val="000000"/>
        </w:rPr>
        <w:t xml:space="preserve">, Davis PF, </w:t>
      </w:r>
      <w:proofErr w:type="spellStart"/>
      <w:r w:rsidRPr="00917D37">
        <w:rPr>
          <w:rFonts w:ascii="Book Antiqua" w:eastAsia="Book Antiqua" w:hAnsi="Book Antiqua" w:cs="Book Antiqua"/>
          <w:color w:val="000000"/>
        </w:rPr>
        <w:t>Wickremesekera</w:t>
      </w:r>
      <w:proofErr w:type="spellEnd"/>
      <w:r w:rsidRPr="00917D37">
        <w:rPr>
          <w:rFonts w:ascii="Book Antiqua" w:eastAsia="Book Antiqua" w:hAnsi="Book Antiqua" w:cs="Book Antiqua"/>
          <w:color w:val="000000"/>
        </w:rPr>
        <w:t xml:space="preserve"> AC, Tan ST, </w:t>
      </w:r>
      <w:proofErr w:type="spellStart"/>
      <w:r w:rsidRPr="00917D37">
        <w:rPr>
          <w:rFonts w:ascii="Book Antiqua" w:eastAsia="Book Antiqua" w:hAnsi="Book Antiqua" w:cs="Book Antiqua"/>
          <w:color w:val="000000"/>
        </w:rPr>
        <w:t>Itinteang</w:t>
      </w:r>
      <w:proofErr w:type="spellEnd"/>
      <w:r w:rsidRPr="00917D37">
        <w:rPr>
          <w:rFonts w:ascii="Book Antiqua" w:eastAsia="Book Antiqua" w:hAnsi="Book Antiqua" w:cs="Book Antiqua"/>
          <w:color w:val="000000"/>
        </w:rPr>
        <w:t xml:space="preserve"> T. Subcellular </w:t>
      </w:r>
      <w:proofErr w:type="spellStart"/>
      <w:r w:rsidRPr="00917D37">
        <w:rPr>
          <w:rFonts w:ascii="Book Antiqua" w:eastAsia="Book Antiqua" w:hAnsi="Book Antiqua" w:cs="Book Antiqua"/>
          <w:color w:val="000000"/>
        </w:rPr>
        <w:t>localisation</w:t>
      </w:r>
      <w:proofErr w:type="spellEnd"/>
      <w:r w:rsidRPr="00917D37">
        <w:rPr>
          <w:rFonts w:ascii="Book Antiqua" w:eastAsia="Book Antiqua" w:hAnsi="Book Antiqua" w:cs="Book Antiqua"/>
          <w:color w:val="000000"/>
        </w:rPr>
        <w:t xml:space="preserve"> of the stem cell markers OCT4, SOX2, NANOG, KLF4 and c-MYC in cancer: a review. </w:t>
      </w:r>
      <w:r w:rsidRPr="00917D37">
        <w:rPr>
          <w:rFonts w:ascii="Book Antiqua" w:eastAsia="Book Antiqua" w:hAnsi="Book Antiqua" w:cs="Book Antiqua"/>
          <w:i/>
          <w:iCs/>
          <w:color w:val="000000"/>
        </w:rPr>
        <w:t xml:space="preserve">J </w:t>
      </w:r>
      <w:proofErr w:type="spellStart"/>
      <w:r w:rsidRPr="00917D37">
        <w:rPr>
          <w:rFonts w:ascii="Book Antiqua" w:eastAsia="Book Antiqua" w:hAnsi="Book Antiqua" w:cs="Book Antiqua"/>
          <w:i/>
          <w:iCs/>
          <w:color w:val="000000"/>
        </w:rPr>
        <w:t>Clin</w:t>
      </w:r>
      <w:proofErr w:type="spellEnd"/>
      <w:r w:rsidRPr="00917D37">
        <w:rPr>
          <w:rFonts w:ascii="Book Antiqua" w:eastAsia="Book Antiqua" w:hAnsi="Book Antiqua" w:cs="Book Antiqua"/>
          <w:i/>
          <w:iCs/>
          <w:color w:val="000000"/>
        </w:rPr>
        <w:t xml:space="preserve"> </w:t>
      </w:r>
      <w:proofErr w:type="spellStart"/>
      <w:r w:rsidRPr="00917D37">
        <w:rPr>
          <w:rFonts w:ascii="Book Antiqua" w:eastAsia="Book Antiqua" w:hAnsi="Book Antiqua" w:cs="Book Antiqua"/>
          <w:i/>
          <w:iCs/>
          <w:color w:val="000000"/>
        </w:rPr>
        <w:t>Pathol</w:t>
      </w:r>
      <w:proofErr w:type="spellEnd"/>
      <w:r w:rsidRPr="00917D37">
        <w:rPr>
          <w:rFonts w:ascii="Book Antiqua" w:eastAsia="Book Antiqua" w:hAnsi="Book Antiqua" w:cs="Book Antiqua"/>
          <w:color w:val="000000"/>
        </w:rPr>
        <w:t xml:space="preserve"> 2018; </w:t>
      </w:r>
      <w:r w:rsidRPr="00917D37">
        <w:rPr>
          <w:rFonts w:ascii="Book Antiqua" w:eastAsia="Book Antiqua" w:hAnsi="Book Antiqua" w:cs="Book Antiqua"/>
          <w:b/>
          <w:bCs/>
          <w:color w:val="000000"/>
        </w:rPr>
        <w:t>71</w:t>
      </w:r>
      <w:r w:rsidRPr="00917D37">
        <w:rPr>
          <w:rFonts w:ascii="Book Antiqua" w:eastAsia="Book Antiqua" w:hAnsi="Book Antiqua" w:cs="Book Antiqua"/>
          <w:color w:val="000000"/>
        </w:rPr>
        <w:t>: 88-91 [PMID: 29180509 DOI: 10.1136/jclinpath-2017-204815]</w:t>
      </w:r>
    </w:p>
    <w:p w14:paraId="5C5614F5" w14:textId="31D6B4C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8</w:t>
      </w:r>
      <w:r w:rsidR="00B850EA"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Kim JW</w:t>
      </w:r>
      <w:r w:rsidRPr="00917D37">
        <w:rPr>
          <w:rFonts w:ascii="Book Antiqua" w:eastAsia="Book Antiqua" w:hAnsi="Book Antiqua" w:cs="Book Antiqua"/>
          <w:color w:val="000000"/>
        </w:rPr>
        <w:t xml:space="preserve">, Chung JY, </w:t>
      </w:r>
      <w:proofErr w:type="spellStart"/>
      <w:r w:rsidRPr="00917D37">
        <w:rPr>
          <w:rFonts w:ascii="Book Antiqua" w:eastAsia="Book Antiqua" w:hAnsi="Book Antiqua" w:cs="Book Antiqua"/>
          <w:color w:val="000000"/>
        </w:rPr>
        <w:t>Ylaya</w:t>
      </w:r>
      <w:proofErr w:type="spellEnd"/>
      <w:r w:rsidRPr="00917D37">
        <w:rPr>
          <w:rFonts w:ascii="Book Antiqua" w:eastAsia="Book Antiqua" w:hAnsi="Book Antiqua" w:cs="Book Antiqua"/>
          <w:color w:val="000000"/>
        </w:rPr>
        <w:t xml:space="preserve"> K, Park Y, Jun SY, Hong SM, Hewitt SM. Prognostic implication of SOX2 expression in small intestinal adenocarcinoma. </w:t>
      </w:r>
      <w:proofErr w:type="spellStart"/>
      <w:r w:rsidRPr="00917D37">
        <w:rPr>
          <w:rFonts w:ascii="Book Antiqua" w:eastAsia="Book Antiqua" w:hAnsi="Book Antiqua" w:cs="Book Antiqua"/>
          <w:i/>
          <w:iCs/>
          <w:color w:val="000000"/>
        </w:rPr>
        <w:t>Virchows</w:t>
      </w:r>
      <w:proofErr w:type="spellEnd"/>
      <w:r w:rsidRPr="00917D37">
        <w:rPr>
          <w:rFonts w:ascii="Book Antiqua" w:eastAsia="Book Antiqua" w:hAnsi="Book Antiqua" w:cs="Book Antiqua"/>
          <w:i/>
          <w:iCs/>
          <w:color w:val="000000"/>
        </w:rPr>
        <w:t xml:space="preserve"> Arch</w:t>
      </w:r>
      <w:r w:rsidRPr="00917D37">
        <w:rPr>
          <w:rFonts w:ascii="Book Antiqua" w:eastAsia="Book Antiqua" w:hAnsi="Book Antiqua" w:cs="Book Antiqua"/>
          <w:color w:val="000000"/>
        </w:rPr>
        <w:t xml:space="preserve"> 2020</w:t>
      </w:r>
      <w:r w:rsidR="00A85680" w:rsidRPr="00917D37">
        <w:rPr>
          <w:rFonts w:ascii="Book Antiqua" w:eastAsia="Book Antiqua" w:hAnsi="Book Antiqua" w:cs="Book Antiqua"/>
          <w:color w:val="000000"/>
        </w:rPr>
        <w:t xml:space="preserve">; </w:t>
      </w:r>
      <w:r w:rsidR="00A85680" w:rsidRPr="00917D37">
        <w:rPr>
          <w:rFonts w:ascii="Book Antiqua" w:eastAsia="Book Antiqua" w:hAnsi="Book Antiqua" w:cs="Book Antiqua"/>
          <w:b/>
          <w:bCs/>
          <w:color w:val="000000"/>
        </w:rPr>
        <w:t>478</w:t>
      </w:r>
      <w:r w:rsidR="00A85680" w:rsidRPr="00917D37">
        <w:rPr>
          <w:rFonts w:ascii="Book Antiqua" w:eastAsia="Book Antiqua" w:hAnsi="Book Antiqua" w:cs="Book Antiqua"/>
          <w:color w:val="000000"/>
        </w:rPr>
        <w:t>: 1049-1060</w:t>
      </w:r>
      <w:r w:rsidRPr="00917D37">
        <w:rPr>
          <w:rFonts w:ascii="Book Antiqua" w:eastAsia="Book Antiqua" w:hAnsi="Book Antiqua" w:cs="Book Antiqua"/>
          <w:color w:val="000000"/>
        </w:rPr>
        <w:t xml:space="preserve"> [PMID: 33103210 DOI: 10.1007/s00428-020-02946-x]</w:t>
      </w:r>
    </w:p>
    <w:p w14:paraId="6D6EF343" w14:textId="14E1AC7B" w:rsidR="00A77B3E" w:rsidRPr="00917D37" w:rsidRDefault="00B850EA"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8</w:t>
      </w:r>
      <w:r w:rsidR="00944BC6" w:rsidRPr="00917D37">
        <w:rPr>
          <w:rFonts w:ascii="Book Antiqua" w:eastAsia="Book Antiqua" w:hAnsi="Book Antiqua" w:cs="Book Antiqua"/>
          <w:color w:val="000000"/>
        </w:rPr>
        <w:t xml:space="preserve">9 </w:t>
      </w:r>
      <w:proofErr w:type="spellStart"/>
      <w:r w:rsidR="00944BC6" w:rsidRPr="00917D37">
        <w:rPr>
          <w:rFonts w:ascii="Book Antiqua" w:eastAsia="Book Antiqua" w:hAnsi="Book Antiqua" w:cs="Book Antiqua"/>
          <w:b/>
          <w:bCs/>
          <w:color w:val="000000"/>
        </w:rPr>
        <w:t>Wiechert</w:t>
      </w:r>
      <w:proofErr w:type="spellEnd"/>
      <w:r w:rsidR="00944BC6" w:rsidRPr="00917D37">
        <w:rPr>
          <w:rFonts w:ascii="Book Antiqua" w:eastAsia="Book Antiqua" w:hAnsi="Book Antiqua" w:cs="Book Antiqua"/>
          <w:b/>
          <w:bCs/>
          <w:color w:val="000000"/>
        </w:rPr>
        <w:t xml:space="preserve"> A</w:t>
      </w:r>
      <w:r w:rsidR="00944BC6" w:rsidRPr="00917D37">
        <w:rPr>
          <w:rFonts w:ascii="Book Antiqua" w:eastAsia="Book Antiqua" w:hAnsi="Book Antiqua" w:cs="Book Antiqua"/>
          <w:color w:val="000000"/>
        </w:rPr>
        <w:t xml:space="preserve">, </w:t>
      </w:r>
      <w:proofErr w:type="spellStart"/>
      <w:r w:rsidR="00944BC6" w:rsidRPr="00917D37">
        <w:rPr>
          <w:rFonts w:ascii="Book Antiqua" w:eastAsia="Book Antiqua" w:hAnsi="Book Antiqua" w:cs="Book Antiqua"/>
          <w:color w:val="000000"/>
        </w:rPr>
        <w:t>Saygin</w:t>
      </w:r>
      <w:proofErr w:type="spellEnd"/>
      <w:r w:rsidR="00944BC6" w:rsidRPr="00917D37">
        <w:rPr>
          <w:rFonts w:ascii="Book Antiqua" w:eastAsia="Book Antiqua" w:hAnsi="Book Antiqua" w:cs="Book Antiqua"/>
          <w:color w:val="000000"/>
        </w:rPr>
        <w:t xml:space="preserve"> C, Thiagarajan PS, Rao VS, Hale JS, Gupta N, </w:t>
      </w:r>
      <w:proofErr w:type="spellStart"/>
      <w:r w:rsidR="00944BC6" w:rsidRPr="00917D37">
        <w:rPr>
          <w:rFonts w:ascii="Book Antiqua" w:eastAsia="Book Antiqua" w:hAnsi="Book Antiqua" w:cs="Book Antiqua"/>
          <w:color w:val="000000"/>
        </w:rPr>
        <w:t>Hitomi</w:t>
      </w:r>
      <w:proofErr w:type="spellEnd"/>
      <w:r w:rsidR="00944BC6" w:rsidRPr="00917D37">
        <w:rPr>
          <w:rFonts w:ascii="Book Antiqua" w:eastAsia="Book Antiqua" w:hAnsi="Book Antiqua" w:cs="Book Antiqua"/>
          <w:color w:val="000000"/>
        </w:rPr>
        <w:t xml:space="preserve"> M, Nagaraj AB, </w:t>
      </w:r>
      <w:proofErr w:type="spellStart"/>
      <w:r w:rsidR="00944BC6" w:rsidRPr="00917D37">
        <w:rPr>
          <w:rFonts w:ascii="Book Antiqua" w:eastAsia="Book Antiqua" w:hAnsi="Book Antiqua" w:cs="Book Antiqua"/>
          <w:color w:val="000000"/>
        </w:rPr>
        <w:t>DiFeo</w:t>
      </w:r>
      <w:proofErr w:type="spellEnd"/>
      <w:r w:rsidR="00944BC6" w:rsidRPr="00917D37">
        <w:rPr>
          <w:rFonts w:ascii="Book Antiqua" w:eastAsia="Book Antiqua" w:hAnsi="Book Antiqua" w:cs="Book Antiqua"/>
          <w:color w:val="000000"/>
        </w:rPr>
        <w:t xml:space="preserve"> A, </w:t>
      </w:r>
      <w:proofErr w:type="spellStart"/>
      <w:r w:rsidR="00944BC6" w:rsidRPr="00917D37">
        <w:rPr>
          <w:rFonts w:ascii="Book Antiqua" w:eastAsia="Book Antiqua" w:hAnsi="Book Antiqua" w:cs="Book Antiqua"/>
          <w:color w:val="000000"/>
        </w:rPr>
        <w:t>Lathia</w:t>
      </w:r>
      <w:proofErr w:type="spellEnd"/>
      <w:r w:rsidR="00944BC6" w:rsidRPr="00917D37">
        <w:rPr>
          <w:rFonts w:ascii="Book Antiqua" w:eastAsia="Book Antiqua" w:hAnsi="Book Antiqua" w:cs="Book Antiqua"/>
          <w:color w:val="000000"/>
        </w:rPr>
        <w:t xml:space="preserve"> JD, </w:t>
      </w:r>
      <w:proofErr w:type="spellStart"/>
      <w:r w:rsidR="00944BC6" w:rsidRPr="00917D37">
        <w:rPr>
          <w:rFonts w:ascii="Book Antiqua" w:eastAsia="Book Antiqua" w:hAnsi="Book Antiqua" w:cs="Book Antiqua"/>
          <w:color w:val="000000"/>
        </w:rPr>
        <w:t>Reizes</w:t>
      </w:r>
      <w:proofErr w:type="spellEnd"/>
      <w:r w:rsidR="00944BC6" w:rsidRPr="00917D37">
        <w:rPr>
          <w:rFonts w:ascii="Book Antiqua" w:eastAsia="Book Antiqua" w:hAnsi="Book Antiqua" w:cs="Book Antiqua"/>
          <w:color w:val="000000"/>
        </w:rPr>
        <w:t xml:space="preserve"> O. Cisplatin induces stemness in ovarian cancer. </w:t>
      </w:r>
      <w:proofErr w:type="spellStart"/>
      <w:r w:rsidR="00944BC6" w:rsidRPr="00917D37">
        <w:rPr>
          <w:rFonts w:ascii="Book Antiqua" w:eastAsia="Book Antiqua" w:hAnsi="Book Antiqua" w:cs="Book Antiqua"/>
          <w:i/>
          <w:iCs/>
          <w:color w:val="000000"/>
        </w:rPr>
        <w:t>Oncotarget</w:t>
      </w:r>
      <w:proofErr w:type="spellEnd"/>
      <w:r w:rsidR="00944BC6" w:rsidRPr="00917D37">
        <w:rPr>
          <w:rFonts w:ascii="Book Antiqua" w:eastAsia="Book Antiqua" w:hAnsi="Book Antiqua" w:cs="Book Antiqua"/>
          <w:color w:val="000000"/>
        </w:rPr>
        <w:t xml:space="preserve"> 2016; </w:t>
      </w:r>
      <w:r w:rsidR="00944BC6" w:rsidRPr="00917D37">
        <w:rPr>
          <w:rFonts w:ascii="Book Antiqua" w:eastAsia="Book Antiqua" w:hAnsi="Book Antiqua" w:cs="Book Antiqua"/>
          <w:b/>
          <w:bCs/>
          <w:color w:val="000000"/>
        </w:rPr>
        <w:t>7</w:t>
      </w:r>
      <w:r w:rsidR="00944BC6" w:rsidRPr="00917D37">
        <w:rPr>
          <w:rFonts w:ascii="Book Antiqua" w:eastAsia="Book Antiqua" w:hAnsi="Book Antiqua" w:cs="Book Antiqua"/>
          <w:color w:val="000000"/>
        </w:rPr>
        <w:t>: 30511-30522 [PMID: 27105520 DOI: 10.18632/oncotarget.8852]</w:t>
      </w:r>
    </w:p>
    <w:p w14:paraId="54773FA2" w14:textId="30A2A60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9</w:t>
      </w:r>
      <w:r w:rsidR="00B850EA" w:rsidRPr="00917D37">
        <w:rPr>
          <w:rFonts w:ascii="Book Antiqua" w:eastAsia="Book Antiqua" w:hAnsi="Book Antiqua" w:cs="Book Antiqua"/>
          <w:color w:val="000000"/>
        </w:rPr>
        <w:t>0</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Ginestier</w:t>
      </w:r>
      <w:proofErr w:type="spellEnd"/>
      <w:r w:rsidRPr="00917D37">
        <w:rPr>
          <w:rFonts w:ascii="Book Antiqua" w:eastAsia="Book Antiqua" w:hAnsi="Book Antiqua" w:cs="Book Antiqua"/>
          <w:b/>
          <w:bCs/>
          <w:color w:val="000000"/>
        </w:rPr>
        <w:t xml:space="preserve"> C</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Hur</w:t>
      </w:r>
      <w:proofErr w:type="spellEnd"/>
      <w:r w:rsidRPr="00917D37">
        <w:rPr>
          <w:rFonts w:ascii="Book Antiqua" w:eastAsia="Book Antiqua" w:hAnsi="Book Antiqua" w:cs="Book Antiqua"/>
          <w:color w:val="000000"/>
        </w:rPr>
        <w:t xml:space="preserve"> MH, </w:t>
      </w:r>
      <w:proofErr w:type="spellStart"/>
      <w:r w:rsidRPr="00917D37">
        <w:rPr>
          <w:rFonts w:ascii="Book Antiqua" w:eastAsia="Book Antiqua" w:hAnsi="Book Antiqua" w:cs="Book Antiqua"/>
          <w:color w:val="000000"/>
        </w:rPr>
        <w:t>Charafe-Jauffret</w:t>
      </w:r>
      <w:proofErr w:type="spellEnd"/>
      <w:r w:rsidRPr="00917D37">
        <w:rPr>
          <w:rFonts w:ascii="Book Antiqua" w:eastAsia="Book Antiqua" w:hAnsi="Book Antiqua" w:cs="Book Antiqua"/>
          <w:color w:val="000000"/>
        </w:rPr>
        <w:t xml:space="preserve"> E, </w:t>
      </w:r>
      <w:proofErr w:type="spellStart"/>
      <w:r w:rsidRPr="00917D37">
        <w:rPr>
          <w:rFonts w:ascii="Book Antiqua" w:eastAsia="Book Antiqua" w:hAnsi="Book Antiqua" w:cs="Book Antiqua"/>
          <w:color w:val="000000"/>
        </w:rPr>
        <w:t>Monville</w:t>
      </w:r>
      <w:proofErr w:type="spellEnd"/>
      <w:r w:rsidRPr="00917D37">
        <w:rPr>
          <w:rFonts w:ascii="Book Antiqua" w:eastAsia="Book Antiqua" w:hAnsi="Book Antiqua" w:cs="Book Antiqua"/>
          <w:color w:val="000000"/>
        </w:rPr>
        <w:t xml:space="preserve"> F, Dutcher J, Brown M, </w:t>
      </w:r>
      <w:proofErr w:type="spellStart"/>
      <w:r w:rsidRPr="00917D37">
        <w:rPr>
          <w:rFonts w:ascii="Book Antiqua" w:eastAsia="Book Antiqua" w:hAnsi="Book Antiqua" w:cs="Book Antiqua"/>
          <w:color w:val="000000"/>
        </w:rPr>
        <w:t>Jacquemier</w:t>
      </w:r>
      <w:proofErr w:type="spellEnd"/>
      <w:r w:rsidRPr="00917D37">
        <w:rPr>
          <w:rFonts w:ascii="Book Antiqua" w:eastAsia="Book Antiqua" w:hAnsi="Book Antiqua" w:cs="Book Antiqua"/>
          <w:color w:val="000000"/>
        </w:rPr>
        <w:t xml:space="preserve"> J, </w:t>
      </w:r>
      <w:proofErr w:type="spellStart"/>
      <w:r w:rsidRPr="00917D37">
        <w:rPr>
          <w:rFonts w:ascii="Book Antiqua" w:eastAsia="Book Antiqua" w:hAnsi="Book Antiqua" w:cs="Book Antiqua"/>
          <w:color w:val="000000"/>
        </w:rPr>
        <w:t>Viens</w:t>
      </w:r>
      <w:proofErr w:type="spellEnd"/>
      <w:r w:rsidRPr="00917D37">
        <w:rPr>
          <w:rFonts w:ascii="Book Antiqua" w:eastAsia="Book Antiqua" w:hAnsi="Book Antiqua" w:cs="Book Antiqua"/>
          <w:color w:val="000000"/>
        </w:rPr>
        <w:t xml:space="preserve"> P, </w:t>
      </w:r>
      <w:proofErr w:type="spellStart"/>
      <w:r w:rsidRPr="00917D37">
        <w:rPr>
          <w:rFonts w:ascii="Book Antiqua" w:eastAsia="Book Antiqua" w:hAnsi="Book Antiqua" w:cs="Book Antiqua"/>
          <w:color w:val="000000"/>
        </w:rPr>
        <w:t>Kleer</w:t>
      </w:r>
      <w:proofErr w:type="spellEnd"/>
      <w:r w:rsidRPr="00917D37">
        <w:rPr>
          <w:rFonts w:ascii="Book Antiqua" w:eastAsia="Book Antiqua" w:hAnsi="Book Antiqua" w:cs="Book Antiqua"/>
          <w:color w:val="000000"/>
        </w:rPr>
        <w:t xml:space="preserve"> CG, Liu S, Schott A, Hayes D, Birnbaum D, </w:t>
      </w:r>
      <w:proofErr w:type="spellStart"/>
      <w:r w:rsidRPr="00917D37">
        <w:rPr>
          <w:rFonts w:ascii="Book Antiqua" w:eastAsia="Book Antiqua" w:hAnsi="Book Antiqua" w:cs="Book Antiqua"/>
          <w:color w:val="000000"/>
        </w:rPr>
        <w:t>Wicha</w:t>
      </w:r>
      <w:proofErr w:type="spellEnd"/>
      <w:r w:rsidRPr="00917D37">
        <w:rPr>
          <w:rFonts w:ascii="Book Antiqua" w:eastAsia="Book Antiqua" w:hAnsi="Book Antiqua" w:cs="Book Antiqua"/>
          <w:color w:val="000000"/>
        </w:rPr>
        <w:t xml:space="preserve"> MS, </w:t>
      </w:r>
      <w:proofErr w:type="spellStart"/>
      <w:r w:rsidRPr="00917D37">
        <w:rPr>
          <w:rFonts w:ascii="Book Antiqua" w:eastAsia="Book Antiqua" w:hAnsi="Book Antiqua" w:cs="Book Antiqua"/>
          <w:color w:val="000000"/>
        </w:rPr>
        <w:t>Dontu</w:t>
      </w:r>
      <w:proofErr w:type="spellEnd"/>
      <w:r w:rsidRPr="00917D37">
        <w:rPr>
          <w:rFonts w:ascii="Book Antiqua" w:eastAsia="Book Antiqua" w:hAnsi="Book Antiqua" w:cs="Book Antiqua"/>
          <w:color w:val="000000"/>
        </w:rPr>
        <w:t xml:space="preserve"> G. ALDH1 is a marker of normal and malignant human mammary stem cells and a predictor of poor clinical outcome. </w:t>
      </w:r>
      <w:r w:rsidRPr="00917D37">
        <w:rPr>
          <w:rFonts w:ascii="Book Antiqua" w:eastAsia="Book Antiqua" w:hAnsi="Book Antiqua" w:cs="Book Antiqua"/>
          <w:i/>
          <w:iCs/>
          <w:color w:val="000000"/>
        </w:rPr>
        <w:t>Cell Stem Cell</w:t>
      </w:r>
      <w:r w:rsidRPr="00917D37">
        <w:rPr>
          <w:rFonts w:ascii="Book Antiqua" w:eastAsia="Book Antiqua" w:hAnsi="Book Antiqua" w:cs="Book Antiqua"/>
          <w:color w:val="000000"/>
        </w:rPr>
        <w:t xml:space="preserve"> 2007; </w:t>
      </w:r>
      <w:r w:rsidRPr="00917D37">
        <w:rPr>
          <w:rFonts w:ascii="Book Antiqua" w:eastAsia="Book Antiqua" w:hAnsi="Book Antiqua" w:cs="Book Antiqua"/>
          <w:b/>
          <w:bCs/>
          <w:color w:val="000000"/>
        </w:rPr>
        <w:t>1</w:t>
      </w:r>
      <w:r w:rsidRPr="00917D37">
        <w:rPr>
          <w:rFonts w:ascii="Book Antiqua" w:eastAsia="Book Antiqua" w:hAnsi="Book Antiqua" w:cs="Book Antiqua"/>
          <w:color w:val="000000"/>
        </w:rPr>
        <w:t>: 555-567 [PMID: 18371393 DOI: 10.1016/j.stem.2007.08.014]</w:t>
      </w:r>
    </w:p>
    <w:p w14:paraId="7DD11213" w14:textId="6AC82EFC"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9</w:t>
      </w:r>
      <w:r w:rsidR="00B850EA"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Koual</w:t>
      </w:r>
      <w:proofErr w:type="spellEnd"/>
      <w:r w:rsidRPr="00917D37">
        <w:rPr>
          <w:rFonts w:ascii="Book Antiqua" w:eastAsia="Book Antiqua" w:hAnsi="Book Antiqua" w:cs="Book Antiqua"/>
          <w:b/>
          <w:bCs/>
          <w:color w:val="000000"/>
        </w:rPr>
        <w:t xml:space="preserve"> M</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Tomkiewicz</w:t>
      </w:r>
      <w:proofErr w:type="spellEnd"/>
      <w:r w:rsidRPr="00917D37">
        <w:rPr>
          <w:rFonts w:ascii="Book Antiqua" w:eastAsia="Book Antiqua" w:hAnsi="Book Antiqua" w:cs="Book Antiqua"/>
          <w:color w:val="000000"/>
        </w:rPr>
        <w:t xml:space="preserve"> C, Cano-Sancho G, </w:t>
      </w:r>
      <w:proofErr w:type="spellStart"/>
      <w:r w:rsidRPr="00917D37">
        <w:rPr>
          <w:rFonts w:ascii="Book Antiqua" w:eastAsia="Book Antiqua" w:hAnsi="Book Antiqua" w:cs="Book Antiqua"/>
          <w:color w:val="000000"/>
        </w:rPr>
        <w:t>Antignac</w:t>
      </w:r>
      <w:proofErr w:type="spellEnd"/>
      <w:r w:rsidRPr="00917D37">
        <w:rPr>
          <w:rFonts w:ascii="Book Antiqua" w:eastAsia="Book Antiqua" w:hAnsi="Book Antiqua" w:cs="Book Antiqua"/>
          <w:color w:val="000000"/>
        </w:rPr>
        <w:t xml:space="preserve"> JP, Bats AS, </w:t>
      </w:r>
      <w:proofErr w:type="spellStart"/>
      <w:r w:rsidRPr="00917D37">
        <w:rPr>
          <w:rFonts w:ascii="Book Antiqua" w:eastAsia="Book Antiqua" w:hAnsi="Book Antiqua" w:cs="Book Antiqua"/>
          <w:color w:val="000000"/>
        </w:rPr>
        <w:t>Coumoul</w:t>
      </w:r>
      <w:proofErr w:type="spellEnd"/>
      <w:r w:rsidRPr="00917D37">
        <w:rPr>
          <w:rFonts w:ascii="Book Antiqua" w:eastAsia="Book Antiqua" w:hAnsi="Book Antiqua" w:cs="Book Antiqua"/>
          <w:color w:val="000000"/>
        </w:rPr>
        <w:t xml:space="preserve"> X. Environmental chemicals, breast cancer progression and drug resistance. </w:t>
      </w:r>
      <w:r w:rsidRPr="00917D37">
        <w:rPr>
          <w:rFonts w:ascii="Book Antiqua" w:eastAsia="Book Antiqua" w:hAnsi="Book Antiqua" w:cs="Book Antiqua"/>
          <w:i/>
          <w:iCs/>
          <w:color w:val="000000"/>
        </w:rPr>
        <w:t>Environ Health</w:t>
      </w:r>
      <w:r w:rsidRPr="00917D37">
        <w:rPr>
          <w:rFonts w:ascii="Book Antiqua" w:eastAsia="Book Antiqua" w:hAnsi="Book Antiqua" w:cs="Book Antiqua"/>
          <w:color w:val="000000"/>
        </w:rPr>
        <w:t xml:space="preserve"> 2020; </w:t>
      </w:r>
      <w:r w:rsidRPr="00917D37">
        <w:rPr>
          <w:rFonts w:ascii="Book Antiqua" w:eastAsia="Book Antiqua" w:hAnsi="Book Antiqua" w:cs="Book Antiqua"/>
          <w:b/>
          <w:bCs/>
          <w:color w:val="000000"/>
        </w:rPr>
        <w:t>19</w:t>
      </w:r>
      <w:r w:rsidRPr="00917D37">
        <w:rPr>
          <w:rFonts w:ascii="Book Antiqua" w:eastAsia="Book Antiqua" w:hAnsi="Book Antiqua" w:cs="Book Antiqua"/>
          <w:color w:val="000000"/>
        </w:rPr>
        <w:t>: 117 [PMID: 33203443 DOI: 10.1186/s12940-020-00670-2]</w:t>
      </w:r>
    </w:p>
    <w:p w14:paraId="58AF5624" w14:textId="1CBF6E9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9</w:t>
      </w:r>
      <w:r w:rsidR="00B850EA"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Gammaitoni</w:t>
      </w:r>
      <w:proofErr w:type="spellEnd"/>
      <w:r w:rsidRPr="00917D37">
        <w:rPr>
          <w:rFonts w:ascii="Book Antiqua" w:eastAsia="Book Antiqua" w:hAnsi="Book Antiqua" w:cs="Book Antiqua"/>
          <w:b/>
          <w:bCs/>
          <w:color w:val="000000"/>
        </w:rPr>
        <w:t xml:space="preserve"> L</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Giraudo</w:t>
      </w:r>
      <w:proofErr w:type="spellEnd"/>
      <w:r w:rsidRPr="00917D37">
        <w:rPr>
          <w:rFonts w:ascii="Book Antiqua" w:eastAsia="Book Antiqua" w:hAnsi="Book Antiqua" w:cs="Book Antiqua"/>
          <w:color w:val="000000"/>
        </w:rPr>
        <w:t xml:space="preserve"> L, </w:t>
      </w:r>
      <w:proofErr w:type="spellStart"/>
      <w:r w:rsidRPr="00917D37">
        <w:rPr>
          <w:rFonts w:ascii="Book Antiqua" w:eastAsia="Book Antiqua" w:hAnsi="Book Antiqua" w:cs="Book Antiqua"/>
          <w:color w:val="000000"/>
        </w:rPr>
        <w:t>Leuci</w:t>
      </w:r>
      <w:proofErr w:type="spellEnd"/>
      <w:r w:rsidRPr="00917D37">
        <w:rPr>
          <w:rFonts w:ascii="Book Antiqua" w:eastAsia="Book Antiqua" w:hAnsi="Book Antiqua" w:cs="Book Antiqua"/>
          <w:color w:val="000000"/>
        </w:rPr>
        <w:t xml:space="preserve"> V, </w:t>
      </w:r>
      <w:proofErr w:type="spellStart"/>
      <w:r w:rsidRPr="00917D37">
        <w:rPr>
          <w:rFonts w:ascii="Book Antiqua" w:eastAsia="Book Antiqua" w:hAnsi="Book Antiqua" w:cs="Book Antiqua"/>
          <w:color w:val="000000"/>
        </w:rPr>
        <w:t>Todorovic</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Mesiano</w:t>
      </w:r>
      <w:proofErr w:type="spellEnd"/>
      <w:r w:rsidRPr="00917D37">
        <w:rPr>
          <w:rFonts w:ascii="Book Antiqua" w:eastAsia="Book Antiqua" w:hAnsi="Book Antiqua" w:cs="Book Antiqua"/>
          <w:color w:val="000000"/>
        </w:rPr>
        <w:t xml:space="preserve"> G, </w:t>
      </w:r>
      <w:proofErr w:type="spellStart"/>
      <w:r w:rsidRPr="00917D37">
        <w:rPr>
          <w:rFonts w:ascii="Book Antiqua" w:eastAsia="Book Antiqua" w:hAnsi="Book Antiqua" w:cs="Book Antiqua"/>
          <w:color w:val="000000"/>
        </w:rPr>
        <w:t>Picciotto</w:t>
      </w:r>
      <w:proofErr w:type="spellEnd"/>
      <w:r w:rsidRPr="00917D37">
        <w:rPr>
          <w:rFonts w:ascii="Book Antiqua" w:eastAsia="Book Antiqua" w:hAnsi="Book Antiqua" w:cs="Book Antiqua"/>
          <w:color w:val="000000"/>
        </w:rPr>
        <w:t xml:space="preserve"> F, </w:t>
      </w:r>
      <w:proofErr w:type="spellStart"/>
      <w:r w:rsidRPr="00917D37">
        <w:rPr>
          <w:rFonts w:ascii="Book Antiqua" w:eastAsia="Book Antiqua" w:hAnsi="Book Antiqua" w:cs="Book Antiqua"/>
          <w:color w:val="000000"/>
        </w:rPr>
        <w:t>Pisacane</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Zaccagna</w:t>
      </w:r>
      <w:proofErr w:type="spellEnd"/>
      <w:r w:rsidRPr="00917D37">
        <w:rPr>
          <w:rFonts w:ascii="Book Antiqua" w:eastAsia="Book Antiqua" w:hAnsi="Book Antiqua" w:cs="Book Antiqua"/>
          <w:color w:val="000000"/>
        </w:rPr>
        <w:t xml:space="preserve"> A, Volpe MG, Gallo S, </w:t>
      </w:r>
      <w:proofErr w:type="spellStart"/>
      <w:r w:rsidRPr="00917D37">
        <w:rPr>
          <w:rFonts w:ascii="Book Antiqua" w:eastAsia="Book Antiqua" w:hAnsi="Book Antiqua" w:cs="Book Antiqua"/>
          <w:color w:val="000000"/>
        </w:rPr>
        <w:t>Caravelli</w:t>
      </w:r>
      <w:proofErr w:type="spellEnd"/>
      <w:r w:rsidRPr="00917D37">
        <w:rPr>
          <w:rFonts w:ascii="Book Antiqua" w:eastAsia="Book Antiqua" w:hAnsi="Book Antiqua" w:cs="Book Antiqua"/>
          <w:color w:val="000000"/>
        </w:rPr>
        <w:t xml:space="preserve"> D, </w:t>
      </w:r>
      <w:proofErr w:type="spellStart"/>
      <w:r w:rsidRPr="00917D37">
        <w:rPr>
          <w:rFonts w:ascii="Book Antiqua" w:eastAsia="Book Antiqua" w:hAnsi="Book Antiqua" w:cs="Book Antiqua"/>
          <w:color w:val="000000"/>
        </w:rPr>
        <w:t>Giacone</w:t>
      </w:r>
      <w:proofErr w:type="spellEnd"/>
      <w:r w:rsidRPr="00917D37">
        <w:rPr>
          <w:rFonts w:ascii="Book Antiqua" w:eastAsia="Book Antiqua" w:hAnsi="Book Antiqua" w:cs="Book Antiqua"/>
          <w:color w:val="000000"/>
        </w:rPr>
        <w:t xml:space="preserve"> E, </w:t>
      </w:r>
      <w:proofErr w:type="spellStart"/>
      <w:r w:rsidRPr="00917D37">
        <w:rPr>
          <w:rFonts w:ascii="Book Antiqua" w:eastAsia="Book Antiqua" w:hAnsi="Book Antiqua" w:cs="Book Antiqua"/>
          <w:color w:val="000000"/>
        </w:rPr>
        <w:t>Venesio</w:t>
      </w:r>
      <w:proofErr w:type="spellEnd"/>
      <w:r w:rsidRPr="00917D37">
        <w:rPr>
          <w:rFonts w:ascii="Book Antiqua" w:eastAsia="Book Antiqua" w:hAnsi="Book Antiqua" w:cs="Book Antiqua"/>
          <w:color w:val="000000"/>
        </w:rPr>
        <w:t xml:space="preserve"> T, Balsamo A, </w:t>
      </w:r>
      <w:proofErr w:type="spellStart"/>
      <w:r w:rsidRPr="00917D37">
        <w:rPr>
          <w:rFonts w:ascii="Book Antiqua" w:eastAsia="Book Antiqua" w:hAnsi="Book Antiqua" w:cs="Book Antiqua"/>
          <w:color w:val="000000"/>
        </w:rPr>
        <w:t>Pignochino</w:t>
      </w:r>
      <w:proofErr w:type="spellEnd"/>
      <w:r w:rsidRPr="00917D37">
        <w:rPr>
          <w:rFonts w:ascii="Book Antiqua" w:eastAsia="Book Antiqua" w:hAnsi="Book Antiqua" w:cs="Book Antiqua"/>
          <w:color w:val="000000"/>
        </w:rPr>
        <w:t xml:space="preserve"> Y, </w:t>
      </w:r>
      <w:proofErr w:type="spellStart"/>
      <w:r w:rsidRPr="00917D37">
        <w:rPr>
          <w:rFonts w:ascii="Book Antiqua" w:eastAsia="Book Antiqua" w:hAnsi="Book Antiqua" w:cs="Book Antiqua"/>
          <w:color w:val="000000"/>
        </w:rPr>
        <w:t>Grignani</w:t>
      </w:r>
      <w:proofErr w:type="spellEnd"/>
      <w:r w:rsidRPr="00917D37">
        <w:rPr>
          <w:rFonts w:ascii="Book Antiqua" w:eastAsia="Book Antiqua" w:hAnsi="Book Antiqua" w:cs="Book Antiqua"/>
          <w:color w:val="000000"/>
        </w:rPr>
        <w:t xml:space="preserve"> G, </w:t>
      </w:r>
      <w:proofErr w:type="spellStart"/>
      <w:r w:rsidRPr="00917D37">
        <w:rPr>
          <w:rFonts w:ascii="Book Antiqua" w:eastAsia="Book Antiqua" w:hAnsi="Book Antiqua" w:cs="Book Antiqua"/>
          <w:color w:val="000000"/>
        </w:rPr>
        <w:t>Carnevale-Schianca</w:t>
      </w:r>
      <w:proofErr w:type="spellEnd"/>
      <w:r w:rsidRPr="00917D37">
        <w:rPr>
          <w:rFonts w:ascii="Book Antiqua" w:eastAsia="Book Antiqua" w:hAnsi="Book Antiqua" w:cs="Book Antiqua"/>
          <w:color w:val="000000"/>
        </w:rPr>
        <w:t xml:space="preserve"> F, </w:t>
      </w:r>
      <w:proofErr w:type="spellStart"/>
      <w:r w:rsidRPr="00917D37">
        <w:rPr>
          <w:rFonts w:ascii="Book Antiqua" w:eastAsia="Book Antiqua" w:hAnsi="Book Antiqua" w:cs="Book Antiqua"/>
          <w:color w:val="000000"/>
        </w:rPr>
        <w:t>Aglietta</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Sangiolo</w:t>
      </w:r>
      <w:proofErr w:type="spellEnd"/>
      <w:r w:rsidRPr="00917D37">
        <w:rPr>
          <w:rFonts w:ascii="Book Antiqua" w:eastAsia="Book Antiqua" w:hAnsi="Book Antiqua" w:cs="Book Antiqua"/>
          <w:color w:val="000000"/>
        </w:rPr>
        <w:t xml:space="preserve"> D. Effective activity of cytokine-induced killer cells against autologous metastatic melanoma including cells with stemness features. </w:t>
      </w:r>
      <w:r w:rsidRPr="00917D37">
        <w:rPr>
          <w:rFonts w:ascii="Book Antiqua" w:eastAsia="Book Antiqua" w:hAnsi="Book Antiqua" w:cs="Book Antiqua"/>
          <w:i/>
          <w:iCs/>
          <w:color w:val="000000"/>
        </w:rPr>
        <w:t>Clin Cancer Res</w:t>
      </w:r>
      <w:r w:rsidRPr="00917D37">
        <w:rPr>
          <w:rFonts w:ascii="Book Antiqua" w:eastAsia="Book Antiqua" w:hAnsi="Book Antiqua" w:cs="Book Antiqua"/>
          <w:color w:val="000000"/>
        </w:rPr>
        <w:t xml:space="preserve"> 2013; </w:t>
      </w:r>
      <w:r w:rsidRPr="00917D37">
        <w:rPr>
          <w:rFonts w:ascii="Book Antiqua" w:eastAsia="Book Antiqua" w:hAnsi="Book Antiqua" w:cs="Book Antiqua"/>
          <w:b/>
          <w:bCs/>
          <w:color w:val="000000"/>
        </w:rPr>
        <w:t>19</w:t>
      </w:r>
      <w:r w:rsidRPr="00917D37">
        <w:rPr>
          <w:rFonts w:ascii="Book Antiqua" w:eastAsia="Book Antiqua" w:hAnsi="Book Antiqua" w:cs="Book Antiqua"/>
          <w:color w:val="000000"/>
        </w:rPr>
        <w:t>: 4347-4358 [PMID: 23794732 DOI: 10.1158/1078-0432.CCR-13-0061]</w:t>
      </w:r>
    </w:p>
    <w:p w14:paraId="59888B01" w14:textId="77023FD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9</w:t>
      </w:r>
      <w:r w:rsidR="009276DA" w:rsidRPr="00917D37">
        <w:rPr>
          <w:rFonts w:ascii="Book Antiqua" w:eastAsia="Book Antiqua" w:hAnsi="Book Antiqua" w:cs="Book Antiqua"/>
          <w:color w:val="000000"/>
        </w:rPr>
        <w:t>3</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Adorno-Cruz V</w:t>
      </w:r>
      <w:r w:rsidRPr="00917D37">
        <w:rPr>
          <w:rFonts w:ascii="Book Antiqua" w:eastAsia="Book Antiqua" w:hAnsi="Book Antiqua" w:cs="Book Antiqua"/>
          <w:color w:val="000000"/>
        </w:rPr>
        <w:t xml:space="preserve">, Kibria G, Liu X, Doherty M, Junk DJ, Guan D, Hubert C, </w:t>
      </w:r>
      <w:proofErr w:type="spellStart"/>
      <w:r w:rsidRPr="00917D37">
        <w:rPr>
          <w:rFonts w:ascii="Book Antiqua" w:eastAsia="Book Antiqua" w:hAnsi="Book Antiqua" w:cs="Book Antiqua"/>
          <w:color w:val="000000"/>
        </w:rPr>
        <w:t>Venere</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Mulkearns</w:t>
      </w:r>
      <w:proofErr w:type="spellEnd"/>
      <w:r w:rsidRPr="00917D37">
        <w:rPr>
          <w:rFonts w:ascii="Book Antiqua" w:eastAsia="Book Antiqua" w:hAnsi="Book Antiqua" w:cs="Book Antiqua"/>
          <w:color w:val="000000"/>
        </w:rPr>
        <w:t xml:space="preserve">-Hubert E, </w:t>
      </w:r>
      <w:proofErr w:type="spellStart"/>
      <w:r w:rsidRPr="00917D37">
        <w:rPr>
          <w:rFonts w:ascii="Book Antiqua" w:eastAsia="Book Antiqua" w:hAnsi="Book Antiqua" w:cs="Book Antiqua"/>
          <w:color w:val="000000"/>
        </w:rPr>
        <w:t>Sinyuk</w:t>
      </w:r>
      <w:proofErr w:type="spellEnd"/>
      <w:r w:rsidRPr="00917D37">
        <w:rPr>
          <w:rFonts w:ascii="Book Antiqua" w:eastAsia="Book Antiqua" w:hAnsi="Book Antiqua" w:cs="Book Antiqua"/>
          <w:color w:val="000000"/>
        </w:rPr>
        <w:t xml:space="preserve"> M, Alvarado A, Caplan AI, Rich J, Gerson SL, </w:t>
      </w:r>
      <w:proofErr w:type="spellStart"/>
      <w:r w:rsidRPr="00917D37">
        <w:rPr>
          <w:rFonts w:ascii="Book Antiqua" w:eastAsia="Book Antiqua" w:hAnsi="Book Antiqua" w:cs="Book Antiqua"/>
          <w:color w:val="000000"/>
        </w:rPr>
        <w:t>Lathia</w:t>
      </w:r>
      <w:proofErr w:type="spellEnd"/>
      <w:r w:rsidRPr="00917D37">
        <w:rPr>
          <w:rFonts w:ascii="Book Antiqua" w:eastAsia="Book Antiqua" w:hAnsi="Book Antiqua" w:cs="Book Antiqua"/>
          <w:color w:val="000000"/>
        </w:rPr>
        <w:t xml:space="preserve"> J, Liu H. Cancer stem cells: targeting the roots of cancer, seeds of metastasis, and sources of therapy resistance. </w:t>
      </w:r>
      <w:r w:rsidRPr="00917D37">
        <w:rPr>
          <w:rFonts w:ascii="Book Antiqua" w:eastAsia="Book Antiqua" w:hAnsi="Book Antiqua" w:cs="Book Antiqua"/>
          <w:i/>
          <w:iCs/>
          <w:color w:val="000000"/>
        </w:rPr>
        <w:t>Cancer Res</w:t>
      </w:r>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75</w:t>
      </w:r>
      <w:r w:rsidRPr="00917D37">
        <w:rPr>
          <w:rFonts w:ascii="Book Antiqua" w:eastAsia="Book Antiqua" w:hAnsi="Book Antiqua" w:cs="Book Antiqua"/>
          <w:color w:val="000000"/>
        </w:rPr>
        <w:t>: 924-929 [PMID: 25604264 DOI: 10.1158/0008-5472.CAN-14-3225]</w:t>
      </w:r>
    </w:p>
    <w:p w14:paraId="66497CBA" w14:textId="2C5802A8"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9</w:t>
      </w:r>
      <w:r w:rsidR="009276DA" w:rsidRPr="00917D37">
        <w:rPr>
          <w:rFonts w:ascii="Book Antiqua" w:eastAsia="Book Antiqua" w:hAnsi="Book Antiqua" w:cs="Book Antiqua"/>
          <w:color w:val="000000"/>
        </w:rPr>
        <w:t>4</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Ishii T</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Yasuchika</w:t>
      </w:r>
      <w:proofErr w:type="spellEnd"/>
      <w:r w:rsidRPr="00917D37">
        <w:rPr>
          <w:rFonts w:ascii="Book Antiqua" w:eastAsia="Book Antiqua" w:hAnsi="Book Antiqua" w:cs="Book Antiqua"/>
          <w:color w:val="000000"/>
        </w:rPr>
        <w:t xml:space="preserve"> K, </w:t>
      </w:r>
      <w:proofErr w:type="spellStart"/>
      <w:r w:rsidRPr="00917D37">
        <w:rPr>
          <w:rFonts w:ascii="Book Antiqua" w:eastAsia="Book Antiqua" w:hAnsi="Book Antiqua" w:cs="Book Antiqua"/>
          <w:color w:val="000000"/>
        </w:rPr>
        <w:t>Suemori</w:t>
      </w:r>
      <w:proofErr w:type="spellEnd"/>
      <w:r w:rsidRPr="00917D37">
        <w:rPr>
          <w:rFonts w:ascii="Book Antiqua" w:eastAsia="Book Antiqua" w:hAnsi="Book Antiqua" w:cs="Book Antiqua"/>
          <w:color w:val="000000"/>
        </w:rPr>
        <w:t xml:space="preserve"> H, </w:t>
      </w:r>
      <w:proofErr w:type="spellStart"/>
      <w:r w:rsidRPr="00917D37">
        <w:rPr>
          <w:rFonts w:ascii="Book Antiqua" w:eastAsia="Book Antiqua" w:hAnsi="Book Antiqua" w:cs="Book Antiqua"/>
          <w:color w:val="000000"/>
        </w:rPr>
        <w:t>Nakatsuji</w:t>
      </w:r>
      <w:proofErr w:type="spellEnd"/>
      <w:r w:rsidRPr="00917D37">
        <w:rPr>
          <w:rFonts w:ascii="Book Antiqua" w:eastAsia="Book Antiqua" w:hAnsi="Book Antiqua" w:cs="Book Antiqua"/>
          <w:color w:val="000000"/>
        </w:rPr>
        <w:t xml:space="preserve"> N, </w:t>
      </w:r>
      <w:proofErr w:type="spellStart"/>
      <w:r w:rsidRPr="00917D37">
        <w:rPr>
          <w:rFonts w:ascii="Book Antiqua" w:eastAsia="Book Antiqua" w:hAnsi="Book Antiqua" w:cs="Book Antiqua"/>
          <w:color w:val="000000"/>
        </w:rPr>
        <w:t>Ikai</w:t>
      </w:r>
      <w:proofErr w:type="spellEnd"/>
      <w:r w:rsidRPr="00917D37">
        <w:rPr>
          <w:rFonts w:ascii="Book Antiqua" w:eastAsia="Book Antiqua" w:hAnsi="Book Antiqua" w:cs="Book Antiqua"/>
          <w:color w:val="000000"/>
        </w:rPr>
        <w:t xml:space="preserve"> I, </w:t>
      </w:r>
      <w:proofErr w:type="spellStart"/>
      <w:r w:rsidRPr="00917D37">
        <w:rPr>
          <w:rFonts w:ascii="Book Antiqua" w:eastAsia="Book Antiqua" w:hAnsi="Book Antiqua" w:cs="Book Antiqua"/>
          <w:color w:val="000000"/>
        </w:rPr>
        <w:t>Uemoto</w:t>
      </w:r>
      <w:proofErr w:type="spellEnd"/>
      <w:r w:rsidRPr="00917D37">
        <w:rPr>
          <w:rFonts w:ascii="Book Antiqua" w:eastAsia="Book Antiqua" w:hAnsi="Book Antiqua" w:cs="Book Antiqua"/>
          <w:color w:val="000000"/>
        </w:rPr>
        <w:t xml:space="preserve"> S. Alpha-fetoprotein producing cells act as cancer progenitor cells in human cholangiocarcinoma. </w:t>
      </w:r>
      <w:r w:rsidRPr="00917D37">
        <w:rPr>
          <w:rFonts w:ascii="Book Antiqua" w:eastAsia="Book Antiqua" w:hAnsi="Book Antiqua" w:cs="Book Antiqua"/>
          <w:i/>
          <w:iCs/>
          <w:color w:val="000000"/>
        </w:rPr>
        <w:t>Cancer Lett</w:t>
      </w:r>
      <w:r w:rsidRPr="00917D37">
        <w:rPr>
          <w:rFonts w:ascii="Book Antiqua" w:eastAsia="Book Antiqua" w:hAnsi="Book Antiqua" w:cs="Book Antiqua"/>
          <w:color w:val="000000"/>
        </w:rPr>
        <w:t xml:space="preserve"> 2010; </w:t>
      </w:r>
      <w:r w:rsidRPr="00917D37">
        <w:rPr>
          <w:rFonts w:ascii="Book Antiqua" w:eastAsia="Book Antiqua" w:hAnsi="Book Antiqua" w:cs="Book Antiqua"/>
          <w:b/>
          <w:bCs/>
          <w:color w:val="000000"/>
        </w:rPr>
        <w:t>294</w:t>
      </w:r>
      <w:r w:rsidRPr="00917D37">
        <w:rPr>
          <w:rFonts w:ascii="Book Antiqua" w:eastAsia="Book Antiqua" w:hAnsi="Book Antiqua" w:cs="Book Antiqua"/>
          <w:color w:val="000000"/>
        </w:rPr>
        <w:t>: 25-34 [PMID: 20149523 DOI: 10.1016/j.canlet.2010.01.019]</w:t>
      </w:r>
    </w:p>
    <w:p w14:paraId="2C42E3D5" w14:textId="476AC212"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9</w:t>
      </w:r>
      <w:r w:rsidR="009276DA" w:rsidRPr="00917D37">
        <w:rPr>
          <w:rFonts w:ascii="Book Antiqua" w:eastAsia="Book Antiqua" w:hAnsi="Book Antiqua" w:cs="Book Antiqua"/>
          <w:color w:val="000000"/>
        </w:rPr>
        <w:t>5</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Sasaki N</w:t>
      </w:r>
      <w:r w:rsidRPr="00917D37">
        <w:rPr>
          <w:rFonts w:ascii="Book Antiqua" w:eastAsia="Book Antiqua" w:hAnsi="Book Antiqua" w:cs="Book Antiqua"/>
          <w:color w:val="000000"/>
        </w:rPr>
        <w:t xml:space="preserve">, Ishii T, </w:t>
      </w:r>
      <w:proofErr w:type="spellStart"/>
      <w:r w:rsidRPr="00917D37">
        <w:rPr>
          <w:rFonts w:ascii="Book Antiqua" w:eastAsia="Book Antiqua" w:hAnsi="Book Antiqua" w:cs="Book Antiqua"/>
          <w:color w:val="000000"/>
        </w:rPr>
        <w:t>Kamimura</w:t>
      </w:r>
      <w:proofErr w:type="spellEnd"/>
      <w:r w:rsidRPr="00917D37">
        <w:rPr>
          <w:rFonts w:ascii="Book Antiqua" w:eastAsia="Book Antiqua" w:hAnsi="Book Antiqua" w:cs="Book Antiqua"/>
          <w:color w:val="000000"/>
        </w:rPr>
        <w:t xml:space="preserve"> R, </w:t>
      </w:r>
      <w:proofErr w:type="spellStart"/>
      <w:r w:rsidRPr="00917D37">
        <w:rPr>
          <w:rFonts w:ascii="Book Antiqua" w:eastAsia="Book Antiqua" w:hAnsi="Book Antiqua" w:cs="Book Antiqua"/>
          <w:color w:val="000000"/>
        </w:rPr>
        <w:t>Kajiwara</w:t>
      </w:r>
      <w:proofErr w:type="spellEnd"/>
      <w:r w:rsidRPr="00917D37">
        <w:rPr>
          <w:rFonts w:ascii="Book Antiqua" w:eastAsia="Book Antiqua" w:hAnsi="Book Antiqua" w:cs="Book Antiqua"/>
          <w:color w:val="000000"/>
        </w:rPr>
        <w:t xml:space="preserve"> M, </w:t>
      </w:r>
      <w:proofErr w:type="spellStart"/>
      <w:r w:rsidRPr="00917D37">
        <w:rPr>
          <w:rFonts w:ascii="Book Antiqua" w:eastAsia="Book Antiqua" w:hAnsi="Book Antiqua" w:cs="Book Antiqua"/>
          <w:color w:val="000000"/>
        </w:rPr>
        <w:t>Machimoto</w:t>
      </w:r>
      <w:proofErr w:type="spellEnd"/>
      <w:r w:rsidRPr="00917D37">
        <w:rPr>
          <w:rFonts w:ascii="Book Antiqua" w:eastAsia="Book Antiqua" w:hAnsi="Book Antiqua" w:cs="Book Antiqua"/>
          <w:color w:val="000000"/>
        </w:rPr>
        <w:t xml:space="preserve"> T, </w:t>
      </w:r>
      <w:proofErr w:type="spellStart"/>
      <w:r w:rsidRPr="00917D37">
        <w:rPr>
          <w:rFonts w:ascii="Book Antiqua" w:eastAsia="Book Antiqua" w:hAnsi="Book Antiqua" w:cs="Book Antiqua"/>
          <w:color w:val="000000"/>
        </w:rPr>
        <w:t>Nakatsuji</w:t>
      </w:r>
      <w:proofErr w:type="spellEnd"/>
      <w:r w:rsidRPr="00917D37">
        <w:rPr>
          <w:rFonts w:ascii="Book Antiqua" w:eastAsia="Book Antiqua" w:hAnsi="Book Antiqua" w:cs="Book Antiqua"/>
          <w:color w:val="000000"/>
        </w:rPr>
        <w:t xml:space="preserve"> N, </w:t>
      </w:r>
      <w:proofErr w:type="spellStart"/>
      <w:r w:rsidRPr="00917D37">
        <w:rPr>
          <w:rFonts w:ascii="Book Antiqua" w:eastAsia="Book Antiqua" w:hAnsi="Book Antiqua" w:cs="Book Antiqua"/>
          <w:color w:val="000000"/>
        </w:rPr>
        <w:t>Suemori</w:t>
      </w:r>
      <w:proofErr w:type="spellEnd"/>
      <w:r w:rsidRPr="00917D37">
        <w:rPr>
          <w:rFonts w:ascii="Book Antiqua" w:eastAsia="Book Antiqua" w:hAnsi="Book Antiqua" w:cs="Book Antiqua"/>
          <w:color w:val="000000"/>
        </w:rPr>
        <w:t xml:space="preserve"> H, </w:t>
      </w:r>
      <w:proofErr w:type="spellStart"/>
      <w:r w:rsidRPr="00917D37">
        <w:rPr>
          <w:rFonts w:ascii="Book Antiqua" w:eastAsia="Book Antiqua" w:hAnsi="Book Antiqua" w:cs="Book Antiqua"/>
          <w:color w:val="000000"/>
        </w:rPr>
        <w:t>Ikai</w:t>
      </w:r>
      <w:proofErr w:type="spellEnd"/>
      <w:r w:rsidRPr="00917D37">
        <w:rPr>
          <w:rFonts w:ascii="Book Antiqua" w:eastAsia="Book Antiqua" w:hAnsi="Book Antiqua" w:cs="Book Antiqua"/>
          <w:color w:val="000000"/>
        </w:rPr>
        <w:t xml:space="preserve"> I, </w:t>
      </w:r>
      <w:proofErr w:type="spellStart"/>
      <w:r w:rsidRPr="00917D37">
        <w:rPr>
          <w:rFonts w:ascii="Book Antiqua" w:eastAsia="Book Antiqua" w:hAnsi="Book Antiqua" w:cs="Book Antiqua"/>
          <w:color w:val="000000"/>
        </w:rPr>
        <w:t>Yasuchika</w:t>
      </w:r>
      <w:proofErr w:type="spellEnd"/>
      <w:r w:rsidRPr="00917D37">
        <w:rPr>
          <w:rFonts w:ascii="Book Antiqua" w:eastAsia="Book Antiqua" w:hAnsi="Book Antiqua" w:cs="Book Antiqua"/>
          <w:color w:val="000000"/>
        </w:rPr>
        <w:t xml:space="preserve"> K, </w:t>
      </w:r>
      <w:proofErr w:type="spellStart"/>
      <w:r w:rsidRPr="00917D37">
        <w:rPr>
          <w:rFonts w:ascii="Book Antiqua" w:eastAsia="Book Antiqua" w:hAnsi="Book Antiqua" w:cs="Book Antiqua"/>
          <w:color w:val="000000"/>
        </w:rPr>
        <w:t>Uemoto</w:t>
      </w:r>
      <w:proofErr w:type="spellEnd"/>
      <w:r w:rsidRPr="00917D37">
        <w:rPr>
          <w:rFonts w:ascii="Book Antiqua" w:eastAsia="Book Antiqua" w:hAnsi="Book Antiqua" w:cs="Book Antiqua"/>
          <w:color w:val="000000"/>
        </w:rPr>
        <w:t xml:space="preserve"> S. Alpha-fetoprotein-producing pancreatic cancer cells possess cancer stem cell characteristics. </w:t>
      </w:r>
      <w:r w:rsidRPr="00917D37">
        <w:rPr>
          <w:rFonts w:ascii="Book Antiqua" w:eastAsia="Book Antiqua" w:hAnsi="Book Antiqua" w:cs="Book Antiqua"/>
          <w:i/>
          <w:iCs/>
          <w:color w:val="000000"/>
        </w:rPr>
        <w:t>Cancer Lett</w:t>
      </w:r>
      <w:r w:rsidRPr="00917D37">
        <w:rPr>
          <w:rFonts w:ascii="Book Antiqua" w:eastAsia="Book Antiqua" w:hAnsi="Book Antiqua" w:cs="Book Antiqua"/>
          <w:color w:val="000000"/>
        </w:rPr>
        <w:t xml:space="preserve"> 2011; </w:t>
      </w:r>
      <w:r w:rsidRPr="00917D37">
        <w:rPr>
          <w:rFonts w:ascii="Book Antiqua" w:eastAsia="Book Antiqua" w:hAnsi="Book Antiqua" w:cs="Book Antiqua"/>
          <w:b/>
          <w:bCs/>
          <w:color w:val="000000"/>
        </w:rPr>
        <w:t>308</w:t>
      </w:r>
      <w:r w:rsidRPr="00917D37">
        <w:rPr>
          <w:rFonts w:ascii="Book Antiqua" w:eastAsia="Book Antiqua" w:hAnsi="Book Antiqua" w:cs="Book Antiqua"/>
          <w:color w:val="000000"/>
        </w:rPr>
        <w:t>: 152-161 [PMID: 21616586 DOI: 10.1016/j.canlet.2011.04.023]</w:t>
      </w:r>
    </w:p>
    <w:p w14:paraId="1D2B2A50" w14:textId="65A3FA9D"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9</w:t>
      </w:r>
      <w:r w:rsidR="009276DA"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Bauderlique</w:t>
      </w:r>
      <w:proofErr w:type="spellEnd"/>
      <w:r w:rsidRPr="00917D37">
        <w:rPr>
          <w:rFonts w:ascii="Book Antiqua" w:eastAsia="Book Antiqua" w:hAnsi="Book Antiqua" w:cs="Book Antiqua"/>
          <w:b/>
          <w:bCs/>
          <w:color w:val="000000"/>
        </w:rPr>
        <w:t>-Le Roy H</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Vennin</w:t>
      </w:r>
      <w:proofErr w:type="spellEnd"/>
      <w:r w:rsidRPr="00917D37">
        <w:rPr>
          <w:rFonts w:ascii="Book Antiqua" w:eastAsia="Book Antiqua" w:hAnsi="Book Antiqua" w:cs="Book Antiqua"/>
          <w:color w:val="000000"/>
        </w:rPr>
        <w:t xml:space="preserve"> C, </w:t>
      </w:r>
      <w:proofErr w:type="spellStart"/>
      <w:r w:rsidRPr="00917D37">
        <w:rPr>
          <w:rFonts w:ascii="Book Antiqua" w:eastAsia="Book Antiqua" w:hAnsi="Book Antiqua" w:cs="Book Antiqua"/>
          <w:color w:val="000000"/>
        </w:rPr>
        <w:t>Brocqueville</w:t>
      </w:r>
      <w:proofErr w:type="spellEnd"/>
      <w:r w:rsidRPr="00917D37">
        <w:rPr>
          <w:rFonts w:ascii="Book Antiqua" w:eastAsia="Book Antiqua" w:hAnsi="Book Antiqua" w:cs="Book Antiqua"/>
          <w:color w:val="000000"/>
        </w:rPr>
        <w:t xml:space="preserve"> G, </w:t>
      </w:r>
      <w:proofErr w:type="spellStart"/>
      <w:r w:rsidRPr="00917D37">
        <w:rPr>
          <w:rFonts w:ascii="Book Antiqua" w:eastAsia="Book Antiqua" w:hAnsi="Book Antiqua" w:cs="Book Antiqua"/>
          <w:color w:val="000000"/>
        </w:rPr>
        <w:t>Spruyt</w:t>
      </w:r>
      <w:proofErr w:type="spellEnd"/>
      <w:r w:rsidRPr="00917D37">
        <w:rPr>
          <w:rFonts w:ascii="Book Antiqua" w:eastAsia="Book Antiqua" w:hAnsi="Book Antiqua" w:cs="Book Antiqua"/>
          <w:color w:val="000000"/>
        </w:rPr>
        <w:t xml:space="preserve"> N, </w:t>
      </w:r>
      <w:proofErr w:type="spellStart"/>
      <w:r w:rsidRPr="00917D37">
        <w:rPr>
          <w:rFonts w:ascii="Book Antiqua" w:eastAsia="Book Antiqua" w:hAnsi="Book Antiqua" w:cs="Book Antiqua"/>
          <w:color w:val="000000"/>
        </w:rPr>
        <w:t>Adriaenssens</w:t>
      </w:r>
      <w:proofErr w:type="spellEnd"/>
      <w:r w:rsidRPr="00917D37">
        <w:rPr>
          <w:rFonts w:ascii="Book Antiqua" w:eastAsia="Book Antiqua" w:hAnsi="Book Antiqua" w:cs="Book Antiqua"/>
          <w:color w:val="000000"/>
        </w:rPr>
        <w:t xml:space="preserve"> E, </w:t>
      </w:r>
      <w:proofErr w:type="spellStart"/>
      <w:r w:rsidRPr="00917D37">
        <w:rPr>
          <w:rFonts w:ascii="Book Antiqua" w:eastAsia="Book Antiqua" w:hAnsi="Book Antiqua" w:cs="Book Antiqua"/>
          <w:color w:val="000000"/>
        </w:rPr>
        <w:t>Bourette</w:t>
      </w:r>
      <w:proofErr w:type="spellEnd"/>
      <w:r w:rsidRPr="00917D37">
        <w:rPr>
          <w:rFonts w:ascii="Book Antiqua" w:eastAsia="Book Antiqua" w:hAnsi="Book Antiqua" w:cs="Book Antiqua"/>
          <w:color w:val="000000"/>
        </w:rPr>
        <w:t xml:space="preserve"> RP. Enrichment of Human Stem-Like Prostate Cells with s-SHIP Promoter Activity Uncovers a Role in Stemness for the Long Noncoding RNA H19. </w:t>
      </w:r>
      <w:r w:rsidRPr="00917D37">
        <w:rPr>
          <w:rFonts w:ascii="Book Antiqua" w:eastAsia="Book Antiqua" w:hAnsi="Book Antiqua" w:cs="Book Antiqua"/>
          <w:i/>
          <w:iCs/>
          <w:color w:val="000000"/>
        </w:rPr>
        <w:t>Stem Cells Dev</w:t>
      </w:r>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24</w:t>
      </w:r>
      <w:r w:rsidRPr="00917D37">
        <w:rPr>
          <w:rFonts w:ascii="Book Antiqua" w:eastAsia="Book Antiqua" w:hAnsi="Book Antiqua" w:cs="Book Antiqua"/>
          <w:color w:val="000000"/>
        </w:rPr>
        <w:t>: 1252-1262 [PMID: 25567531 DOI: 10.1089/scd.2014.0386]</w:t>
      </w:r>
    </w:p>
    <w:p w14:paraId="1C0300ED" w14:textId="5ED23D36"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9</w:t>
      </w:r>
      <w:r w:rsidR="009276DA"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Wu K</w:t>
      </w:r>
      <w:r w:rsidRPr="00917D37">
        <w:rPr>
          <w:rFonts w:ascii="Book Antiqua" w:eastAsia="Book Antiqua" w:hAnsi="Book Antiqua" w:cs="Book Antiqua"/>
          <w:color w:val="000000"/>
        </w:rPr>
        <w:t xml:space="preserve">, Li A, Rao M, Liu M, Dailey V, Yang Y, Di </w:t>
      </w:r>
      <w:proofErr w:type="spellStart"/>
      <w:r w:rsidRPr="00917D37">
        <w:rPr>
          <w:rFonts w:ascii="Book Antiqua" w:eastAsia="Book Antiqua" w:hAnsi="Book Antiqua" w:cs="Book Antiqua"/>
          <w:color w:val="000000"/>
        </w:rPr>
        <w:t>Vizio</w:t>
      </w:r>
      <w:proofErr w:type="spellEnd"/>
      <w:r w:rsidRPr="00917D37">
        <w:rPr>
          <w:rFonts w:ascii="Book Antiqua" w:eastAsia="Book Antiqua" w:hAnsi="Book Antiqua" w:cs="Book Antiqua"/>
          <w:color w:val="000000"/>
        </w:rPr>
        <w:t xml:space="preserve"> D, Wang C, </w:t>
      </w:r>
      <w:proofErr w:type="spellStart"/>
      <w:r w:rsidRPr="00917D37">
        <w:rPr>
          <w:rFonts w:ascii="Book Antiqua" w:eastAsia="Book Antiqua" w:hAnsi="Book Antiqua" w:cs="Book Antiqua"/>
          <w:color w:val="000000"/>
        </w:rPr>
        <w:t>Lisanti</w:t>
      </w:r>
      <w:proofErr w:type="spellEnd"/>
      <w:r w:rsidRPr="00917D37">
        <w:rPr>
          <w:rFonts w:ascii="Book Antiqua" w:eastAsia="Book Antiqua" w:hAnsi="Book Antiqua" w:cs="Book Antiqua"/>
          <w:color w:val="000000"/>
        </w:rPr>
        <w:t xml:space="preserve"> MP, </w:t>
      </w:r>
      <w:proofErr w:type="spellStart"/>
      <w:r w:rsidRPr="00917D37">
        <w:rPr>
          <w:rFonts w:ascii="Book Antiqua" w:eastAsia="Book Antiqua" w:hAnsi="Book Antiqua" w:cs="Book Antiqua"/>
          <w:color w:val="000000"/>
        </w:rPr>
        <w:t>Sauter</w:t>
      </w:r>
      <w:proofErr w:type="spellEnd"/>
      <w:r w:rsidRPr="00917D37">
        <w:rPr>
          <w:rFonts w:ascii="Book Antiqua" w:eastAsia="Book Antiqua" w:hAnsi="Book Antiqua" w:cs="Book Antiqua"/>
          <w:color w:val="000000"/>
        </w:rPr>
        <w:t xml:space="preserve"> G, Russell RG, </w:t>
      </w:r>
      <w:proofErr w:type="spellStart"/>
      <w:r w:rsidRPr="00917D37">
        <w:rPr>
          <w:rFonts w:ascii="Book Antiqua" w:eastAsia="Book Antiqua" w:hAnsi="Book Antiqua" w:cs="Book Antiqua"/>
          <w:color w:val="000000"/>
        </w:rPr>
        <w:t>Cvekl</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Pestell</w:t>
      </w:r>
      <w:proofErr w:type="spellEnd"/>
      <w:r w:rsidRPr="00917D37">
        <w:rPr>
          <w:rFonts w:ascii="Book Antiqua" w:eastAsia="Book Antiqua" w:hAnsi="Book Antiqua" w:cs="Book Antiqua"/>
          <w:color w:val="000000"/>
        </w:rPr>
        <w:t xml:space="preserve"> RG. DACH1 is a cell fate determination factor that inhibits cyclin D1 and breast tumor growth. </w:t>
      </w:r>
      <w:r w:rsidRPr="00917D37">
        <w:rPr>
          <w:rFonts w:ascii="Book Antiqua" w:eastAsia="Book Antiqua" w:hAnsi="Book Antiqua" w:cs="Book Antiqua"/>
          <w:i/>
          <w:iCs/>
          <w:color w:val="000000"/>
        </w:rPr>
        <w:t>Mol Cell Biol</w:t>
      </w:r>
      <w:r w:rsidRPr="00917D37">
        <w:rPr>
          <w:rFonts w:ascii="Book Antiqua" w:eastAsia="Book Antiqua" w:hAnsi="Book Antiqua" w:cs="Book Antiqua"/>
          <w:color w:val="000000"/>
        </w:rPr>
        <w:t xml:space="preserve"> 2006; </w:t>
      </w:r>
      <w:r w:rsidRPr="00917D37">
        <w:rPr>
          <w:rFonts w:ascii="Book Antiqua" w:eastAsia="Book Antiqua" w:hAnsi="Book Antiqua" w:cs="Book Antiqua"/>
          <w:b/>
          <w:bCs/>
          <w:color w:val="000000"/>
        </w:rPr>
        <w:t>26</w:t>
      </w:r>
      <w:r w:rsidRPr="00917D37">
        <w:rPr>
          <w:rFonts w:ascii="Book Antiqua" w:eastAsia="Book Antiqua" w:hAnsi="Book Antiqua" w:cs="Book Antiqua"/>
          <w:color w:val="000000"/>
        </w:rPr>
        <w:t>: 7116-7129 [PMID: 16980615 DOI: 10.1128/MCB.00268-06]</w:t>
      </w:r>
    </w:p>
    <w:p w14:paraId="3A4750FA" w14:textId="7F3F956F"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9</w:t>
      </w:r>
      <w:r w:rsidR="009276DA"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Wu K</w:t>
      </w:r>
      <w:r w:rsidRPr="00917D37">
        <w:rPr>
          <w:rFonts w:ascii="Book Antiqua" w:eastAsia="Book Antiqua" w:hAnsi="Book Antiqua" w:cs="Book Antiqua"/>
          <w:color w:val="000000"/>
        </w:rPr>
        <w:t xml:space="preserve">, Jiao X, Li Z, </w:t>
      </w:r>
      <w:proofErr w:type="spellStart"/>
      <w:r w:rsidRPr="00917D37">
        <w:rPr>
          <w:rFonts w:ascii="Book Antiqua" w:eastAsia="Book Antiqua" w:hAnsi="Book Antiqua" w:cs="Book Antiqua"/>
          <w:color w:val="000000"/>
        </w:rPr>
        <w:t>Katiyar</w:t>
      </w:r>
      <w:proofErr w:type="spellEnd"/>
      <w:r w:rsidRPr="00917D37">
        <w:rPr>
          <w:rFonts w:ascii="Book Antiqua" w:eastAsia="Book Antiqua" w:hAnsi="Book Antiqua" w:cs="Book Antiqua"/>
          <w:color w:val="000000"/>
        </w:rPr>
        <w:t xml:space="preserve"> S, </w:t>
      </w:r>
      <w:proofErr w:type="spellStart"/>
      <w:r w:rsidRPr="00917D37">
        <w:rPr>
          <w:rFonts w:ascii="Book Antiqua" w:eastAsia="Book Antiqua" w:hAnsi="Book Antiqua" w:cs="Book Antiqua"/>
          <w:color w:val="000000"/>
        </w:rPr>
        <w:t>Casimiro</w:t>
      </w:r>
      <w:proofErr w:type="spellEnd"/>
      <w:r w:rsidRPr="00917D37">
        <w:rPr>
          <w:rFonts w:ascii="Book Antiqua" w:eastAsia="Book Antiqua" w:hAnsi="Book Antiqua" w:cs="Book Antiqua"/>
          <w:color w:val="000000"/>
        </w:rPr>
        <w:t xml:space="preserve"> MC, Yang W, Zhang Q, </w:t>
      </w:r>
      <w:proofErr w:type="spellStart"/>
      <w:r w:rsidRPr="00917D37">
        <w:rPr>
          <w:rFonts w:ascii="Book Antiqua" w:eastAsia="Book Antiqua" w:hAnsi="Book Antiqua" w:cs="Book Antiqua"/>
          <w:color w:val="000000"/>
        </w:rPr>
        <w:t>Willmarth</w:t>
      </w:r>
      <w:proofErr w:type="spellEnd"/>
      <w:r w:rsidRPr="00917D37">
        <w:rPr>
          <w:rFonts w:ascii="Book Antiqua" w:eastAsia="Book Antiqua" w:hAnsi="Book Antiqua" w:cs="Book Antiqua"/>
          <w:color w:val="000000"/>
        </w:rPr>
        <w:t xml:space="preserve"> NE, </w:t>
      </w:r>
      <w:proofErr w:type="spellStart"/>
      <w:r w:rsidRPr="00917D37">
        <w:rPr>
          <w:rFonts w:ascii="Book Antiqua" w:eastAsia="Book Antiqua" w:hAnsi="Book Antiqua" w:cs="Book Antiqua"/>
          <w:color w:val="000000"/>
        </w:rPr>
        <w:t>Chepelev</w:t>
      </w:r>
      <w:proofErr w:type="spellEnd"/>
      <w:r w:rsidRPr="00917D37">
        <w:rPr>
          <w:rFonts w:ascii="Book Antiqua" w:eastAsia="Book Antiqua" w:hAnsi="Book Antiqua" w:cs="Book Antiqua"/>
          <w:color w:val="000000"/>
        </w:rPr>
        <w:t xml:space="preserve"> I, </w:t>
      </w:r>
      <w:proofErr w:type="spellStart"/>
      <w:r w:rsidRPr="00917D37">
        <w:rPr>
          <w:rFonts w:ascii="Book Antiqua" w:eastAsia="Book Antiqua" w:hAnsi="Book Antiqua" w:cs="Book Antiqua"/>
          <w:color w:val="000000"/>
        </w:rPr>
        <w:t>Crosariol</w:t>
      </w:r>
      <w:proofErr w:type="spellEnd"/>
      <w:r w:rsidRPr="00917D37">
        <w:rPr>
          <w:rFonts w:ascii="Book Antiqua" w:eastAsia="Book Antiqua" w:hAnsi="Book Antiqua" w:cs="Book Antiqua"/>
          <w:color w:val="000000"/>
        </w:rPr>
        <w:t xml:space="preserve"> M, Wei Z, Hu J, Zhao K, </w:t>
      </w:r>
      <w:proofErr w:type="spellStart"/>
      <w:r w:rsidRPr="00917D37">
        <w:rPr>
          <w:rFonts w:ascii="Book Antiqua" w:eastAsia="Book Antiqua" w:hAnsi="Book Antiqua" w:cs="Book Antiqua"/>
          <w:color w:val="000000"/>
        </w:rPr>
        <w:t>Pestell</w:t>
      </w:r>
      <w:proofErr w:type="spellEnd"/>
      <w:r w:rsidRPr="00917D37">
        <w:rPr>
          <w:rFonts w:ascii="Book Antiqua" w:eastAsia="Book Antiqua" w:hAnsi="Book Antiqua" w:cs="Book Antiqua"/>
          <w:color w:val="000000"/>
        </w:rPr>
        <w:t xml:space="preserve"> RG. Cell fate determination factor Dachshund reprograms breast cancer stem cell function. </w:t>
      </w:r>
      <w:r w:rsidRPr="00917D37">
        <w:rPr>
          <w:rFonts w:ascii="Book Antiqua" w:eastAsia="Book Antiqua" w:hAnsi="Book Antiqua" w:cs="Book Antiqua"/>
          <w:i/>
          <w:iCs/>
          <w:color w:val="000000"/>
        </w:rPr>
        <w:t>J Biol Chem</w:t>
      </w:r>
      <w:r w:rsidRPr="00917D37">
        <w:rPr>
          <w:rFonts w:ascii="Book Antiqua" w:eastAsia="Book Antiqua" w:hAnsi="Book Antiqua" w:cs="Book Antiqua"/>
          <w:color w:val="000000"/>
        </w:rPr>
        <w:t xml:space="preserve"> 2011; </w:t>
      </w:r>
      <w:r w:rsidRPr="00917D37">
        <w:rPr>
          <w:rFonts w:ascii="Book Antiqua" w:eastAsia="Book Antiqua" w:hAnsi="Book Antiqua" w:cs="Book Antiqua"/>
          <w:b/>
          <w:bCs/>
          <w:color w:val="000000"/>
        </w:rPr>
        <w:t>286</w:t>
      </w:r>
      <w:r w:rsidRPr="00917D37">
        <w:rPr>
          <w:rFonts w:ascii="Book Antiqua" w:eastAsia="Book Antiqua" w:hAnsi="Book Antiqua" w:cs="Book Antiqua"/>
          <w:color w:val="000000"/>
        </w:rPr>
        <w:t>: 2132-2142 [PMID: 20937839 DOI: 10.1074/jbc.M110.148395]</w:t>
      </w:r>
    </w:p>
    <w:p w14:paraId="5CFA483B" w14:textId="4554B13E" w:rsidR="00A77B3E" w:rsidRPr="00917D37" w:rsidRDefault="009276DA"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99</w:t>
      </w:r>
      <w:r w:rsidR="00944BC6" w:rsidRPr="00917D37">
        <w:rPr>
          <w:rFonts w:ascii="Book Antiqua" w:eastAsia="Book Antiqua" w:hAnsi="Book Antiqua" w:cs="Book Antiqua"/>
          <w:color w:val="000000"/>
        </w:rPr>
        <w:t xml:space="preserve"> </w:t>
      </w:r>
      <w:r w:rsidR="00944BC6" w:rsidRPr="00917D37">
        <w:rPr>
          <w:rFonts w:ascii="Book Antiqua" w:eastAsia="Book Antiqua" w:hAnsi="Book Antiqua" w:cs="Book Antiqua"/>
          <w:b/>
          <w:bCs/>
          <w:color w:val="000000"/>
        </w:rPr>
        <w:t>Hirsch D</w:t>
      </w:r>
      <w:r w:rsidR="00944BC6" w:rsidRPr="00917D37">
        <w:rPr>
          <w:rFonts w:ascii="Book Antiqua" w:eastAsia="Book Antiqua" w:hAnsi="Book Antiqua" w:cs="Book Antiqua"/>
          <w:color w:val="000000"/>
        </w:rPr>
        <w:t xml:space="preserve">, Hu Y, </w:t>
      </w:r>
      <w:proofErr w:type="spellStart"/>
      <w:r w:rsidR="00944BC6" w:rsidRPr="00917D37">
        <w:rPr>
          <w:rFonts w:ascii="Book Antiqua" w:eastAsia="Book Antiqua" w:hAnsi="Book Antiqua" w:cs="Book Antiqua"/>
          <w:color w:val="000000"/>
        </w:rPr>
        <w:t>Ried</w:t>
      </w:r>
      <w:proofErr w:type="spellEnd"/>
      <w:r w:rsidR="00944BC6" w:rsidRPr="00917D37">
        <w:rPr>
          <w:rFonts w:ascii="Book Antiqua" w:eastAsia="Book Antiqua" w:hAnsi="Book Antiqua" w:cs="Book Antiqua"/>
          <w:color w:val="000000"/>
        </w:rPr>
        <w:t xml:space="preserve"> T, Moll R, </w:t>
      </w:r>
      <w:proofErr w:type="spellStart"/>
      <w:r w:rsidR="00944BC6" w:rsidRPr="00917D37">
        <w:rPr>
          <w:rFonts w:ascii="Book Antiqua" w:eastAsia="Book Antiqua" w:hAnsi="Book Antiqua" w:cs="Book Antiqua"/>
          <w:color w:val="000000"/>
        </w:rPr>
        <w:t>Gaiser</w:t>
      </w:r>
      <w:proofErr w:type="spellEnd"/>
      <w:r w:rsidR="00944BC6" w:rsidRPr="00917D37">
        <w:rPr>
          <w:rFonts w:ascii="Book Antiqua" w:eastAsia="Book Antiqua" w:hAnsi="Book Antiqua" w:cs="Book Antiqua"/>
          <w:color w:val="000000"/>
        </w:rPr>
        <w:t xml:space="preserve"> T. Transcriptome profiling of LGR5 positive colorectal cancer cells. </w:t>
      </w:r>
      <w:proofErr w:type="spellStart"/>
      <w:r w:rsidR="00944BC6" w:rsidRPr="00917D37">
        <w:rPr>
          <w:rFonts w:ascii="Book Antiqua" w:eastAsia="Book Antiqua" w:hAnsi="Book Antiqua" w:cs="Book Antiqua"/>
          <w:i/>
          <w:iCs/>
          <w:color w:val="000000"/>
        </w:rPr>
        <w:t>Genom</w:t>
      </w:r>
      <w:proofErr w:type="spellEnd"/>
      <w:r w:rsidR="00944BC6" w:rsidRPr="00917D37">
        <w:rPr>
          <w:rFonts w:ascii="Book Antiqua" w:eastAsia="Book Antiqua" w:hAnsi="Book Antiqua" w:cs="Book Antiqua"/>
          <w:i/>
          <w:iCs/>
          <w:color w:val="000000"/>
        </w:rPr>
        <w:t xml:space="preserve"> Data</w:t>
      </w:r>
      <w:r w:rsidR="00944BC6" w:rsidRPr="00917D37">
        <w:rPr>
          <w:rFonts w:ascii="Book Antiqua" w:eastAsia="Book Antiqua" w:hAnsi="Book Antiqua" w:cs="Book Antiqua"/>
          <w:color w:val="000000"/>
        </w:rPr>
        <w:t xml:space="preserve"> 2014; </w:t>
      </w:r>
      <w:r w:rsidR="00944BC6" w:rsidRPr="00917D37">
        <w:rPr>
          <w:rFonts w:ascii="Book Antiqua" w:eastAsia="Book Antiqua" w:hAnsi="Book Antiqua" w:cs="Book Antiqua"/>
          <w:b/>
          <w:bCs/>
          <w:color w:val="000000"/>
        </w:rPr>
        <w:t>2</w:t>
      </w:r>
      <w:r w:rsidR="00944BC6" w:rsidRPr="00917D37">
        <w:rPr>
          <w:rFonts w:ascii="Book Antiqua" w:eastAsia="Book Antiqua" w:hAnsi="Book Antiqua" w:cs="Book Antiqua"/>
          <w:color w:val="000000"/>
        </w:rPr>
        <w:t>: 212-215 [PMID: 26484096 DOI: 10.1016/j.gdata.2014.06.005]</w:t>
      </w:r>
    </w:p>
    <w:p w14:paraId="08B1EF3B" w14:textId="5D208358"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0</w:t>
      </w:r>
      <w:r w:rsidR="009276DA" w:rsidRPr="00917D37">
        <w:rPr>
          <w:rFonts w:ascii="Book Antiqua" w:eastAsia="Book Antiqua" w:hAnsi="Book Antiqua" w:cs="Book Antiqua"/>
          <w:color w:val="000000"/>
        </w:rPr>
        <w:t>0</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Thiagarajan</w:t>
      </w:r>
      <w:proofErr w:type="spellEnd"/>
      <w:r w:rsidRPr="00917D37">
        <w:rPr>
          <w:rFonts w:ascii="Book Antiqua" w:eastAsia="Book Antiqua" w:hAnsi="Book Antiqua" w:cs="Book Antiqua"/>
          <w:b/>
          <w:bCs/>
          <w:color w:val="000000"/>
        </w:rPr>
        <w:t xml:space="preserve"> PS</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Hitomi</w:t>
      </w:r>
      <w:proofErr w:type="spellEnd"/>
      <w:r w:rsidRPr="00917D37">
        <w:rPr>
          <w:rFonts w:ascii="Book Antiqua" w:eastAsia="Book Antiqua" w:hAnsi="Book Antiqua" w:cs="Book Antiqua"/>
          <w:color w:val="000000"/>
        </w:rPr>
        <w:t xml:space="preserve"> M, Hale JS, Alvarado AG, </w:t>
      </w:r>
      <w:proofErr w:type="spellStart"/>
      <w:r w:rsidRPr="00917D37">
        <w:rPr>
          <w:rFonts w:ascii="Book Antiqua" w:eastAsia="Book Antiqua" w:hAnsi="Book Antiqua" w:cs="Book Antiqua"/>
          <w:color w:val="000000"/>
        </w:rPr>
        <w:t>Otvos</w:t>
      </w:r>
      <w:proofErr w:type="spellEnd"/>
      <w:r w:rsidRPr="00917D37">
        <w:rPr>
          <w:rFonts w:ascii="Book Antiqua" w:eastAsia="Book Antiqua" w:hAnsi="Book Antiqua" w:cs="Book Antiqua"/>
          <w:color w:val="000000"/>
        </w:rPr>
        <w:t xml:space="preserve"> B, </w:t>
      </w:r>
      <w:proofErr w:type="spellStart"/>
      <w:r w:rsidRPr="00917D37">
        <w:rPr>
          <w:rFonts w:ascii="Book Antiqua" w:eastAsia="Book Antiqua" w:hAnsi="Book Antiqua" w:cs="Book Antiqua"/>
          <w:color w:val="000000"/>
        </w:rPr>
        <w:t>Sinyuk</w:t>
      </w:r>
      <w:proofErr w:type="spellEnd"/>
      <w:r w:rsidRPr="00917D37">
        <w:rPr>
          <w:rFonts w:ascii="Book Antiqua" w:eastAsia="Book Antiqua" w:hAnsi="Book Antiqua" w:cs="Book Antiqua"/>
          <w:color w:val="000000"/>
        </w:rPr>
        <w:t xml:space="preserve"> M, Stoltz K, </w:t>
      </w:r>
      <w:proofErr w:type="spellStart"/>
      <w:r w:rsidRPr="00917D37">
        <w:rPr>
          <w:rFonts w:ascii="Book Antiqua" w:eastAsia="Book Antiqua" w:hAnsi="Book Antiqua" w:cs="Book Antiqua"/>
          <w:color w:val="000000"/>
        </w:rPr>
        <w:t>Wiechert</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Mulkearns</w:t>
      </w:r>
      <w:proofErr w:type="spellEnd"/>
      <w:r w:rsidRPr="00917D37">
        <w:rPr>
          <w:rFonts w:ascii="Book Antiqua" w:eastAsia="Book Antiqua" w:hAnsi="Book Antiqua" w:cs="Book Antiqua"/>
          <w:color w:val="000000"/>
        </w:rPr>
        <w:t xml:space="preserve">-Hubert E, </w:t>
      </w:r>
      <w:proofErr w:type="spellStart"/>
      <w:r w:rsidRPr="00917D37">
        <w:rPr>
          <w:rFonts w:ascii="Book Antiqua" w:eastAsia="Book Antiqua" w:hAnsi="Book Antiqua" w:cs="Book Antiqua"/>
          <w:color w:val="000000"/>
        </w:rPr>
        <w:t>Jarrar</w:t>
      </w:r>
      <w:proofErr w:type="spellEnd"/>
      <w:r w:rsidRPr="00917D37">
        <w:rPr>
          <w:rFonts w:ascii="Book Antiqua" w:eastAsia="Book Antiqua" w:hAnsi="Book Antiqua" w:cs="Book Antiqua"/>
          <w:color w:val="000000"/>
        </w:rPr>
        <w:t xml:space="preserve"> A, Zheng Q, Thomas D, </w:t>
      </w:r>
      <w:proofErr w:type="spellStart"/>
      <w:r w:rsidRPr="00917D37">
        <w:rPr>
          <w:rFonts w:ascii="Book Antiqua" w:eastAsia="Book Antiqua" w:hAnsi="Book Antiqua" w:cs="Book Antiqua"/>
          <w:color w:val="000000"/>
        </w:rPr>
        <w:t>Egelhoff</w:t>
      </w:r>
      <w:proofErr w:type="spellEnd"/>
      <w:r w:rsidRPr="00917D37">
        <w:rPr>
          <w:rFonts w:ascii="Book Antiqua" w:eastAsia="Book Antiqua" w:hAnsi="Book Antiqua" w:cs="Book Antiqua"/>
          <w:color w:val="000000"/>
        </w:rPr>
        <w:t xml:space="preserve"> T, Rich JN, Liu H, </w:t>
      </w:r>
      <w:proofErr w:type="spellStart"/>
      <w:r w:rsidRPr="00917D37">
        <w:rPr>
          <w:rFonts w:ascii="Book Antiqua" w:eastAsia="Book Antiqua" w:hAnsi="Book Antiqua" w:cs="Book Antiqua"/>
          <w:color w:val="000000"/>
        </w:rPr>
        <w:t>Lathia</w:t>
      </w:r>
      <w:proofErr w:type="spellEnd"/>
      <w:r w:rsidRPr="00917D37">
        <w:rPr>
          <w:rFonts w:ascii="Book Antiqua" w:eastAsia="Book Antiqua" w:hAnsi="Book Antiqua" w:cs="Book Antiqua"/>
          <w:color w:val="000000"/>
        </w:rPr>
        <w:t xml:space="preserve"> JD, </w:t>
      </w:r>
      <w:proofErr w:type="spellStart"/>
      <w:r w:rsidRPr="00917D37">
        <w:rPr>
          <w:rFonts w:ascii="Book Antiqua" w:eastAsia="Book Antiqua" w:hAnsi="Book Antiqua" w:cs="Book Antiqua"/>
          <w:color w:val="000000"/>
        </w:rPr>
        <w:t>Reizes</w:t>
      </w:r>
      <w:proofErr w:type="spellEnd"/>
      <w:r w:rsidRPr="00917D37">
        <w:rPr>
          <w:rFonts w:ascii="Book Antiqua" w:eastAsia="Book Antiqua" w:hAnsi="Book Antiqua" w:cs="Book Antiqua"/>
          <w:color w:val="000000"/>
        </w:rPr>
        <w:t xml:space="preserve"> O. Development of a Fluorescent Reporter System to Delineate Cancer Stem Cells in Triple-Negative Breast Cancer. </w:t>
      </w:r>
      <w:r w:rsidRPr="00917D37">
        <w:rPr>
          <w:rFonts w:ascii="Book Antiqua" w:eastAsia="Book Antiqua" w:hAnsi="Book Antiqua" w:cs="Book Antiqua"/>
          <w:i/>
          <w:iCs/>
          <w:color w:val="000000"/>
        </w:rPr>
        <w:t>Stem Cells</w:t>
      </w:r>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33</w:t>
      </w:r>
      <w:r w:rsidRPr="00917D37">
        <w:rPr>
          <w:rFonts w:ascii="Book Antiqua" w:eastAsia="Book Antiqua" w:hAnsi="Book Antiqua" w:cs="Book Antiqua"/>
          <w:color w:val="000000"/>
        </w:rPr>
        <w:t>: 2114-2125 [PMID: 25827713 DOI: 10.1002/stem.2021]</w:t>
      </w:r>
    </w:p>
    <w:p w14:paraId="2D335E36" w14:textId="435BAF6B"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0</w:t>
      </w:r>
      <w:r w:rsidR="009276DA" w:rsidRPr="00917D37">
        <w:rPr>
          <w:rFonts w:ascii="Book Antiqua" w:eastAsia="Book Antiqua" w:hAnsi="Book Antiqua" w:cs="Book Antiqua"/>
          <w:color w:val="000000"/>
        </w:rPr>
        <w:t>1</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Wei F</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Rong</w:t>
      </w:r>
      <w:proofErr w:type="spellEnd"/>
      <w:r w:rsidRPr="00917D37">
        <w:rPr>
          <w:rFonts w:ascii="Book Antiqua" w:eastAsia="Book Antiqua" w:hAnsi="Book Antiqua" w:cs="Book Antiqua"/>
          <w:color w:val="000000"/>
        </w:rPr>
        <w:t xml:space="preserve"> XX, </w:t>
      </w:r>
      <w:proofErr w:type="spellStart"/>
      <w:r w:rsidRPr="00917D37">
        <w:rPr>
          <w:rFonts w:ascii="Book Antiqua" w:eastAsia="Book Antiqua" w:hAnsi="Book Antiqua" w:cs="Book Antiqua"/>
          <w:color w:val="000000"/>
        </w:rPr>
        <w:t>Xie</w:t>
      </w:r>
      <w:proofErr w:type="spellEnd"/>
      <w:r w:rsidRPr="00917D37">
        <w:rPr>
          <w:rFonts w:ascii="Book Antiqua" w:eastAsia="Book Antiqua" w:hAnsi="Book Antiqua" w:cs="Book Antiqua"/>
          <w:color w:val="000000"/>
        </w:rPr>
        <w:t xml:space="preserve"> RY, </w:t>
      </w:r>
      <w:proofErr w:type="spellStart"/>
      <w:r w:rsidRPr="00917D37">
        <w:rPr>
          <w:rFonts w:ascii="Book Antiqua" w:eastAsia="Book Antiqua" w:hAnsi="Book Antiqua" w:cs="Book Antiqua"/>
          <w:color w:val="000000"/>
        </w:rPr>
        <w:t>Jia</w:t>
      </w:r>
      <w:proofErr w:type="spellEnd"/>
      <w:r w:rsidRPr="00917D37">
        <w:rPr>
          <w:rFonts w:ascii="Book Antiqua" w:eastAsia="Book Antiqua" w:hAnsi="Book Antiqua" w:cs="Book Antiqua"/>
          <w:color w:val="000000"/>
        </w:rPr>
        <w:t xml:space="preserve"> LT, Wang HY, Qin YJ, Chen L, Shen HF, Lin XL, Yang J, Yang S, Hao WC, Chen Y, Xiao SJ, Zhou HR, Lin TY, Chen YS, Sun Y, Yao KT, Xiao D. Cytokine-induced killer cells efficiently kill stem-like cancer cells of nasopharyngeal carcinoma </w:t>
      </w:r>
      <w:r w:rsidRPr="00917D37">
        <w:rPr>
          <w:rFonts w:ascii="Book Antiqua" w:eastAsia="Book Antiqua" w:hAnsi="Book Antiqua" w:cs="Book Antiqua"/>
          <w:i/>
          <w:iCs/>
          <w:color w:val="000000"/>
        </w:rPr>
        <w:t>via</w:t>
      </w:r>
      <w:r w:rsidRPr="00917D37">
        <w:rPr>
          <w:rFonts w:ascii="Book Antiqua" w:eastAsia="Book Antiqua" w:hAnsi="Book Antiqua" w:cs="Book Antiqua"/>
          <w:color w:val="000000"/>
        </w:rPr>
        <w:t xml:space="preserve"> the NKG2D-ligands recognition. </w:t>
      </w:r>
      <w:proofErr w:type="spellStart"/>
      <w:r w:rsidRPr="00917D37">
        <w:rPr>
          <w:rFonts w:ascii="Book Antiqua" w:eastAsia="Book Antiqua" w:hAnsi="Book Antiqua" w:cs="Book Antiqua"/>
          <w:i/>
          <w:iCs/>
          <w:color w:val="000000"/>
        </w:rPr>
        <w:t>Oncotarget</w:t>
      </w:r>
      <w:proofErr w:type="spellEnd"/>
      <w:r w:rsidRPr="00917D37">
        <w:rPr>
          <w:rFonts w:ascii="Book Antiqua" w:eastAsia="Book Antiqua" w:hAnsi="Book Antiqua" w:cs="Book Antiqua"/>
          <w:color w:val="000000"/>
        </w:rPr>
        <w:t xml:space="preserve"> 2015; </w:t>
      </w:r>
      <w:r w:rsidRPr="00917D37">
        <w:rPr>
          <w:rFonts w:ascii="Book Antiqua" w:eastAsia="Book Antiqua" w:hAnsi="Book Antiqua" w:cs="Book Antiqua"/>
          <w:b/>
          <w:bCs/>
          <w:color w:val="000000"/>
        </w:rPr>
        <w:t>6</w:t>
      </w:r>
      <w:r w:rsidRPr="00917D37">
        <w:rPr>
          <w:rFonts w:ascii="Book Antiqua" w:eastAsia="Book Antiqua" w:hAnsi="Book Antiqua" w:cs="Book Antiqua"/>
          <w:color w:val="000000"/>
        </w:rPr>
        <w:t>: 35023-35039 [PMID: 26418951 DOI: 10.18632/oncotarget.5280]</w:t>
      </w:r>
    </w:p>
    <w:p w14:paraId="26B204CD" w14:textId="2F657DA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lastRenderedPageBreak/>
        <w:t>10</w:t>
      </w:r>
      <w:r w:rsidR="009276DA" w:rsidRPr="00917D37">
        <w:rPr>
          <w:rFonts w:ascii="Book Antiqua" w:eastAsia="Book Antiqua" w:hAnsi="Book Antiqua" w:cs="Book Antiqua"/>
          <w:color w:val="000000"/>
        </w:rPr>
        <w:t>2</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Zhang Y</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Eades</w:t>
      </w:r>
      <w:proofErr w:type="spellEnd"/>
      <w:r w:rsidRPr="00917D37">
        <w:rPr>
          <w:rFonts w:ascii="Book Antiqua" w:eastAsia="Book Antiqua" w:hAnsi="Book Antiqua" w:cs="Book Antiqua"/>
          <w:color w:val="000000"/>
        </w:rPr>
        <w:t xml:space="preserve"> G, Yao Y, Li Q, Zhou Q. Estrogen receptor α signaling regulates breast tumor-initiating cells by down-regulating miR-140 which targets the transcription factor SOX2. </w:t>
      </w:r>
      <w:r w:rsidRPr="00917D37">
        <w:rPr>
          <w:rFonts w:ascii="Book Antiqua" w:eastAsia="Book Antiqua" w:hAnsi="Book Antiqua" w:cs="Book Antiqua"/>
          <w:i/>
          <w:iCs/>
          <w:color w:val="000000"/>
        </w:rPr>
        <w:t>J Biol Chem</w:t>
      </w:r>
      <w:r w:rsidRPr="00917D37">
        <w:rPr>
          <w:rFonts w:ascii="Book Antiqua" w:eastAsia="Book Antiqua" w:hAnsi="Book Antiqua" w:cs="Book Antiqua"/>
          <w:color w:val="000000"/>
        </w:rPr>
        <w:t xml:space="preserve"> 2012; </w:t>
      </w:r>
      <w:r w:rsidRPr="00917D37">
        <w:rPr>
          <w:rFonts w:ascii="Book Antiqua" w:eastAsia="Book Antiqua" w:hAnsi="Book Antiqua" w:cs="Book Antiqua"/>
          <w:b/>
          <w:bCs/>
          <w:color w:val="000000"/>
        </w:rPr>
        <w:t>287</w:t>
      </w:r>
      <w:r w:rsidRPr="00917D37">
        <w:rPr>
          <w:rFonts w:ascii="Book Antiqua" w:eastAsia="Book Antiqua" w:hAnsi="Book Antiqua" w:cs="Book Antiqua"/>
          <w:color w:val="000000"/>
        </w:rPr>
        <w:t>: 41514-41522 [PMID: 23060440 DOI: 10.1074/jbc.M112.404871]</w:t>
      </w:r>
    </w:p>
    <w:p w14:paraId="166EF561" w14:textId="63924B14"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0</w:t>
      </w:r>
      <w:r w:rsidR="009276DA" w:rsidRPr="00917D37">
        <w:rPr>
          <w:rFonts w:ascii="Book Antiqua" w:eastAsia="Book Antiqua" w:hAnsi="Book Antiqua" w:cs="Book Antiqua"/>
          <w:color w:val="000000"/>
        </w:rPr>
        <w:t>3</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Boumahdi</w:t>
      </w:r>
      <w:proofErr w:type="spellEnd"/>
      <w:r w:rsidRPr="00917D37">
        <w:rPr>
          <w:rFonts w:ascii="Book Antiqua" w:eastAsia="Book Antiqua" w:hAnsi="Book Antiqua" w:cs="Book Antiqua"/>
          <w:b/>
          <w:bCs/>
          <w:color w:val="000000"/>
        </w:rPr>
        <w:t xml:space="preserve"> S</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Driessens</w:t>
      </w:r>
      <w:proofErr w:type="spellEnd"/>
      <w:r w:rsidRPr="00917D37">
        <w:rPr>
          <w:rFonts w:ascii="Book Antiqua" w:eastAsia="Book Antiqua" w:hAnsi="Book Antiqua" w:cs="Book Antiqua"/>
          <w:color w:val="000000"/>
        </w:rPr>
        <w:t xml:space="preserve"> G, </w:t>
      </w:r>
      <w:proofErr w:type="spellStart"/>
      <w:r w:rsidRPr="00917D37">
        <w:rPr>
          <w:rFonts w:ascii="Book Antiqua" w:eastAsia="Book Antiqua" w:hAnsi="Book Antiqua" w:cs="Book Antiqua"/>
          <w:color w:val="000000"/>
        </w:rPr>
        <w:t>Lapouge</w:t>
      </w:r>
      <w:proofErr w:type="spellEnd"/>
      <w:r w:rsidRPr="00917D37">
        <w:rPr>
          <w:rFonts w:ascii="Book Antiqua" w:eastAsia="Book Antiqua" w:hAnsi="Book Antiqua" w:cs="Book Antiqua"/>
          <w:color w:val="000000"/>
        </w:rPr>
        <w:t xml:space="preserve"> G, </w:t>
      </w:r>
      <w:proofErr w:type="spellStart"/>
      <w:r w:rsidRPr="00917D37">
        <w:rPr>
          <w:rFonts w:ascii="Book Antiqua" w:eastAsia="Book Antiqua" w:hAnsi="Book Antiqua" w:cs="Book Antiqua"/>
          <w:color w:val="000000"/>
        </w:rPr>
        <w:t>Rorive</w:t>
      </w:r>
      <w:proofErr w:type="spellEnd"/>
      <w:r w:rsidRPr="00917D37">
        <w:rPr>
          <w:rFonts w:ascii="Book Antiqua" w:eastAsia="Book Antiqua" w:hAnsi="Book Antiqua" w:cs="Book Antiqua"/>
          <w:color w:val="000000"/>
        </w:rPr>
        <w:t xml:space="preserve"> S, Nassar D, Le Mercier M, </w:t>
      </w:r>
      <w:proofErr w:type="spellStart"/>
      <w:r w:rsidRPr="00917D37">
        <w:rPr>
          <w:rFonts w:ascii="Book Antiqua" w:eastAsia="Book Antiqua" w:hAnsi="Book Antiqua" w:cs="Book Antiqua"/>
          <w:color w:val="000000"/>
        </w:rPr>
        <w:t>Delatte</w:t>
      </w:r>
      <w:proofErr w:type="spellEnd"/>
      <w:r w:rsidRPr="00917D37">
        <w:rPr>
          <w:rFonts w:ascii="Book Antiqua" w:eastAsia="Book Antiqua" w:hAnsi="Book Antiqua" w:cs="Book Antiqua"/>
          <w:color w:val="000000"/>
        </w:rPr>
        <w:t xml:space="preserve"> B, </w:t>
      </w:r>
      <w:proofErr w:type="spellStart"/>
      <w:r w:rsidRPr="00917D37">
        <w:rPr>
          <w:rFonts w:ascii="Book Antiqua" w:eastAsia="Book Antiqua" w:hAnsi="Book Antiqua" w:cs="Book Antiqua"/>
          <w:color w:val="000000"/>
        </w:rPr>
        <w:t>Caauwe</w:t>
      </w:r>
      <w:proofErr w:type="spellEnd"/>
      <w:r w:rsidRPr="00917D37">
        <w:rPr>
          <w:rFonts w:ascii="Book Antiqua" w:eastAsia="Book Antiqua" w:hAnsi="Book Antiqua" w:cs="Book Antiqua"/>
          <w:color w:val="000000"/>
        </w:rPr>
        <w:t xml:space="preserve"> A, </w:t>
      </w:r>
      <w:proofErr w:type="spellStart"/>
      <w:r w:rsidRPr="00917D37">
        <w:rPr>
          <w:rFonts w:ascii="Book Antiqua" w:eastAsia="Book Antiqua" w:hAnsi="Book Antiqua" w:cs="Book Antiqua"/>
          <w:color w:val="000000"/>
        </w:rPr>
        <w:t>Lenglez</w:t>
      </w:r>
      <w:proofErr w:type="spellEnd"/>
      <w:r w:rsidRPr="00917D37">
        <w:rPr>
          <w:rFonts w:ascii="Book Antiqua" w:eastAsia="Book Antiqua" w:hAnsi="Book Antiqua" w:cs="Book Antiqua"/>
          <w:color w:val="000000"/>
        </w:rPr>
        <w:t xml:space="preserve"> S, </w:t>
      </w:r>
      <w:proofErr w:type="spellStart"/>
      <w:r w:rsidRPr="00917D37">
        <w:rPr>
          <w:rFonts w:ascii="Book Antiqua" w:eastAsia="Book Antiqua" w:hAnsi="Book Antiqua" w:cs="Book Antiqua"/>
          <w:color w:val="000000"/>
        </w:rPr>
        <w:t>Nkusi</w:t>
      </w:r>
      <w:proofErr w:type="spellEnd"/>
      <w:r w:rsidRPr="00917D37">
        <w:rPr>
          <w:rFonts w:ascii="Book Antiqua" w:eastAsia="Book Antiqua" w:hAnsi="Book Antiqua" w:cs="Book Antiqua"/>
          <w:color w:val="000000"/>
        </w:rPr>
        <w:t xml:space="preserve"> E, </w:t>
      </w:r>
      <w:proofErr w:type="spellStart"/>
      <w:r w:rsidRPr="00917D37">
        <w:rPr>
          <w:rFonts w:ascii="Book Antiqua" w:eastAsia="Book Antiqua" w:hAnsi="Book Antiqua" w:cs="Book Antiqua"/>
          <w:color w:val="000000"/>
        </w:rPr>
        <w:t>Brohée</w:t>
      </w:r>
      <w:proofErr w:type="spellEnd"/>
      <w:r w:rsidRPr="00917D37">
        <w:rPr>
          <w:rFonts w:ascii="Book Antiqua" w:eastAsia="Book Antiqua" w:hAnsi="Book Antiqua" w:cs="Book Antiqua"/>
          <w:color w:val="000000"/>
        </w:rPr>
        <w:t xml:space="preserve"> S, Salmon I, Dubois C, del </w:t>
      </w:r>
      <w:proofErr w:type="spellStart"/>
      <w:r w:rsidRPr="00917D37">
        <w:rPr>
          <w:rFonts w:ascii="Book Antiqua" w:eastAsia="Book Antiqua" w:hAnsi="Book Antiqua" w:cs="Book Antiqua"/>
          <w:color w:val="000000"/>
        </w:rPr>
        <w:t>Marmol</w:t>
      </w:r>
      <w:proofErr w:type="spellEnd"/>
      <w:r w:rsidRPr="00917D37">
        <w:rPr>
          <w:rFonts w:ascii="Book Antiqua" w:eastAsia="Book Antiqua" w:hAnsi="Book Antiqua" w:cs="Book Antiqua"/>
          <w:color w:val="000000"/>
        </w:rPr>
        <w:t xml:space="preserve"> V, </w:t>
      </w:r>
      <w:proofErr w:type="spellStart"/>
      <w:r w:rsidRPr="00917D37">
        <w:rPr>
          <w:rFonts w:ascii="Book Antiqua" w:eastAsia="Book Antiqua" w:hAnsi="Book Antiqua" w:cs="Book Antiqua"/>
          <w:color w:val="000000"/>
        </w:rPr>
        <w:t>Fuks</w:t>
      </w:r>
      <w:proofErr w:type="spellEnd"/>
      <w:r w:rsidRPr="00917D37">
        <w:rPr>
          <w:rFonts w:ascii="Book Antiqua" w:eastAsia="Book Antiqua" w:hAnsi="Book Antiqua" w:cs="Book Antiqua"/>
          <w:color w:val="000000"/>
        </w:rPr>
        <w:t xml:space="preserve"> F, Beck B, </w:t>
      </w:r>
      <w:proofErr w:type="spellStart"/>
      <w:r w:rsidRPr="00917D37">
        <w:rPr>
          <w:rFonts w:ascii="Book Antiqua" w:eastAsia="Book Antiqua" w:hAnsi="Book Antiqua" w:cs="Book Antiqua"/>
          <w:color w:val="000000"/>
        </w:rPr>
        <w:t>Blanpain</w:t>
      </w:r>
      <w:proofErr w:type="spellEnd"/>
      <w:r w:rsidRPr="00917D37">
        <w:rPr>
          <w:rFonts w:ascii="Book Antiqua" w:eastAsia="Book Antiqua" w:hAnsi="Book Antiqua" w:cs="Book Antiqua"/>
          <w:color w:val="000000"/>
        </w:rPr>
        <w:t xml:space="preserve"> C. SOX2 controls </w:t>
      </w:r>
      <w:proofErr w:type="spellStart"/>
      <w:r w:rsidRPr="00917D37">
        <w:rPr>
          <w:rFonts w:ascii="Book Antiqua" w:eastAsia="Book Antiqua" w:hAnsi="Book Antiqua" w:cs="Book Antiqua"/>
          <w:color w:val="000000"/>
        </w:rPr>
        <w:t>tumour</w:t>
      </w:r>
      <w:proofErr w:type="spellEnd"/>
      <w:r w:rsidRPr="00917D37">
        <w:rPr>
          <w:rFonts w:ascii="Book Antiqua" w:eastAsia="Book Antiqua" w:hAnsi="Book Antiqua" w:cs="Book Antiqua"/>
          <w:color w:val="000000"/>
        </w:rPr>
        <w:t xml:space="preserve"> initiation and cancer stem-cell functions in squamous-cell carcinoma. </w:t>
      </w:r>
      <w:r w:rsidRPr="00917D37">
        <w:rPr>
          <w:rFonts w:ascii="Book Antiqua" w:eastAsia="Book Antiqua" w:hAnsi="Book Antiqua" w:cs="Book Antiqua"/>
          <w:i/>
          <w:iCs/>
          <w:color w:val="000000"/>
        </w:rPr>
        <w:t>Nature</w:t>
      </w:r>
      <w:r w:rsidRPr="00917D37">
        <w:rPr>
          <w:rFonts w:ascii="Book Antiqua" w:eastAsia="Book Antiqua" w:hAnsi="Book Antiqua" w:cs="Book Antiqua"/>
          <w:color w:val="000000"/>
        </w:rPr>
        <w:t xml:space="preserve"> 2014; </w:t>
      </w:r>
      <w:r w:rsidRPr="00917D37">
        <w:rPr>
          <w:rFonts w:ascii="Book Antiqua" w:eastAsia="Book Antiqua" w:hAnsi="Book Antiqua" w:cs="Book Antiqua"/>
          <w:b/>
          <w:bCs/>
          <w:color w:val="000000"/>
        </w:rPr>
        <w:t>511</w:t>
      </w:r>
      <w:r w:rsidRPr="00917D37">
        <w:rPr>
          <w:rFonts w:ascii="Book Antiqua" w:eastAsia="Book Antiqua" w:hAnsi="Book Antiqua" w:cs="Book Antiqua"/>
          <w:color w:val="000000"/>
        </w:rPr>
        <w:t>: 246-250 [PMID: 24909994 DOI: 10.1038/nature13305]</w:t>
      </w:r>
    </w:p>
    <w:p w14:paraId="39C859F6" w14:textId="7E572F2E"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0</w:t>
      </w:r>
      <w:r w:rsidR="009276DA" w:rsidRPr="00917D37">
        <w:rPr>
          <w:rFonts w:ascii="Book Antiqua" w:eastAsia="Book Antiqua" w:hAnsi="Book Antiqua" w:cs="Book Antiqua"/>
          <w:color w:val="000000"/>
        </w:rPr>
        <w:t>4</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iu XF</w:t>
      </w:r>
      <w:r w:rsidRPr="00917D37">
        <w:rPr>
          <w:rFonts w:ascii="Book Antiqua" w:eastAsia="Book Antiqua" w:hAnsi="Book Antiqua" w:cs="Book Antiqua"/>
          <w:color w:val="000000"/>
        </w:rPr>
        <w:t xml:space="preserve">, Yang WT, Xu R, Liu JT, Zheng PS. Cervical cancer cells with positive Sox2 expression exhibit the properties of cancer stem cells. </w:t>
      </w:r>
      <w:proofErr w:type="spellStart"/>
      <w:r w:rsidRPr="00917D37">
        <w:rPr>
          <w:rFonts w:ascii="Book Antiqua" w:eastAsia="Book Antiqua" w:hAnsi="Book Antiqua" w:cs="Book Antiqua"/>
          <w:i/>
          <w:iCs/>
          <w:color w:val="000000"/>
        </w:rPr>
        <w:t>PLoS</w:t>
      </w:r>
      <w:proofErr w:type="spellEnd"/>
      <w:r w:rsidRPr="00917D37">
        <w:rPr>
          <w:rFonts w:ascii="Book Antiqua" w:eastAsia="Book Antiqua" w:hAnsi="Book Antiqua" w:cs="Book Antiqua"/>
          <w:i/>
          <w:iCs/>
          <w:color w:val="000000"/>
        </w:rPr>
        <w:t xml:space="preserve"> One</w:t>
      </w:r>
      <w:r w:rsidRPr="00917D37">
        <w:rPr>
          <w:rFonts w:ascii="Book Antiqua" w:eastAsia="Book Antiqua" w:hAnsi="Book Antiqua" w:cs="Book Antiqua"/>
          <w:color w:val="000000"/>
        </w:rPr>
        <w:t xml:space="preserve"> 2014; </w:t>
      </w:r>
      <w:r w:rsidRPr="00917D37">
        <w:rPr>
          <w:rFonts w:ascii="Book Antiqua" w:eastAsia="Book Antiqua" w:hAnsi="Book Antiqua" w:cs="Book Antiqua"/>
          <w:b/>
          <w:bCs/>
          <w:color w:val="000000"/>
        </w:rPr>
        <w:t>9</w:t>
      </w:r>
      <w:r w:rsidRPr="00917D37">
        <w:rPr>
          <w:rFonts w:ascii="Book Antiqua" w:eastAsia="Book Antiqua" w:hAnsi="Book Antiqua" w:cs="Book Antiqua"/>
          <w:color w:val="000000"/>
        </w:rPr>
        <w:t>: e87092 [PMID: 24489842 DOI: 10.1371/journal.pone.0087092]</w:t>
      </w:r>
    </w:p>
    <w:p w14:paraId="56301665" w14:textId="71B9EDA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0</w:t>
      </w:r>
      <w:r w:rsidR="009276DA" w:rsidRPr="00917D37">
        <w:rPr>
          <w:rFonts w:ascii="Book Antiqua" w:eastAsia="Book Antiqua" w:hAnsi="Book Antiqua" w:cs="Book Antiqua"/>
          <w:color w:val="000000"/>
        </w:rPr>
        <w:t>5</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Yang WT</w:t>
      </w:r>
      <w:r w:rsidRPr="00917D37">
        <w:rPr>
          <w:rFonts w:ascii="Book Antiqua" w:eastAsia="Book Antiqua" w:hAnsi="Book Antiqua" w:cs="Book Antiqua"/>
          <w:color w:val="000000"/>
        </w:rPr>
        <w:t xml:space="preserve">, Zhao ZX, Li B, Zheng PS. NF-YA transcriptionally activates the expression of SOX2 in cervical cancer stem cells. </w:t>
      </w:r>
      <w:proofErr w:type="spellStart"/>
      <w:r w:rsidRPr="00917D37">
        <w:rPr>
          <w:rFonts w:ascii="Book Antiqua" w:eastAsia="Book Antiqua" w:hAnsi="Book Antiqua" w:cs="Book Antiqua"/>
          <w:i/>
          <w:iCs/>
          <w:color w:val="000000"/>
        </w:rPr>
        <w:t>PLoS</w:t>
      </w:r>
      <w:proofErr w:type="spellEnd"/>
      <w:r w:rsidRPr="00917D37">
        <w:rPr>
          <w:rFonts w:ascii="Book Antiqua" w:eastAsia="Book Antiqua" w:hAnsi="Book Antiqua" w:cs="Book Antiqua"/>
          <w:i/>
          <w:iCs/>
          <w:color w:val="000000"/>
        </w:rPr>
        <w:t xml:space="preserve"> One</w:t>
      </w:r>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14</w:t>
      </w:r>
      <w:r w:rsidRPr="00917D37">
        <w:rPr>
          <w:rFonts w:ascii="Book Antiqua" w:eastAsia="Book Antiqua" w:hAnsi="Book Antiqua" w:cs="Book Antiqua"/>
          <w:color w:val="000000"/>
        </w:rPr>
        <w:t>: e0215494 [PMID: 31365524 DOI: 10.1371/journal.pone.0215494]</w:t>
      </w:r>
    </w:p>
    <w:p w14:paraId="0DD80D57" w14:textId="04DECF8D"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0</w:t>
      </w:r>
      <w:r w:rsidR="009276DA" w:rsidRPr="00917D37">
        <w:rPr>
          <w:rFonts w:ascii="Book Antiqua" w:eastAsia="Book Antiqua" w:hAnsi="Book Antiqua" w:cs="Book Antiqua"/>
          <w:color w:val="000000"/>
        </w:rPr>
        <w:t>6</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Lu Y</w:t>
      </w:r>
      <w:r w:rsidRPr="00917D37">
        <w:rPr>
          <w:rFonts w:ascii="Book Antiqua" w:eastAsia="Book Antiqua" w:hAnsi="Book Antiqua" w:cs="Book Antiqua"/>
          <w:color w:val="000000"/>
        </w:rPr>
        <w:t xml:space="preserve">, Zhu Y, Deng S, Chen Y, Li W, Sun J, Xu X. Targeting the Sonic Hedgehog Pathway to Suppress the Expression of the Cancer Stem Cell (CSC)-Related Transcription Factors and CSC-Driven Thyroid Tumor Growth. </w:t>
      </w:r>
      <w:r w:rsidRPr="00917D37">
        <w:rPr>
          <w:rFonts w:ascii="Book Antiqua" w:eastAsia="Book Antiqua" w:hAnsi="Book Antiqua" w:cs="Book Antiqua"/>
          <w:i/>
          <w:iCs/>
          <w:color w:val="000000"/>
        </w:rPr>
        <w:t>Cancers (Basel)</w:t>
      </w:r>
      <w:r w:rsidRPr="00917D37">
        <w:rPr>
          <w:rFonts w:ascii="Book Antiqua" w:eastAsia="Book Antiqua" w:hAnsi="Book Antiqua" w:cs="Book Antiqua"/>
          <w:color w:val="000000"/>
        </w:rPr>
        <w:t xml:space="preserve"> 2021; </w:t>
      </w:r>
      <w:r w:rsidRPr="00917D37">
        <w:rPr>
          <w:rFonts w:ascii="Book Antiqua" w:eastAsia="Book Antiqua" w:hAnsi="Book Antiqua" w:cs="Book Antiqua"/>
          <w:b/>
          <w:bCs/>
          <w:color w:val="000000"/>
        </w:rPr>
        <w:t>13</w:t>
      </w:r>
      <w:r w:rsidR="00A85680" w:rsidRPr="00917D37">
        <w:rPr>
          <w:rFonts w:ascii="Book Antiqua" w:eastAsia="Book Antiqua" w:hAnsi="Book Antiqua" w:cs="Book Antiqua"/>
          <w:color w:val="000000"/>
        </w:rPr>
        <w:t>: 418</w:t>
      </w:r>
      <w:r w:rsidRPr="00917D37">
        <w:rPr>
          <w:rFonts w:ascii="Book Antiqua" w:eastAsia="Book Antiqua" w:hAnsi="Book Antiqua" w:cs="Book Antiqua"/>
          <w:color w:val="000000"/>
        </w:rPr>
        <w:t xml:space="preserve"> [PMID: 33499351 DOI: 10.3390/cancers13030418]</w:t>
      </w:r>
    </w:p>
    <w:p w14:paraId="3484849E" w14:textId="72CD0A6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0</w:t>
      </w:r>
      <w:r w:rsidR="00572BE2" w:rsidRPr="00917D37">
        <w:rPr>
          <w:rFonts w:ascii="Book Antiqua" w:eastAsia="Book Antiqua" w:hAnsi="Book Antiqua" w:cs="Book Antiqua"/>
          <w:color w:val="000000"/>
        </w:rPr>
        <w:t>7</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Vaddi</w:t>
      </w:r>
      <w:proofErr w:type="spellEnd"/>
      <w:r w:rsidRPr="00917D37">
        <w:rPr>
          <w:rFonts w:ascii="Book Antiqua" w:eastAsia="Book Antiqua" w:hAnsi="Book Antiqua" w:cs="Book Antiqua"/>
          <w:b/>
          <w:bCs/>
          <w:color w:val="000000"/>
        </w:rPr>
        <w:t xml:space="preserve"> PK</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Stamnes</w:t>
      </w:r>
      <w:proofErr w:type="spellEnd"/>
      <w:r w:rsidRPr="00917D37">
        <w:rPr>
          <w:rFonts w:ascii="Book Antiqua" w:eastAsia="Book Antiqua" w:hAnsi="Book Antiqua" w:cs="Book Antiqua"/>
          <w:color w:val="000000"/>
        </w:rPr>
        <w:t xml:space="preserve"> MA, Cao H, Chen S. Elimination of SOX2/OCT4-Associated Prostate Cancer Stem Cells Blocks Tumor Development and Enhances Therapeutic Response. </w:t>
      </w:r>
      <w:r w:rsidRPr="00917D37">
        <w:rPr>
          <w:rFonts w:ascii="Book Antiqua" w:eastAsia="Book Antiqua" w:hAnsi="Book Antiqua" w:cs="Book Antiqua"/>
          <w:i/>
          <w:iCs/>
          <w:color w:val="000000"/>
        </w:rPr>
        <w:t>Cancers (Basel)</w:t>
      </w:r>
      <w:r w:rsidRPr="00917D37">
        <w:rPr>
          <w:rFonts w:ascii="Book Antiqua" w:eastAsia="Book Antiqua" w:hAnsi="Book Antiqua" w:cs="Book Antiqua"/>
          <w:color w:val="000000"/>
        </w:rPr>
        <w:t xml:space="preserve"> 2019; </w:t>
      </w:r>
      <w:r w:rsidRPr="00917D37">
        <w:rPr>
          <w:rFonts w:ascii="Book Antiqua" w:eastAsia="Book Antiqua" w:hAnsi="Book Antiqua" w:cs="Book Antiqua"/>
          <w:b/>
          <w:bCs/>
          <w:color w:val="000000"/>
        </w:rPr>
        <w:t>11</w:t>
      </w:r>
      <w:r w:rsidR="00A85680" w:rsidRPr="00917D37">
        <w:rPr>
          <w:rFonts w:ascii="Book Antiqua" w:eastAsia="Book Antiqua" w:hAnsi="Book Antiqua" w:cs="Book Antiqua"/>
          <w:color w:val="000000"/>
        </w:rPr>
        <w:t>: 1331</w:t>
      </w:r>
      <w:r w:rsidRPr="00917D37">
        <w:rPr>
          <w:rFonts w:ascii="Book Antiqua" w:eastAsia="Book Antiqua" w:hAnsi="Book Antiqua" w:cs="Book Antiqua"/>
          <w:color w:val="000000"/>
        </w:rPr>
        <w:t xml:space="preserve"> [PMID: 31500347 DOI: 10.3390/cancers11091331]</w:t>
      </w:r>
    </w:p>
    <w:p w14:paraId="5AE07C36" w14:textId="3F14AB0B"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0</w:t>
      </w:r>
      <w:r w:rsidR="00572BE2" w:rsidRPr="00917D37">
        <w:rPr>
          <w:rFonts w:ascii="Book Antiqua" w:eastAsia="Book Antiqua" w:hAnsi="Book Antiqua" w:cs="Book Antiqua"/>
          <w:color w:val="000000"/>
        </w:rPr>
        <w:t>8</w:t>
      </w:r>
      <w:r w:rsidRPr="00917D37">
        <w:rPr>
          <w:rFonts w:ascii="Book Antiqua" w:eastAsia="Book Antiqua" w:hAnsi="Book Antiqua" w:cs="Book Antiqua"/>
          <w:color w:val="000000"/>
        </w:rPr>
        <w:t xml:space="preserve"> </w:t>
      </w:r>
      <w:r w:rsidRPr="00917D37">
        <w:rPr>
          <w:rFonts w:ascii="Book Antiqua" w:eastAsia="Book Antiqua" w:hAnsi="Book Antiqua" w:cs="Book Antiqua"/>
          <w:b/>
          <w:bCs/>
          <w:color w:val="000000"/>
        </w:rPr>
        <w:t>Blum W</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color w:val="000000"/>
        </w:rPr>
        <w:t>Pecze</w:t>
      </w:r>
      <w:proofErr w:type="spellEnd"/>
      <w:r w:rsidRPr="00917D37">
        <w:rPr>
          <w:rFonts w:ascii="Book Antiqua" w:eastAsia="Book Antiqua" w:hAnsi="Book Antiqua" w:cs="Book Antiqua"/>
          <w:color w:val="000000"/>
        </w:rPr>
        <w:t xml:space="preserve"> L, </w:t>
      </w:r>
      <w:proofErr w:type="spellStart"/>
      <w:r w:rsidRPr="00917D37">
        <w:rPr>
          <w:rFonts w:ascii="Book Antiqua" w:eastAsia="Book Antiqua" w:hAnsi="Book Antiqua" w:cs="Book Antiqua"/>
          <w:color w:val="000000"/>
        </w:rPr>
        <w:t>Felley</w:t>
      </w:r>
      <w:proofErr w:type="spellEnd"/>
      <w:r w:rsidRPr="00917D37">
        <w:rPr>
          <w:rFonts w:ascii="Book Antiqua" w:eastAsia="Book Antiqua" w:hAnsi="Book Antiqua" w:cs="Book Antiqua"/>
          <w:color w:val="000000"/>
        </w:rPr>
        <w:t xml:space="preserve">-Bosco E, Wu L, de Perrot M, </w:t>
      </w:r>
      <w:proofErr w:type="spellStart"/>
      <w:r w:rsidRPr="00917D37">
        <w:rPr>
          <w:rFonts w:ascii="Book Antiqua" w:eastAsia="Book Antiqua" w:hAnsi="Book Antiqua" w:cs="Book Antiqua"/>
          <w:color w:val="000000"/>
        </w:rPr>
        <w:t>Schwaller</w:t>
      </w:r>
      <w:proofErr w:type="spellEnd"/>
      <w:r w:rsidRPr="00917D37">
        <w:rPr>
          <w:rFonts w:ascii="Book Antiqua" w:eastAsia="Book Antiqua" w:hAnsi="Book Antiqua" w:cs="Book Antiqua"/>
          <w:color w:val="000000"/>
        </w:rPr>
        <w:t xml:space="preserve"> B. Stem Cell Factor-Based Identification and Functional Properties of In Vitro-Selected Subpopulations of Malignant Mesothelioma Cells. </w:t>
      </w:r>
      <w:r w:rsidRPr="00917D37">
        <w:rPr>
          <w:rFonts w:ascii="Book Antiqua" w:eastAsia="Book Antiqua" w:hAnsi="Book Antiqua" w:cs="Book Antiqua"/>
          <w:i/>
          <w:iCs/>
          <w:color w:val="000000"/>
        </w:rPr>
        <w:t>Stem Cell Reports</w:t>
      </w:r>
      <w:r w:rsidRPr="00917D37">
        <w:rPr>
          <w:rFonts w:ascii="Book Antiqua" w:eastAsia="Book Antiqua" w:hAnsi="Book Antiqua" w:cs="Book Antiqua"/>
          <w:color w:val="000000"/>
        </w:rPr>
        <w:t xml:space="preserve"> 2017; </w:t>
      </w:r>
      <w:r w:rsidRPr="00917D37">
        <w:rPr>
          <w:rFonts w:ascii="Book Antiqua" w:eastAsia="Book Antiqua" w:hAnsi="Book Antiqua" w:cs="Book Antiqua"/>
          <w:b/>
          <w:bCs/>
          <w:color w:val="000000"/>
        </w:rPr>
        <w:t>8</w:t>
      </w:r>
      <w:r w:rsidRPr="00917D37">
        <w:rPr>
          <w:rFonts w:ascii="Book Antiqua" w:eastAsia="Book Antiqua" w:hAnsi="Book Antiqua" w:cs="Book Antiqua"/>
          <w:color w:val="000000"/>
        </w:rPr>
        <w:t>: 1005-1017 [PMID: 28285878 DOI: 10.1016/j.stemcr.2017.02.005]</w:t>
      </w:r>
    </w:p>
    <w:p w14:paraId="710A0326" w14:textId="16F2A3A2"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1</w:t>
      </w:r>
      <w:r w:rsidR="00572BE2" w:rsidRPr="00917D37">
        <w:rPr>
          <w:rFonts w:ascii="Book Antiqua" w:eastAsia="Book Antiqua" w:hAnsi="Book Antiqua" w:cs="Book Antiqua"/>
          <w:color w:val="000000"/>
        </w:rPr>
        <w:t>09</w:t>
      </w:r>
      <w:r w:rsidRPr="00917D37">
        <w:rPr>
          <w:rFonts w:ascii="Book Antiqua" w:eastAsia="Book Antiqua" w:hAnsi="Book Antiqua" w:cs="Book Antiqua"/>
          <w:color w:val="000000"/>
        </w:rPr>
        <w:t xml:space="preserve"> </w:t>
      </w:r>
      <w:proofErr w:type="spellStart"/>
      <w:r w:rsidRPr="00917D37">
        <w:rPr>
          <w:rFonts w:ascii="Book Antiqua" w:eastAsia="Book Antiqua" w:hAnsi="Book Antiqua" w:cs="Book Antiqua"/>
          <w:b/>
          <w:bCs/>
          <w:color w:val="000000"/>
        </w:rPr>
        <w:t>Keysar</w:t>
      </w:r>
      <w:proofErr w:type="spellEnd"/>
      <w:r w:rsidRPr="00917D37">
        <w:rPr>
          <w:rFonts w:ascii="Book Antiqua" w:eastAsia="Book Antiqua" w:hAnsi="Book Antiqua" w:cs="Book Antiqua"/>
          <w:b/>
          <w:bCs/>
          <w:color w:val="000000"/>
        </w:rPr>
        <w:t xml:space="preserve"> SB</w:t>
      </w:r>
      <w:r w:rsidRPr="00917D37">
        <w:rPr>
          <w:rFonts w:ascii="Book Antiqua" w:eastAsia="Book Antiqua" w:hAnsi="Book Antiqua" w:cs="Book Antiqua"/>
          <w:color w:val="000000"/>
        </w:rPr>
        <w:t xml:space="preserve">, Le PN, Miller B, Jackson BC, Eagles JR, Nieto C, Kim J, Tang B, </w:t>
      </w:r>
      <w:proofErr w:type="spellStart"/>
      <w:r w:rsidRPr="00917D37">
        <w:rPr>
          <w:rFonts w:ascii="Book Antiqua" w:eastAsia="Book Antiqua" w:hAnsi="Book Antiqua" w:cs="Book Antiqua"/>
          <w:color w:val="000000"/>
        </w:rPr>
        <w:t>Glogowska</w:t>
      </w:r>
      <w:proofErr w:type="spellEnd"/>
      <w:r w:rsidRPr="00917D37">
        <w:rPr>
          <w:rFonts w:ascii="Book Antiqua" w:eastAsia="Book Antiqua" w:hAnsi="Book Antiqua" w:cs="Book Antiqua"/>
          <w:color w:val="000000"/>
        </w:rPr>
        <w:t xml:space="preserve"> MJ, Morton JJ, Padilla-Just N, Gomez K, Warnock E, Reisinger J, </w:t>
      </w:r>
      <w:proofErr w:type="spellStart"/>
      <w:r w:rsidRPr="00917D37">
        <w:rPr>
          <w:rFonts w:ascii="Book Antiqua" w:eastAsia="Book Antiqua" w:hAnsi="Book Antiqua" w:cs="Book Antiqua"/>
          <w:color w:val="000000"/>
        </w:rPr>
        <w:t>Arcaroli</w:t>
      </w:r>
      <w:proofErr w:type="spellEnd"/>
      <w:r w:rsidRPr="00917D37">
        <w:rPr>
          <w:rFonts w:ascii="Book Antiqua" w:eastAsia="Book Antiqua" w:hAnsi="Book Antiqua" w:cs="Book Antiqua"/>
          <w:color w:val="000000"/>
        </w:rPr>
        <w:t xml:space="preserve"> JJ, </w:t>
      </w:r>
      <w:proofErr w:type="spellStart"/>
      <w:r w:rsidRPr="00917D37">
        <w:rPr>
          <w:rFonts w:ascii="Book Antiqua" w:eastAsia="Book Antiqua" w:hAnsi="Book Antiqua" w:cs="Book Antiqua"/>
          <w:color w:val="000000"/>
        </w:rPr>
        <w:t>Messersmith</w:t>
      </w:r>
      <w:proofErr w:type="spellEnd"/>
      <w:r w:rsidRPr="00917D37">
        <w:rPr>
          <w:rFonts w:ascii="Book Antiqua" w:eastAsia="Book Antiqua" w:hAnsi="Book Antiqua" w:cs="Book Antiqua"/>
          <w:color w:val="000000"/>
        </w:rPr>
        <w:t xml:space="preserve"> WA, Wakefield LM, Gao D, Tan AC, </w:t>
      </w:r>
      <w:proofErr w:type="spellStart"/>
      <w:r w:rsidRPr="00917D37">
        <w:rPr>
          <w:rFonts w:ascii="Book Antiqua" w:eastAsia="Book Antiqua" w:hAnsi="Book Antiqua" w:cs="Book Antiqua"/>
          <w:color w:val="000000"/>
        </w:rPr>
        <w:t>Serracino</w:t>
      </w:r>
      <w:proofErr w:type="spellEnd"/>
      <w:r w:rsidRPr="00917D37">
        <w:rPr>
          <w:rFonts w:ascii="Book Antiqua" w:eastAsia="Book Antiqua" w:hAnsi="Book Antiqua" w:cs="Book Antiqua"/>
          <w:color w:val="000000"/>
        </w:rPr>
        <w:t xml:space="preserve"> H, </w:t>
      </w:r>
      <w:proofErr w:type="spellStart"/>
      <w:r w:rsidRPr="00917D37">
        <w:rPr>
          <w:rFonts w:ascii="Book Antiqua" w:eastAsia="Book Antiqua" w:hAnsi="Book Antiqua" w:cs="Book Antiqua"/>
          <w:color w:val="000000"/>
        </w:rPr>
        <w:t>Vasiliou</w:t>
      </w:r>
      <w:proofErr w:type="spellEnd"/>
      <w:r w:rsidRPr="00917D37">
        <w:rPr>
          <w:rFonts w:ascii="Book Antiqua" w:eastAsia="Book Antiqua" w:hAnsi="Book Antiqua" w:cs="Book Antiqua"/>
          <w:color w:val="000000"/>
        </w:rPr>
        <w:t xml:space="preserve"> V, </w:t>
      </w:r>
      <w:proofErr w:type="spellStart"/>
      <w:r w:rsidRPr="00917D37">
        <w:rPr>
          <w:rFonts w:ascii="Book Antiqua" w:eastAsia="Book Antiqua" w:hAnsi="Book Antiqua" w:cs="Book Antiqua"/>
          <w:color w:val="000000"/>
        </w:rPr>
        <w:t>Roop</w:t>
      </w:r>
      <w:proofErr w:type="spellEnd"/>
      <w:r w:rsidRPr="00917D37">
        <w:rPr>
          <w:rFonts w:ascii="Book Antiqua" w:eastAsia="Book Antiqua" w:hAnsi="Book Antiqua" w:cs="Book Antiqua"/>
          <w:color w:val="000000"/>
        </w:rPr>
        <w:t xml:space="preserve"> DR, </w:t>
      </w:r>
      <w:r w:rsidRPr="00917D37">
        <w:rPr>
          <w:rFonts w:ascii="Book Antiqua" w:eastAsia="Book Antiqua" w:hAnsi="Book Antiqua" w:cs="Book Antiqua"/>
          <w:color w:val="000000"/>
        </w:rPr>
        <w:lastRenderedPageBreak/>
        <w:t xml:space="preserve">Wang XJ, </w:t>
      </w:r>
      <w:proofErr w:type="spellStart"/>
      <w:r w:rsidRPr="00917D37">
        <w:rPr>
          <w:rFonts w:ascii="Book Antiqua" w:eastAsia="Book Antiqua" w:hAnsi="Book Antiqua" w:cs="Book Antiqua"/>
          <w:color w:val="000000"/>
        </w:rPr>
        <w:t>Jimeno</w:t>
      </w:r>
      <w:proofErr w:type="spellEnd"/>
      <w:r w:rsidRPr="00917D37">
        <w:rPr>
          <w:rFonts w:ascii="Book Antiqua" w:eastAsia="Book Antiqua" w:hAnsi="Book Antiqua" w:cs="Book Antiqua"/>
          <w:color w:val="000000"/>
        </w:rPr>
        <w:t xml:space="preserve"> A. Regulation of Head and Neck Squamous Cancer Stem Cells by PI3K and SOX2. </w:t>
      </w:r>
      <w:r w:rsidRPr="00917D37">
        <w:rPr>
          <w:rFonts w:ascii="Book Antiqua" w:eastAsia="Book Antiqua" w:hAnsi="Book Antiqua" w:cs="Book Antiqua"/>
          <w:i/>
          <w:iCs/>
          <w:color w:val="000000"/>
        </w:rPr>
        <w:t>J Natl Cancer Inst</w:t>
      </w:r>
      <w:r w:rsidRPr="00917D37">
        <w:rPr>
          <w:rFonts w:ascii="Book Antiqua" w:eastAsia="Book Antiqua" w:hAnsi="Book Antiqua" w:cs="Book Antiqua"/>
          <w:color w:val="000000"/>
        </w:rPr>
        <w:t xml:space="preserve"> 2017; </w:t>
      </w:r>
      <w:r w:rsidRPr="00917D37">
        <w:rPr>
          <w:rFonts w:ascii="Book Antiqua" w:eastAsia="Book Antiqua" w:hAnsi="Book Antiqua" w:cs="Book Antiqua"/>
          <w:b/>
          <w:bCs/>
          <w:color w:val="000000"/>
        </w:rPr>
        <w:t>109</w:t>
      </w:r>
      <w:r w:rsidR="00A85680" w:rsidRPr="00917D37">
        <w:rPr>
          <w:rFonts w:ascii="Book Antiqua" w:eastAsia="Book Antiqua" w:hAnsi="Book Antiqua" w:cs="Book Antiqua"/>
          <w:color w:val="000000"/>
        </w:rPr>
        <w:t>: djw189</w:t>
      </w:r>
      <w:r w:rsidRPr="00917D37">
        <w:rPr>
          <w:rFonts w:ascii="Book Antiqua" w:eastAsia="Book Antiqua" w:hAnsi="Book Antiqua" w:cs="Book Antiqua"/>
          <w:color w:val="000000"/>
        </w:rPr>
        <w:t xml:space="preserve"> [PMID: 27634934 DOI: 10.1093/</w:t>
      </w:r>
      <w:proofErr w:type="spellStart"/>
      <w:r w:rsidRPr="00917D37">
        <w:rPr>
          <w:rFonts w:ascii="Book Antiqua" w:eastAsia="Book Antiqua" w:hAnsi="Book Antiqua" w:cs="Book Antiqua"/>
          <w:color w:val="000000"/>
        </w:rPr>
        <w:t>jnci</w:t>
      </w:r>
      <w:proofErr w:type="spellEnd"/>
      <w:r w:rsidRPr="00917D37">
        <w:rPr>
          <w:rFonts w:ascii="Book Antiqua" w:eastAsia="Book Antiqua" w:hAnsi="Book Antiqua" w:cs="Book Antiqua"/>
          <w:color w:val="000000"/>
        </w:rPr>
        <w:t>/djw189]</w:t>
      </w:r>
    </w:p>
    <w:p w14:paraId="2827B959" w14:textId="77777777" w:rsidR="00A77B3E" w:rsidRPr="00917D37" w:rsidRDefault="00A77B3E" w:rsidP="00917D37">
      <w:pPr>
        <w:adjustRightInd w:val="0"/>
        <w:snapToGrid w:val="0"/>
        <w:spacing w:line="360" w:lineRule="auto"/>
        <w:jc w:val="both"/>
        <w:rPr>
          <w:rFonts w:ascii="Book Antiqua" w:hAnsi="Book Antiqua"/>
        </w:rPr>
        <w:sectPr w:rsidR="00A77B3E" w:rsidRPr="00917D37">
          <w:pgSz w:w="12240" w:h="15840"/>
          <w:pgMar w:top="1440" w:right="1440" w:bottom="1440" w:left="1440" w:header="720" w:footer="720" w:gutter="0"/>
          <w:cols w:space="720"/>
          <w:docGrid w:linePitch="360"/>
        </w:sectPr>
      </w:pPr>
    </w:p>
    <w:p w14:paraId="16FE5E95"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lastRenderedPageBreak/>
        <w:t>Footnotes</w:t>
      </w:r>
    </w:p>
    <w:p w14:paraId="377F260A"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olor w:val="000000"/>
        </w:rPr>
        <w:t xml:space="preserve">Conflict-of-interest statement: </w:t>
      </w:r>
      <w:r w:rsidRPr="00917D37">
        <w:rPr>
          <w:rFonts w:ascii="Book Antiqua" w:eastAsia="Book Antiqua" w:hAnsi="Book Antiqua" w:cs="Book Antiqua"/>
          <w:color w:val="000000"/>
        </w:rPr>
        <w:t>Authors declare no conflict of interests for this article.</w:t>
      </w:r>
    </w:p>
    <w:p w14:paraId="23E3120B" w14:textId="77777777" w:rsidR="00A77B3E" w:rsidRPr="00917D37" w:rsidRDefault="00A77B3E" w:rsidP="00917D37">
      <w:pPr>
        <w:adjustRightInd w:val="0"/>
        <w:snapToGrid w:val="0"/>
        <w:spacing w:line="360" w:lineRule="auto"/>
        <w:jc w:val="both"/>
        <w:rPr>
          <w:rFonts w:ascii="Book Antiqua" w:hAnsi="Book Antiqua"/>
        </w:rPr>
      </w:pPr>
    </w:p>
    <w:p w14:paraId="5938039D"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bCs/>
          <w:color w:val="000000"/>
        </w:rPr>
        <w:t xml:space="preserve">Open-Access: </w:t>
      </w:r>
      <w:r w:rsidRPr="00917D3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917D37">
        <w:rPr>
          <w:rFonts w:ascii="Book Antiqua" w:eastAsia="Book Antiqua" w:hAnsi="Book Antiqua" w:cs="Book Antiqua"/>
          <w:color w:val="000000"/>
        </w:rPr>
        <w:t>NonCommercial</w:t>
      </w:r>
      <w:proofErr w:type="spellEnd"/>
      <w:r w:rsidRPr="00917D3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EF9326" w14:textId="77777777" w:rsidR="00A77B3E" w:rsidRPr="00917D37" w:rsidRDefault="00A77B3E" w:rsidP="00917D37">
      <w:pPr>
        <w:adjustRightInd w:val="0"/>
        <w:snapToGrid w:val="0"/>
        <w:spacing w:line="360" w:lineRule="auto"/>
        <w:jc w:val="both"/>
        <w:rPr>
          <w:rFonts w:ascii="Book Antiqua" w:hAnsi="Book Antiqua"/>
        </w:rPr>
      </w:pPr>
    </w:p>
    <w:p w14:paraId="05ECEEFA" w14:textId="435EA925"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Manuscript source: </w:t>
      </w:r>
      <w:r w:rsidRPr="00917D37">
        <w:rPr>
          <w:rFonts w:ascii="Book Antiqua" w:eastAsia="Book Antiqua" w:hAnsi="Book Antiqua" w:cs="Book Antiqua"/>
          <w:color w:val="000000"/>
        </w:rPr>
        <w:t xml:space="preserve">Invited </w:t>
      </w:r>
      <w:r w:rsidR="00A85680" w:rsidRPr="00917D37">
        <w:rPr>
          <w:rFonts w:ascii="Book Antiqua" w:eastAsia="Book Antiqua" w:hAnsi="Book Antiqua" w:cs="Book Antiqua"/>
          <w:color w:val="000000"/>
        </w:rPr>
        <w:t>m</w:t>
      </w:r>
      <w:r w:rsidRPr="00917D37">
        <w:rPr>
          <w:rFonts w:ascii="Book Antiqua" w:eastAsia="Book Antiqua" w:hAnsi="Book Antiqua" w:cs="Book Antiqua"/>
          <w:color w:val="000000"/>
        </w:rPr>
        <w:t>anuscript</w:t>
      </w:r>
    </w:p>
    <w:p w14:paraId="6D989BF3" w14:textId="77777777" w:rsidR="00A77B3E" w:rsidRPr="00917D37" w:rsidRDefault="00A77B3E" w:rsidP="00917D37">
      <w:pPr>
        <w:adjustRightInd w:val="0"/>
        <w:snapToGrid w:val="0"/>
        <w:spacing w:line="360" w:lineRule="auto"/>
        <w:jc w:val="both"/>
        <w:rPr>
          <w:rFonts w:ascii="Book Antiqua" w:hAnsi="Book Antiqua"/>
        </w:rPr>
      </w:pPr>
    </w:p>
    <w:p w14:paraId="12A39CC9"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Peer-review started: </w:t>
      </w:r>
      <w:r w:rsidRPr="00917D37">
        <w:rPr>
          <w:rFonts w:ascii="Book Antiqua" w:eastAsia="Book Antiqua" w:hAnsi="Book Antiqua" w:cs="Book Antiqua"/>
          <w:color w:val="000000"/>
        </w:rPr>
        <w:t>March 8, 2021</w:t>
      </w:r>
    </w:p>
    <w:p w14:paraId="29C286E4"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First decision: </w:t>
      </w:r>
      <w:r w:rsidRPr="00917D37">
        <w:rPr>
          <w:rFonts w:ascii="Book Antiqua" w:eastAsia="Book Antiqua" w:hAnsi="Book Antiqua" w:cs="Book Antiqua"/>
          <w:color w:val="000000"/>
        </w:rPr>
        <w:t>March 29, 2021</w:t>
      </w:r>
    </w:p>
    <w:p w14:paraId="26BD9153"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Article in press: </w:t>
      </w:r>
    </w:p>
    <w:p w14:paraId="517CF558" w14:textId="77777777" w:rsidR="00A77B3E" w:rsidRPr="00917D37" w:rsidRDefault="00A77B3E" w:rsidP="00917D37">
      <w:pPr>
        <w:adjustRightInd w:val="0"/>
        <w:snapToGrid w:val="0"/>
        <w:spacing w:line="360" w:lineRule="auto"/>
        <w:jc w:val="both"/>
        <w:rPr>
          <w:rFonts w:ascii="Book Antiqua" w:hAnsi="Book Antiqua"/>
        </w:rPr>
      </w:pPr>
    </w:p>
    <w:p w14:paraId="41DD02CA"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Specialty type: </w:t>
      </w:r>
      <w:r w:rsidRPr="00917D37">
        <w:rPr>
          <w:rFonts w:ascii="Book Antiqua" w:eastAsia="Book Antiqua" w:hAnsi="Book Antiqua" w:cs="Book Antiqua"/>
          <w:color w:val="000000"/>
        </w:rPr>
        <w:t xml:space="preserve">Oncology </w:t>
      </w:r>
    </w:p>
    <w:p w14:paraId="56C0E6B5"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Country/Territory of origin: </w:t>
      </w:r>
      <w:r w:rsidRPr="00917D37">
        <w:rPr>
          <w:rFonts w:ascii="Book Antiqua" w:eastAsia="Book Antiqua" w:hAnsi="Book Antiqua" w:cs="Book Antiqua"/>
          <w:color w:val="000000"/>
        </w:rPr>
        <w:t>Mexico</w:t>
      </w:r>
    </w:p>
    <w:p w14:paraId="415F9A1A"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Peer-review report’s scientific quality classification</w:t>
      </w:r>
    </w:p>
    <w:p w14:paraId="0BA7A3F3"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Grade A (Excellent): 0</w:t>
      </w:r>
    </w:p>
    <w:p w14:paraId="39496636"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Grade B (Very good): B, B</w:t>
      </w:r>
    </w:p>
    <w:p w14:paraId="4FE303A7"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Grade C (Good): 0</w:t>
      </w:r>
    </w:p>
    <w:p w14:paraId="530FF5EF"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Grade D (Fair): 0</w:t>
      </w:r>
    </w:p>
    <w:p w14:paraId="265AAA9E"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color w:val="000000"/>
        </w:rPr>
        <w:t>Grade E (Poor): 0</w:t>
      </w:r>
    </w:p>
    <w:p w14:paraId="7F502C3D" w14:textId="77777777" w:rsidR="00A77B3E" w:rsidRPr="00917D37" w:rsidRDefault="00A77B3E" w:rsidP="00917D37">
      <w:pPr>
        <w:adjustRightInd w:val="0"/>
        <w:snapToGrid w:val="0"/>
        <w:spacing w:line="360" w:lineRule="auto"/>
        <w:jc w:val="both"/>
        <w:rPr>
          <w:rFonts w:ascii="Book Antiqua" w:hAnsi="Book Antiqua"/>
        </w:rPr>
      </w:pPr>
    </w:p>
    <w:p w14:paraId="41BE0CE2" w14:textId="77777777" w:rsidR="00A77B3E" w:rsidRPr="00917D37" w:rsidRDefault="00944BC6" w:rsidP="00917D37">
      <w:pPr>
        <w:adjustRightInd w:val="0"/>
        <w:snapToGrid w:val="0"/>
        <w:spacing w:line="360" w:lineRule="auto"/>
        <w:jc w:val="both"/>
        <w:rPr>
          <w:rFonts w:ascii="Book Antiqua" w:hAnsi="Book Antiqua"/>
        </w:rPr>
      </w:pPr>
      <w:r w:rsidRPr="00917D37">
        <w:rPr>
          <w:rFonts w:ascii="Book Antiqua" w:eastAsia="Book Antiqua" w:hAnsi="Book Antiqua" w:cs="Book Antiqua"/>
          <w:b/>
          <w:color w:val="000000"/>
        </w:rPr>
        <w:t xml:space="preserve">P-Reviewer: </w:t>
      </w:r>
      <w:proofErr w:type="spellStart"/>
      <w:r w:rsidRPr="00917D37">
        <w:rPr>
          <w:rFonts w:ascii="Book Antiqua" w:eastAsia="Book Antiqua" w:hAnsi="Book Antiqua" w:cs="Book Antiqua"/>
          <w:color w:val="000000"/>
        </w:rPr>
        <w:t>Jin</w:t>
      </w:r>
      <w:proofErr w:type="spellEnd"/>
      <w:r w:rsidRPr="00917D37">
        <w:rPr>
          <w:rFonts w:ascii="Book Antiqua" w:eastAsia="Book Antiqua" w:hAnsi="Book Antiqua" w:cs="Book Antiqua"/>
          <w:color w:val="000000"/>
        </w:rPr>
        <w:t xml:space="preserve"> C, Martinez-Costa OH</w:t>
      </w:r>
      <w:r w:rsidRPr="00917D37">
        <w:rPr>
          <w:rFonts w:ascii="Book Antiqua" w:eastAsia="Book Antiqua" w:hAnsi="Book Antiqua" w:cs="Book Antiqua"/>
          <w:b/>
          <w:color w:val="000000"/>
        </w:rPr>
        <w:t xml:space="preserve"> S-Editor: </w:t>
      </w:r>
      <w:r w:rsidRPr="00917D37">
        <w:rPr>
          <w:rFonts w:ascii="Book Antiqua" w:eastAsia="Book Antiqua" w:hAnsi="Book Antiqua" w:cs="Book Antiqua"/>
          <w:color w:val="000000"/>
        </w:rPr>
        <w:t>Liu M</w:t>
      </w:r>
      <w:r w:rsidRPr="00917D37">
        <w:rPr>
          <w:rFonts w:ascii="Book Antiqua" w:eastAsia="Book Antiqua" w:hAnsi="Book Antiqua" w:cs="Book Antiqua"/>
          <w:b/>
          <w:color w:val="000000"/>
        </w:rPr>
        <w:t xml:space="preserve"> L-Editor:  P-Editor: </w:t>
      </w:r>
      <w:r w:rsidR="00A77B3E" w:rsidRPr="00917D37">
        <w:rPr>
          <w:rFonts w:ascii="Book Antiqua" w:hAnsi="Book Antiqua"/>
        </w:rPr>
        <w:br w:type="page"/>
      </w:r>
      <w:r w:rsidRPr="00917D37">
        <w:rPr>
          <w:rFonts w:ascii="Book Antiqua" w:eastAsia="Book Antiqua" w:hAnsi="Book Antiqua" w:cs="Book Antiqua"/>
          <w:b/>
          <w:color w:val="000000"/>
        </w:rPr>
        <w:lastRenderedPageBreak/>
        <w:t>Figure Legends</w:t>
      </w:r>
    </w:p>
    <w:p w14:paraId="27051E10" w14:textId="0F5FB2D0" w:rsidR="003611F2" w:rsidRPr="00917D37" w:rsidRDefault="00A85680" w:rsidP="00917D37">
      <w:pPr>
        <w:adjustRightInd w:val="0"/>
        <w:snapToGrid w:val="0"/>
        <w:spacing w:line="360" w:lineRule="auto"/>
        <w:jc w:val="both"/>
        <w:rPr>
          <w:rFonts w:ascii="Book Antiqua" w:hAnsi="Book Antiqua"/>
          <w:b/>
          <w:bCs/>
        </w:rPr>
      </w:pPr>
      <w:r w:rsidRPr="00917D37">
        <w:rPr>
          <w:rFonts w:ascii="Book Antiqua" w:hAnsi="Book Antiqua"/>
          <w:b/>
          <w:bCs/>
          <w:noProof/>
          <w:lang w:eastAsia="zh-CN"/>
        </w:rPr>
        <w:drawing>
          <wp:inline distT="0" distB="0" distL="0" distR="0" wp14:anchorId="730643C6" wp14:editId="0DEEC5D8">
            <wp:extent cx="5851348" cy="342025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56322" cy="3423160"/>
                    </a:xfrm>
                    <a:prstGeom prst="rect">
                      <a:avLst/>
                    </a:prstGeom>
                    <a:noFill/>
                  </pic:spPr>
                </pic:pic>
              </a:graphicData>
            </a:graphic>
          </wp:inline>
        </w:drawing>
      </w:r>
    </w:p>
    <w:p w14:paraId="48E2F331" w14:textId="2BD056B5" w:rsidR="003611F2" w:rsidRPr="00917D37" w:rsidRDefault="000A4269" w:rsidP="00917D37">
      <w:pPr>
        <w:adjustRightInd w:val="0"/>
        <w:snapToGrid w:val="0"/>
        <w:spacing w:line="360" w:lineRule="auto"/>
        <w:jc w:val="both"/>
        <w:rPr>
          <w:rFonts w:ascii="Book Antiqua" w:eastAsia="Book Antiqua" w:hAnsi="Book Antiqua" w:cs="Book Antiqua"/>
          <w:color w:val="000000"/>
        </w:rPr>
      </w:pPr>
      <w:r w:rsidRPr="00917D37">
        <w:rPr>
          <w:rFonts w:ascii="Book Antiqua" w:eastAsia="Book Antiqua" w:hAnsi="Book Antiqua" w:cs="Book Antiqua"/>
          <w:b/>
          <w:bCs/>
          <w:color w:val="000000"/>
        </w:rPr>
        <w:t>Figure 1 The pluripotency transcription factors POU class 5 homeobox 1, Sex-determining region Y box-2 and Nanog homeobox control stemness.</w:t>
      </w:r>
      <w:r w:rsidRPr="00917D37">
        <w:rPr>
          <w:rFonts w:ascii="Book Antiqua" w:eastAsia="Book Antiqua" w:hAnsi="Book Antiqua" w:cs="Book Antiqua"/>
          <w:color w:val="000000"/>
        </w:rPr>
        <w:t xml:space="preserve"> A: In embryonic </w:t>
      </w:r>
      <w:bookmarkStart w:id="1" w:name="_GoBack"/>
      <w:bookmarkEnd w:id="1"/>
      <w:r w:rsidRPr="00917D37">
        <w:rPr>
          <w:rFonts w:ascii="Book Antiqua" w:eastAsia="Book Antiqua" w:hAnsi="Book Antiqua" w:cs="Book Antiqua"/>
          <w:color w:val="000000"/>
        </w:rPr>
        <w:t>stem cells, POU class 5 homeobox 1, Sex-determining region Y box-2 and Nanog homeobox form a transcription network that maintain pluripotency and inhibits differentiation. B: In cancer cells, those transcription factors play key roles in controlling the functional characteristics that define cancer stem cells. OCT4: POU class 5 homeobox 1; SOX2: Sex-determining region Y box-2; NANOG: Nanog homeobox</w:t>
      </w:r>
      <w:r w:rsidR="00EC1E82" w:rsidRPr="00917D37">
        <w:rPr>
          <w:rFonts w:ascii="Book Antiqua" w:eastAsia="Book Antiqua" w:hAnsi="Book Antiqua" w:cs="Book Antiqua"/>
          <w:color w:val="000000"/>
        </w:rPr>
        <w:t>.</w:t>
      </w:r>
    </w:p>
    <w:p w14:paraId="23C5968F" w14:textId="6C1683BD" w:rsidR="003611F2" w:rsidRPr="00917D37" w:rsidRDefault="003611F2" w:rsidP="00917D37">
      <w:pPr>
        <w:adjustRightInd w:val="0"/>
        <w:snapToGrid w:val="0"/>
        <w:spacing w:line="360" w:lineRule="auto"/>
        <w:jc w:val="both"/>
        <w:rPr>
          <w:rFonts w:ascii="Book Antiqua" w:eastAsia="Book Antiqua" w:hAnsi="Book Antiqua" w:cs="Book Antiqua"/>
          <w:b/>
          <w:bCs/>
        </w:rPr>
      </w:pPr>
      <w:r w:rsidRPr="00917D37">
        <w:rPr>
          <w:rFonts w:ascii="Book Antiqua" w:eastAsia="Book Antiqua" w:hAnsi="Book Antiqua" w:cs="Book Antiqua"/>
          <w:color w:val="000000"/>
        </w:rPr>
        <w:br w:type="page"/>
      </w:r>
      <w:r w:rsidRPr="00917D37">
        <w:rPr>
          <w:rFonts w:ascii="Book Antiqua" w:eastAsia="Book Antiqua" w:hAnsi="Book Antiqua" w:cs="Book Antiqua"/>
          <w:b/>
          <w:bCs/>
        </w:rPr>
        <w:lastRenderedPageBreak/>
        <w:t>Table 1</w:t>
      </w:r>
      <w:r w:rsidRPr="00917D37">
        <w:rPr>
          <w:rFonts w:ascii="Book Antiqua" w:eastAsia="Book Antiqua" w:hAnsi="Book Antiqua" w:cs="Book Antiqua"/>
        </w:rPr>
        <w:t xml:space="preserve"> </w:t>
      </w:r>
      <w:r w:rsidRPr="00917D37">
        <w:rPr>
          <w:rFonts w:ascii="Book Antiqua" w:eastAsia="Book Antiqua" w:hAnsi="Book Antiqua" w:cs="Book Antiqua"/>
          <w:b/>
          <w:bCs/>
        </w:rPr>
        <w:t xml:space="preserve">Studies using reporter system based on known </w:t>
      </w:r>
      <w:r w:rsidR="00EC1E82" w:rsidRPr="00917D37">
        <w:rPr>
          <w:rFonts w:ascii="Book Antiqua" w:eastAsia="Book Antiqua" w:hAnsi="Book Antiqua" w:cs="Book Antiqua"/>
          <w:b/>
          <w:bCs/>
        </w:rPr>
        <w:t>cancer stem cells</w:t>
      </w:r>
      <w:r w:rsidRPr="00917D37">
        <w:rPr>
          <w:rFonts w:ascii="Book Antiqua" w:eastAsia="Book Antiqua" w:hAnsi="Book Antiqua" w:cs="Book Antiqua"/>
          <w:b/>
          <w:bCs/>
        </w:rPr>
        <w:t xml:space="preserve"> biomarkers</w:t>
      </w:r>
    </w:p>
    <w:tbl>
      <w:tblPr>
        <w:tblW w:w="0" w:type="auto"/>
        <w:tblInd w:w="75" w:type="dxa"/>
        <w:tblBorders>
          <w:top w:val="single" w:sz="4" w:space="0" w:color="auto"/>
          <w:bottom w:val="single" w:sz="4" w:space="0" w:color="auto"/>
        </w:tblBorders>
        <w:tblLook w:val="04A0" w:firstRow="1" w:lastRow="0" w:firstColumn="1" w:lastColumn="0" w:noHBand="0" w:noVBand="1"/>
      </w:tblPr>
      <w:tblGrid>
        <w:gridCol w:w="1634"/>
        <w:gridCol w:w="1709"/>
        <w:gridCol w:w="2332"/>
        <w:gridCol w:w="3640"/>
      </w:tblGrid>
      <w:tr w:rsidR="003611F2" w:rsidRPr="00917D37" w14:paraId="625CFEE2" w14:textId="77777777" w:rsidTr="00EC1E82">
        <w:tc>
          <w:tcPr>
            <w:tcW w:w="1635" w:type="dxa"/>
            <w:tcBorders>
              <w:top w:val="single" w:sz="4" w:space="0" w:color="auto"/>
              <w:bottom w:val="single" w:sz="4" w:space="0" w:color="auto"/>
            </w:tcBorders>
            <w:tcMar>
              <w:top w:w="15" w:type="dxa"/>
              <w:left w:w="15" w:type="dxa"/>
              <w:bottom w:w="15" w:type="dxa"/>
              <w:right w:w="15" w:type="dxa"/>
            </w:tcMar>
            <w:hideMark/>
          </w:tcPr>
          <w:p w14:paraId="6E2DC410" w14:textId="77777777" w:rsidR="003611F2" w:rsidRPr="00917D37" w:rsidRDefault="003611F2" w:rsidP="00917D37">
            <w:pPr>
              <w:adjustRightInd w:val="0"/>
              <w:snapToGrid w:val="0"/>
              <w:spacing w:line="360" w:lineRule="auto"/>
              <w:jc w:val="both"/>
              <w:textAlignment w:val="baseline"/>
              <w:rPr>
                <w:rFonts w:ascii="Book Antiqua" w:hAnsi="Book Antiqua"/>
                <w:b/>
                <w:bCs/>
                <w:lang w:eastAsia="es-ES"/>
              </w:rPr>
            </w:pPr>
            <w:r w:rsidRPr="00917D37">
              <w:rPr>
                <w:rFonts w:ascii="Book Antiqua" w:hAnsi="Book Antiqua"/>
                <w:b/>
                <w:bCs/>
                <w:lang w:eastAsia="es-ES"/>
              </w:rPr>
              <w:t>Promoter gene/element response</w:t>
            </w:r>
          </w:p>
        </w:tc>
        <w:tc>
          <w:tcPr>
            <w:tcW w:w="1692" w:type="dxa"/>
            <w:tcBorders>
              <w:top w:val="single" w:sz="4" w:space="0" w:color="auto"/>
              <w:bottom w:val="single" w:sz="4" w:space="0" w:color="auto"/>
            </w:tcBorders>
            <w:tcMar>
              <w:top w:w="15" w:type="dxa"/>
              <w:left w:w="15" w:type="dxa"/>
              <w:bottom w:w="15" w:type="dxa"/>
              <w:right w:w="15" w:type="dxa"/>
            </w:tcMar>
            <w:hideMark/>
          </w:tcPr>
          <w:p w14:paraId="6CC78B07" w14:textId="77777777" w:rsidR="003611F2" w:rsidRPr="00917D37" w:rsidRDefault="003611F2" w:rsidP="00917D37">
            <w:pPr>
              <w:adjustRightInd w:val="0"/>
              <w:snapToGrid w:val="0"/>
              <w:spacing w:line="360" w:lineRule="auto"/>
              <w:jc w:val="both"/>
              <w:textAlignment w:val="baseline"/>
              <w:rPr>
                <w:rFonts w:ascii="Book Antiqua" w:hAnsi="Book Antiqua"/>
                <w:b/>
                <w:bCs/>
                <w:lang w:eastAsia="es-ES"/>
              </w:rPr>
            </w:pPr>
            <w:r w:rsidRPr="00917D37">
              <w:rPr>
                <w:rFonts w:ascii="Book Antiqua" w:hAnsi="Book Antiqua"/>
                <w:b/>
                <w:bCs/>
                <w:lang w:eastAsia="es-ES"/>
              </w:rPr>
              <w:t>Reporter gene</w:t>
            </w:r>
          </w:p>
        </w:tc>
        <w:tc>
          <w:tcPr>
            <w:tcW w:w="2332" w:type="dxa"/>
            <w:tcBorders>
              <w:top w:val="single" w:sz="4" w:space="0" w:color="auto"/>
              <w:bottom w:val="single" w:sz="4" w:space="0" w:color="auto"/>
            </w:tcBorders>
            <w:tcMar>
              <w:top w:w="15" w:type="dxa"/>
              <w:left w:w="15" w:type="dxa"/>
              <w:bottom w:w="15" w:type="dxa"/>
              <w:right w:w="15" w:type="dxa"/>
            </w:tcMar>
            <w:hideMark/>
          </w:tcPr>
          <w:p w14:paraId="3E2D7711" w14:textId="77777777" w:rsidR="003611F2" w:rsidRPr="00917D37" w:rsidRDefault="003611F2" w:rsidP="00917D37">
            <w:pPr>
              <w:adjustRightInd w:val="0"/>
              <w:snapToGrid w:val="0"/>
              <w:spacing w:line="360" w:lineRule="auto"/>
              <w:jc w:val="both"/>
              <w:textAlignment w:val="baseline"/>
              <w:rPr>
                <w:rFonts w:ascii="Book Antiqua" w:hAnsi="Book Antiqua"/>
                <w:b/>
                <w:bCs/>
                <w:lang w:eastAsia="es-ES"/>
              </w:rPr>
            </w:pPr>
            <w:r w:rsidRPr="00917D37">
              <w:rPr>
                <w:rFonts w:ascii="Book Antiqua" w:hAnsi="Book Antiqua"/>
                <w:b/>
                <w:bCs/>
                <w:lang w:eastAsia="es-ES"/>
              </w:rPr>
              <w:t>Tumor type</w:t>
            </w:r>
          </w:p>
        </w:tc>
        <w:tc>
          <w:tcPr>
            <w:tcW w:w="3656" w:type="dxa"/>
            <w:tcBorders>
              <w:top w:val="single" w:sz="4" w:space="0" w:color="auto"/>
              <w:bottom w:val="single" w:sz="4" w:space="0" w:color="auto"/>
            </w:tcBorders>
            <w:tcMar>
              <w:top w:w="15" w:type="dxa"/>
              <w:left w:w="15" w:type="dxa"/>
              <w:bottom w:w="15" w:type="dxa"/>
              <w:right w:w="15" w:type="dxa"/>
            </w:tcMar>
            <w:hideMark/>
          </w:tcPr>
          <w:p w14:paraId="713D93D3" w14:textId="77777777" w:rsidR="003611F2" w:rsidRPr="00917D37" w:rsidRDefault="003611F2" w:rsidP="00917D37">
            <w:pPr>
              <w:tabs>
                <w:tab w:val="left" w:pos="226"/>
              </w:tabs>
              <w:adjustRightInd w:val="0"/>
              <w:snapToGrid w:val="0"/>
              <w:spacing w:line="360" w:lineRule="auto"/>
              <w:jc w:val="both"/>
              <w:textAlignment w:val="baseline"/>
              <w:rPr>
                <w:rFonts w:ascii="Book Antiqua" w:hAnsi="Book Antiqua"/>
                <w:b/>
                <w:bCs/>
                <w:lang w:eastAsia="es-ES"/>
              </w:rPr>
            </w:pPr>
            <w:r w:rsidRPr="00917D37">
              <w:rPr>
                <w:rFonts w:ascii="Book Antiqua" w:hAnsi="Book Antiqua"/>
                <w:b/>
                <w:bCs/>
                <w:lang w:eastAsia="es-ES"/>
              </w:rPr>
              <w:t>Functional assays performed for validation</w:t>
            </w:r>
          </w:p>
        </w:tc>
      </w:tr>
      <w:tr w:rsidR="00EC1E82" w:rsidRPr="00917D37" w14:paraId="342D2483" w14:textId="77777777" w:rsidTr="00EC1E82">
        <w:trPr>
          <w:trHeight w:val="402"/>
        </w:trPr>
        <w:tc>
          <w:tcPr>
            <w:tcW w:w="1635" w:type="dxa"/>
            <w:vMerge w:val="restart"/>
            <w:tcBorders>
              <w:top w:val="single" w:sz="4" w:space="0" w:color="auto"/>
            </w:tcBorders>
            <w:tcMar>
              <w:top w:w="15" w:type="dxa"/>
              <w:left w:w="15" w:type="dxa"/>
              <w:bottom w:w="15" w:type="dxa"/>
              <w:right w:w="15" w:type="dxa"/>
            </w:tcMar>
            <w:hideMark/>
          </w:tcPr>
          <w:p w14:paraId="24AB2069" w14:textId="68F158A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ALDH </w:t>
            </w:r>
          </w:p>
        </w:tc>
        <w:tc>
          <w:tcPr>
            <w:tcW w:w="1692" w:type="dxa"/>
            <w:vMerge w:val="restart"/>
            <w:tcBorders>
              <w:top w:val="single" w:sz="4" w:space="0" w:color="auto"/>
            </w:tcBorders>
            <w:tcMar>
              <w:top w:w="15" w:type="dxa"/>
              <w:left w:w="15" w:type="dxa"/>
              <w:bottom w:w="15" w:type="dxa"/>
              <w:right w:w="15" w:type="dxa"/>
            </w:tcMar>
            <w:hideMark/>
          </w:tcPr>
          <w:p w14:paraId="54071CBB" w14:textId="5BDE49A5"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Far red fluorescent protein (</w:t>
            </w:r>
            <w:proofErr w:type="spellStart"/>
            <w:r w:rsidRPr="00917D37">
              <w:rPr>
                <w:rFonts w:ascii="Book Antiqua" w:hAnsi="Book Antiqua"/>
                <w:lang w:eastAsia="es-ES"/>
              </w:rPr>
              <w:t>mNeptune</w:t>
            </w:r>
            <w:proofErr w:type="spellEnd"/>
            <w:r w:rsidRPr="00917D37">
              <w:rPr>
                <w:rFonts w:ascii="Book Antiqua" w:hAnsi="Book Antiqua"/>
                <w:lang w:eastAsia="es-ES"/>
              </w:rPr>
              <w:t>)</w:t>
            </w:r>
          </w:p>
          <w:p w14:paraId="79BC1ACD"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p w14:paraId="2FE621CE" w14:textId="405D1ED6" w:rsidR="00EC1E82" w:rsidRPr="00917D37" w:rsidRDefault="00EC1E82" w:rsidP="00917D37">
            <w:pPr>
              <w:adjustRightInd w:val="0"/>
              <w:snapToGrid w:val="0"/>
              <w:spacing w:line="360" w:lineRule="auto"/>
              <w:jc w:val="both"/>
              <w:textAlignment w:val="baseline"/>
              <w:rPr>
                <w:rFonts w:ascii="Book Antiqua" w:hAnsi="Book Antiqua"/>
                <w:lang w:eastAsia="es-ES"/>
              </w:rPr>
            </w:pPr>
            <w:proofErr w:type="spellStart"/>
            <w:r w:rsidRPr="00917D37">
              <w:rPr>
                <w:rFonts w:ascii="Book Antiqua" w:hAnsi="Book Antiqua"/>
                <w:lang w:eastAsia="es-ES"/>
              </w:rPr>
              <w:t>tdTomato</w:t>
            </w:r>
            <w:proofErr w:type="spellEnd"/>
            <w:r w:rsidRPr="00917D37">
              <w:rPr>
                <w:rFonts w:ascii="Book Antiqua" w:hAnsi="Book Antiqua"/>
                <w:lang w:eastAsia="es-ES"/>
              </w:rPr>
              <w:t xml:space="preserve"> fluorescent protein</w:t>
            </w:r>
          </w:p>
          <w:p w14:paraId="4F74D507"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p w14:paraId="2AAB9695" w14:textId="02186F6E"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DsRed2 fluorescent protein</w:t>
            </w:r>
          </w:p>
        </w:tc>
        <w:tc>
          <w:tcPr>
            <w:tcW w:w="2332" w:type="dxa"/>
            <w:vMerge w:val="restart"/>
            <w:tcBorders>
              <w:top w:val="single" w:sz="4" w:space="0" w:color="auto"/>
            </w:tcBorders>
            <w:tcMar>
              <w:top w:w="15" w:type="dxa"/>
              <w:left w:w="15" w:type="dxa"/>
              <w:bottom w:w="15" w:type="dxa"/>
              <w:right w:w="15" w:type="dxa"/>
            </w:tcMar>
            <w:hideMark/>
          </w:tcPr>
          <w:p w14:paraId="13BC9531" w14:textId="1D64F8CD"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02/pmic.201800454","ISSN":"16159861","PMID":"31430054","abstract":"Many solid cancers are hierarchically organized with a small number of cancer stem cells (CSCs) able to regrow a tumor, while their progeny lacks this feature. Breast CSC is known to contribute to therapy resistance. The study of those cells is usually based on their cell-surface markers like CD44high/CD24low/neg or their aldehyde dehydrogenase (ALDH) activity. However, these markers cannot be used to track the dynamics of CSC. Here, a transcriptomic analysis is performed to identify segregating gene expression in CSCs and non-CSCs, sorted by Aldefluor assay. It is observed that among ALDH-associated genes, only ALDH1A1 isoform is increased in CSCs. A CSC reporter system is then developed by using a far red-fluorescent protein (mNeptune) under the control of ALDH1A1 promoter. mNeptune-positive cells exhibit higher sphere-forming capacity, tumor formation, and increased resistance to anticancer therapies. These results indicate that the reporter identifies cells with stemness characteristics. Moreover, live tracking of cells in a microfluidic system reveals a higher extravasation potential of CSCs. Live tracking of non-CSCs under irradiation treatment show, for the first time, live reprogramming of non-CSCs into CSCs. Therefore, the reporter will allow for cell tracking to better understand the implication of CSCs in breast cancer development and recurrence.","author":[{"dropping-particle":"","family":"Bidan","given":"Nadège","non-dropping-particle":"","parse-names":false,"suffix":""},{"dropping-particle":"","family":"Bailleul-Dubois","given":"Justine","non-dropping-particle":"","parse-names":false,"suffix":""},{"dropping-particle":"","family":"Duval","given":"Jérémy","non-dropping-particle":"","parse-names":false,"suffix":""},{"dropping-particle":"","family":"Winter","given":"Marie","non-dropping-particle":"","parse-names":false,"suffix":""},{"dropping-particle":"","family":"Denoulet","given":"Marie","non-dropping-particle":"","parse-names":false,"suffix":""},{"dropping-particle":"","family":"Hannebicque","given":"Karine","non-dropping-particle":"","parse-names":false,"suffix":""},{"dropping-particle":"","family":"El-Sayed","given":"Ihsan Y.","non-dropping-particle":"","parse-names":false,"suffix":""},{"dropping-particle":"","family":"Ginestier","given":"Christophe","non-dropping-particle":"","parse-names":false,"suffix":""},{"dropping-particle":"","family":"Forissier","given":"Violaine","non-dropping-particle":"","parse-names":false,"suffix":""},{"dropping-particle":"","family":"Charafe-Jauffret","given":"Emmanuelle","non-dropping-particle":"","parse-names":false,"suffix":""},{"dropping-particle":"","family":"Macario","given":"Manon","non-dropping-particle":"","parse-names":false,"suffix":""},{"dropping-particle":"","family":"Matsunaga","given":"Yukiko T.","non-dropping-particle":"","parse-names":false,"suffix":""},{"dropping-particle":"","family":"Meignan","given":"Samuel","non-dropping-particle":"","parse-names":false,"suffix":""},{"dropping-particle":"","family":"Anquez","given":"François","non-dropping-particle":"","parse-names":false,"suffix":""},{"dropping-particle":"","family":"Julien","given":"Sylvain","non-dropping-particle":"","parse-names":false,"suffix":""},{"dropping-particle":"","family":"Bonnefond","given":"Amélie","non-dropping-particle":"","parse-names":false,"suffix":""},{"dropping-particle":"","family":"Derhourhi","given":"Mehdi","non-dropping-particle":"","parse-names":false,"suffix":""},{"dropping-particle":"","family":"Bourhis","given":"Xuefen","non-dropping-particle":"Le","parse-names":false,"suffix":""},{"dropping-particle":"","family":"Lagadec","given":"Chann","non-dropping-particle":"","parse-names":false,"suffix":""}],"container-title":"Proteomics","id":"ITEM-1","issue":"21-22","issued":{"date-parts":[["2019"]]},"title":"Transcriptomic Analysis of Breast Cancer Stem Cells and Development of a pALDH1A1:mNeptune Reporter System for Live Tracking","type":"article-journal","volume":"19"},"uris":["http://www.mendeley.com/documents/?uuid=a1bd4d08-056d-495e-bd39-438066605564"]}],"mendeley":{"formattedCitation":"&lt;sup&gt;[31]&lt;/sup&gt;","plainTextFormattedCitation":"[31]","previouslyFormattedCitation":"&lt;sup&gt;[31]&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31]</w:t>
            </w:r>
            <w:r w:rsidRPr="00917D37">
              <w:rPr>
                <w:rFonts w:ascii="Book Antiqua" w:hAnsi="Book Antiqua"/>
                <w:lang w:eastAsia="es-ES"/>
              </w:rPr>
              <w:fldChar w:fldCharType="end"/>
            </w:r>
          </w:p>
        </w:tc>
        <w:tc>
          <w:tcPr>
            <w:tcW w:w="3656" w:type="dxa"/>
            <w:tcBorders>
              <w:top w:val="single" w:sz="4" w:space="0" w:color="auto"/>
            </w:tcBorders>
            <w:tcMar>
              <w:top w:w="15" w:type="dxa"/>
              <w:left w:w="15" w:type="dxa"/>
              <w:bottom w:w="15" w:type="dxa"/>
              <w:right w:w="15" w:type="dxa"/>
            </w:tcMar>
            <w:hideMark/>
          </w:tcPr>
          <w:p w14:paraId="1271D60B" w14:textId="4CEC74D0"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2DD2F4F1" w14:textId="77777777" w:rsidTr="00EC1E82">
        <w:trPr>
          <w:trHeight w:val="871"/>
        </w:trPr>
        <w:tc>
          <w:tcPr>
            <w:tcW w:w="1635" w:type="dxa"/>
            <w:vMerge/>
            <w:tcMar>
              <w:top w:w="15" w:type="dxa"/>
              <w:left w:w="15" w:type="dxa"/>
              <w:bottom w:w="15" w:type="dxa"/>
              <w:right w:w="15" w:type="dxa"/>
            </w:tcMar>
          </w:tcPr>
          <w:p w14:paraId="383D802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2A6A964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56135B5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3FA4BC27" w14:textId="6926E11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6712B460" w14:textId="77777777" w:rsidTr="00EC1E82">
        <w:trPr>
          <w:trHeight w:val="871"/>
        </w:trPr>
        <w:tc>
          <w:tcPr>
            <w:tcW w:w="1635" w:type="dxa"/>
            <w:vMerge/>
            <w:tcMar>
              <w:top w:w="15" w:type="dxa"/>
              <w:left w:w="15" w:type="dxa"/>
              <w:bottom w:w="15" w:type="dxa"/>
              <w:right w:w="15" w:type="dxa"/>
            </w:tcMar>
          </w:tcPr>
          <w:p w14:paraId="19EA5F3D"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4F546ABF"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748FF51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51B9FC59" w14:textId="2DBEDC1A"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Reprogramming of non-CSCs to CSCs after cytotoxic treatments</w:t>
            </w:r>
          </w:p>
        </w:tc>
      </w:tr>
      <w:tr w:rsidR="00EC1E82" w:rsidRPr="00917D37" w14:paraId="1C4D4840" w14:textId="77777777" w:rsidTr="00EC1E82">
        <w:trPr>
          <w:trHeight w:val="436"/>
        </w:trPr>
        <w:tc>
          <w:tcPr>
            <w:tcW w:w="1635" w:type="dxa"/>
            <w:vMerge/>
            <w:tcMar>
              <w:top w:w="15" w:type="dxa"/>
              <w:left w:w="15" w:type="dxa"/>
              <w:bottom w:w="15" w:type="dxa"/>
              <w:right w:w="15" w:type="dxa"/>
            </w:tcMar>
          </w:tcPr>
          <w:p w14:paraId="0A1DBF5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324158A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0FF1AF9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45E9256B" w14:textId="5B7720A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Extravasation potential</w:t>
            </w:r>
          </w:p>
        </w:tc>
      </w:tr>
      <w:tr w:rsidR="00EC1E82" w:rsidRPr="00917D37" w14:paraId="04255DCE" w14:textId="77777777" w:rsidTr="00EC1E82">
        <w:trPr>
          <w:trHeight w:val="636"/>
        </w:trPr>
        <w:tc>
          <w:tcPr>
            <w:tcW w:w="1635" w:type="dxa"/>
            <w:vMerge/>
            <w:tcMar>
              <w:top w:w="15" w:type="dxa"/>
              <w:left w:w="15" w:type="dxa"/>
              <w:bottom w:w="15" w:type="dxa"/>
              <w:right w:w="15" w:type="dxa"/>
            </w:tcMar>
          </w:tcPr>
          <w:p w14:paraId="26349B2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4B3140FF"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3B974CF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36701012"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r w:rsidRPr="00917D37">
              <w:rPr>
                <w:rFonts w:ascii="Book Antiqua" w:hAnsi="Book Antiqua"/>
                <w:lang w:eastAsia="es-ES"/>
              </w:rPr>
              <w:t xml:space="preserve"> </w:t>
            </w:r>
          </w:p>
        </w:tc>
      </w:tr>
      <w:tr w:rsidR="00EC1E82" w:rsidRPr="00917D37" w14:paraId="4B37B993" w14:textId="77777777" w:rsidTr="00EC1E82">
        <w:trPr>
          <w:trHeight w:val="413"/>
        </w:trPr>
        <w:tc>
          <w:tcPr>
            <w:tcW w:w="1635" w:type="dxa"/>
            <w:vMerge/>
            <w:vAlign w:val="center"/>
            <w:hideMark/>
          </w:tcPr>
          <w:p w14:paraId="42DE8F2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hideMark/>
          </w:tcPr>
          <w:p w14:paraId="6F25C12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val="restart"/>
            <w:tcMar>
              <w:top w:w="15" w:type="dxa"/>
              <w:left w:w="15" w:type="dxa"/>
              <w:bottom w:w="15" w:type="dxa"/>
              <w:right w:w="15" w:type="dxa"/>
            </w:tcMar>
            <w:hideMark/>
          </w:tcPr>
          <w:p w14:paraId="166FB8AE" w14:textId="685200E9"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and colon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nano.2015.07.009","ISSN":"15499642","PMID":"26238079","abstract":"To be able to study the efficacy of targeted nanomedicines in marginal population of highly aggressive cancer stem cells (CSC), we have developed a novel in vitro fluorescent CSC model that allows us to visualize these cells in heterogeneous population and to monitor CSC biological performance after therapy. In this model tdTomato reporter gene is driven by CSC specific (ALDH1A1) promoter and contrary to other similar models, CSC differentiation and un-differentiation processes are not restrained and longitudinal studies are feasible. We used this model for preclinical validation of poly[(. d,. l-lactide-co-glycolide)-co-PEG] (PLGA-. co-PEG) micelles loaded with paclitaxel. Further, active targeting against CD44 and EGFR receptors was validated in breast and colon cancer cell lines. Accordingly, specific active targeting toward surface receptors enhances the performance of nanomedicines and sensitizes CSC to paclitaxel based chemotherapy. From the Clinical Editor: Many current cancer therapies fail because of the failure to target cancer stem cells. This surviving population soon proliferates and differentiates into more cancer cells. In this interesting article, the authors designed an in vitro cancer stem cell model to study the effects of active targeting using antibody-labeled micelles containing chemotherapeutic agent. This new model should allow future testing of various drug/carrier platforms before the clinical phase.","author":[{"dropping-particle":"","family":"Gener","given":"Petra","non-dropping-particle":"","parse-names":false,"suffix":""},{"dropping-particle":"","family":"Gouveia","given":"Luis Pleno","non-dropping-particle":"","parse-names":false,"suffix":""},{"dropping-particle":"","family":"Sabat","given":"Guillem Romero","non-dropping-particle":"","parse-names":false,"suffix":""},{"dropping-particle":"","family":"Sousa Rafael","given":"Diana Fernandes","non-dropping-particle":"de","parse-names":false,"suffix":""},{"dropping-particle":"","family":"Fort","given":"Núria Bergadà","non-dropping-particle":"","parse-names":false,"suffix":""},{"dropping-particle":"","family":"Arranja","given":"Alexandra","non-dropping-particle":"","parse-names":false,"suffix":""},{"dropping-particle":"","family":"Fernández","given":"Yolanda","non-dropping-particle":"","parse-names":false,"suffix":""},{"dropping-particle":"","family":"Prieto","given":"Rafael Miñana","non-dropping-particle":"","parse-names":false,"suffix":""},{"dropping-particle":"","family":"Ortega","given":"Joan Sayos","non-dropping-particle":"","parse-names":false,"suffix":""},{"dropping-particle":"","family":"Arango","given":"Diego","non-dropping-particle":"","parse-names":false,"suffix":""},{"dropping-particle":"","family":"Abasolo","given":"Ibane","non-dropping-particle":"","parse-names":false,"suffix":""},{"dropping-particle":"","family":"Videira","given":"Mafalda","non-dropping-particle":"","parse-names":false,"suffix":""},{"dropping-particle":"","family":"Schwartz","given":"Simo","non-dropping-particle":"","parse-names":false,"suffix":""}],"container-title":"Nanomedicine: Nanotechnology, Biology, and Medicine","id":"ITEM-1","issue":"8","issued":{"date-parts":[["2015","11","1"]]},"page":"1883-1892","publisher":"Elsevier Inc.","title":"Fluorescent CSC models evidence that targeted nanomedicines improve treatment sensitivity of breast and colon cancer stem cells","type":"article-journal","volume":"11"},"uris":["http://www.mendeley.com/documents/?uuid=eb3a5fef-8138-3df0-b0d2-9ceabc1b781a"]}],"mendeley":{"formattedCitation":"&lt;sup&gt;[35]&lt;/sup&gt;","plainTextFormattedCitation":"[35]","previouslyFormattedCitation":"&lt;sup&gt;[35]&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35]</w:t>
            </w:r>
            <w:r w:rsidRPr="00917D37">
              <w:rPr>
                <w:rFonts w:ascii="Book Antiqua" w:hAnsi="Book Antiqua"/>
                <w:lang w:eastAsia="es-ES"/>
              </w:rPr>
              <w:fldChar w:fldCharType="end"/>
            </w:r>
          </w:p>
        </w:tc>
        <w:tc>
          <w:tcPr>
            <w:tcW w:w="3656" w:type="dxa"/>
            <w:tcMar>
              <w:top w:w="15" w:type="dxa"/>
              <w:left w:w="15" w:type="dxa"/>
              <w:bottom w:w="15" w:type="dxa"/>
              <w:right w:w="15" w:type="dxa"/>
            </w:tcMar>
            <w:hideMark/>
          </w:tcPr>
          <w:p w14:paraId="6E2CE41A" w14:textId="398EF00E"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130DC663" w14:textId="77777777" w:rsidTr="00EC1E82">
        <w:trPr>
          <w:trHeight w:val="815"/>
        </w:trPr>
        <w:tc>
          <w:tcPr>
            <w:tcW w:w="1635" w:type="dxa"/>
            <w:vMerge/>
            <w:vAlign w:val="center"/>
          </w:tcPr>
          <w:p w14:paraId="200D369F"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tcPr>
          <w:p w14:paraId="35F5401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tcMar>
              <w:top w:w="15" w:type="dxa"/>
              <w:left w:w="15" w:type="dxa"/>
              <w:bottom w:w="15" w:type="dxa"/>
              <w:right w:w="15" w:type="dxa"/>
            </w:tcMar>
          </w:tcPr>
          <w:p w14:paraId="1CA7788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5FC7E7A0" w14:textId="19CDEAD1"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02C533D6" w14:textId="77777777" w:rsidTr="00EC1E82">
        <w:trPr>
          <w:trHeight w:val="614"/>
        </w:trPr>
        <w:tc>
          <w:tcPr>
            <w:tcW w:w="1635" w:type="dxa"/>
            <w:vMerge/>
            <w:vAlign w:val="center"/>
          </w:tcPr>
          <w:p w14:paraId="3D09366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tcPr>
          <w:p w14:paraId="2578432A"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tcMar>
              <w:top w:w="15" w:type="dxa"/>
              <w:left w:w="15" w:type="dxa"/>
              <w:bottom w:w="15" w:type="dxa"/>
              <w:right w:w="15" w:type="dxa"/>
            </w:tcMar>
          </w:tcPr>
          <w:p w14:paraId="11B57BE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7A5DFD23"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r w:rsidR="00EC1E82" w:rsidRPr="00917D37" w14:paraId="4BE67569" w14:textId="77777777" w:rsidTr="00EC1E82">
        <w:trPr>
          <w:trHeight w:val="380"/>
        </w:trPr>
        <w:tc>
          <w:tcPr>
            <w:tcW w:w="1635" w:type="dxa"/>
            <w:vMerge/>
            <w:vAlign w:val="center"/>
            <w:hideMark/>
          </w:tcPr>
          <w:p w14:paraId="33D7074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hideMark/>
          </w:tcPr>
          <w:p w14:paraId="5B3E340F"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val="restart"/>
            <w:tcMar>
              <w:top w:w="15" w:type="dxa"/>
              <w:left w:w="15" w:type="dxa"/>
              <w:bottom w:w="15" w:type="dxa"/>
              <w:right w:w="15" w:type="dxa"/>
            </w:tcMar>
            <w:hideMark/>
          </w:tcPr>
          <w:p w14:paraId="7C600F6B" w14:textId="656F2D9E"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Oral squamous cell carcin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yexcr.2019.111551","ISSN":"10902422","PMID":"31401066","abstract":"Cancer stem cells (CSCs) are a subset of cancer cells, which possess self-renewal ability, and lead to tumor progression, metastasis, and resistance to therapy. Live detection and isolation of CSCs are important to understand the biology of CSCs as well as to screen drugs that target them. Even though CSCs are detected using surface markers, there is a lot of inconsistencies for that in a given cancer type. At the same time, self-renewal markers like ALDH1A1, OCT4A and SOX2, which are intracellular molecules, are reliable markers for CSCs in different cancers. In the present study, we generated a reporter construct for self-renewing CSCs, based on ALDH1A1 expression. Oral cancer cells harboring ALDH1A1-DsRed2 were used to screen inhibitors that target CSCs. Our results showed that Comb1, a cocktail of inhibitors for EGF and TGF-β pathways and their intermediates, effectively reduced the DsRed2 population to 34%. Our immunohistochemical analysis on primary oral cancer corroborated the importance of EGF and TGF-β pathways in sustaining CSCs. Since these two pathways are also critical for the self-renewal and differentiation of normal stem cells, Comb1 might abolish them as well. On analysis of the effect of Comb1 on normal murine bone marrow cells, there was no significant change in the stem cell self-renewal and differentiation potential in the treated group compared to untreated cells. To conclude, we claim that ALDH1A1-DsRed2 is a useful tool to detect CSCs, and Comb1 is effective in targeting CSCs without affecting normal stem cells.","author":[{"dropping-particle":"","family":"Shanmugam","given":"Geetha","non-dropping-particle":"","parse-names":false,"suffix":""},{"dropping-particle":"","family":"Mohan","given":"Amrutha","non-dropping-particle":"","parse-names":false,"suffix":""},{"dropping-particle":"","family":"Kumari","given":"Khushbu","non-dropping-particle":"","parse-names":false,"suffix":""},{"dropping-particle":"","family":"Louis","given":"Jiss Maria","non-dropping-particle":"","parse-names":false,"suffix":""},{"dropping-particle":"","family":"Soumya Krishnan","given":"U.","non-dropping-particle":"","parse-names":false,"suffix":""},{"dropping-particle":"","family":"Balagopal","given":"P. G.","non-dropping-particle":"","parse-names":false,"suffix":""},{"dropping-particle":"","family":"George","given":"Nebu Abraham","non-dropping-particle":"","parse-names":false,"suffix":""},{"dropping-particle":"","family":"Sebastian","given":"Paul","non-dropping-particle":"","parse-names":false,"suffix":""},{"dropping-particle":"","family":"Maliekal","given":"Tessy Thomas","non-dropping-particle":"","parse-names":false,"suffix":""}],"container-title":"Experimental Cell Research","id":"ITEM-1","issue":"2","issued":{"date-parts":[["2019","10","15"]]},"page":"111551","publisher":"Elsevier Inc.","title":"A novel reporter construct for screening small molecule inhibitors that specifically target self-renewing cancer cells","type":"article-journal","volume":"383"},"uris":["http://www.mendeley.com/documents/?uuid=b55e23e6-acf5-3bc7-8a6f-0d823bb2420c"]}],"mendeley":{"formattedCitation":"&lt;sup&gt;[29]&lt;/sup&gt;","plainTextFormattedCitation":"[29]","previouslyFormattedCitation":"&lt;sup&gt;[29]&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29]</w:t>
            </w:r>
            <w:r w:rsidRPr="00917D37">
              <w:rPr>
                <w:rFonts w:ascii="Book Antiqua" w:hAnsi="Book Antiqua"/>
                <w:lang w:eastAsia="es-ES"/>
              </w:rPr>
              <w:fldChar w:fldCharType="end"/>
            </w:r>
          </w:p>
        </w:tc>
        <w:tc>
          <w:tcPr>
            <w:tcW w:w="3656" w:type="dxa"/>
            <w:tcMar>
              <w:top w:w="15" w:type="dxa"/>
              <w:left w:w="15" w:type="dxa"/>
              <w:bottom w:w="15" w:type="dxa"/>
              <w:right w:w="15" w:type="dxa"/>
            </w:tcMar>
            <w:hideMark/>
          </w:tcPr>
          <w:p w14:paraId="1C10CF1E" w14:textId="0048BDA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123BC86A" w14:textId="77777777" w:rsidTr="00EC1E82">
        <w:trPr>
          <w:trHeight w:val="391"/>
        </w:trPr>
        <w:tc>
          <w:tcPr>
            <w:tcW w:w="1635" w:type="dxa"/>
            <w:vMerge/>
            <w:vAlign w:val="center"/>
          </w:tcPr>
          <w:p w14:paraId="3CB35818"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tcPr>
          <w:p w14:paraId="4747707A"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tcMar>
              <w:top w:w="15" w:type="dxa"/>
              <w:left w:w="15" w:type="dxa"/>
              <w:bottom w:w="15" w:type="dxa"/>
              <w:right w:w="15" w:type="dxa"/>
            </w:tcMar>
          </w:tcPr>
          <w:p w14:paraId="1AB2D768"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59FE7783" w14:textId="499FC963"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Xenotransplantation assays</w:t>
            </w:r>
          </w:p>
        </w:tc>
      </w:tr>
      <w:tr w:rsidR="00EC1E82" w:rsidRPr="00917D37" w14:paraId="4DD50BAA" w14:textId="77777777" w:rsidTr="00EC1E82">
        <w:trPr>
          <w:trHeight w:val="614"/>
        </w:trPr>
        <w:tc>
          <w:tcPr>
            <w:tcW w:w="1635" w:type="dxa"/>
            <w:vMerge/>
            <w:vAlign w:val="center"/>
          </w:tcPr>
          <w:p w14:paraId="0AEB203C"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tcPr>
          <w:p w14:paraId="7940490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tcMar>
              <w:top w:w="15" w:type="dxa"/>
              <w:left w:w="15" w:type="dxa"/>
              <w:bottom w:w="15" w:type="dxa"/>
              <w:right w:w="15" w:type="dxa"/>
            </w:tcMar>
          </w:tcPr>
          <w:p w14:paraId="323E8A5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244D8ADD"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 xml:space="preserve">in vitro </w:t>
            </w:r>
          </w:p>
        </w:tc>
      </w:tr>
      <w:tr w:rsidR="00EC1E82" w:rsidRPr="00917D37" w14:paraId="464C4665" w14:textId="77777777" w:rsidTr="00EC1E82">
        <w:trPr>
          <w:trHeight w:val="346"/>
        </w:trPr>
        <w:tc>
          <w:tcPr>
            <w:tcW w:w="1635" w:type="dxa"/>
            <w:vMerge w:val="restart"/>
            <w:tcMar>
              <w:top w:w="15" w:type="dxa"/>
              <w:left w:w="15" w:type="dxa"/>
              <w:bottom w:w="15" w:type="dxa"/>
              <w:right w:w="15" w:type="dxa"/>
            </w:tcMar>
            <w:hideMark/>
          </w:tcPr>
          <w:p w14:paraId="633309DF" w14:textId="5852C2F1"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CD133</w:t>
            </w:r>
          </w:p>
        </w:tc>
        <w:tc>
          <w:tcPr>
            <w:tcW w:w="1692" w:type="dxa"/>
            <w:vMerge w:val="restart"/>
            <w:tcMar>
              <w:top w:w="15" w:type="dxa"/>
              <w:left w:w="15" w:type="dxa"/>
              <w:bottom w:w="15" w:type="dxa"/>
              <w:right w:w="15" w:type="dxa"/>
            </w:tcMar>
            <w:hideMark/>
          </w:tcPr>
          <w:p w14:paraId="380E89DA" w14:textId="6BE77B57" w:rsidR="00EC1E82" w:rsidRPr="00917D37" w:rsidRDefault="00005C55" w:rsidP="00917D37">
            <w:pPr>
              <w:adjustRightInd w:val="0"/>
              <w:snapToGrid w:val="0"/>
              <w:spacing w:line="360" w:lineRule="auto"/>
              <w:jc w:val="both"/>
              <w:textAlignment w:val="baseline"/>
              <w:rPr>
                <w:rFonts w:ascii="Book Antiqua" w:hAnsi="Book Antiqua"/>
                <w:lang w:eastAsia="es-ES"/>
              </w:rPr>
            </w:pPr>
            <w:r>
              <w:rPr>
                <w:rFonts w:ascii="Book Antiqua" w:hAnsi="Book Antiqua"/>
                <w:lang w:eastAsia="es-ES"/>
              </w:rPr>
              <w:t>Luciferase/</w:t>
            </w:r>
            <w:r w:rsidR="00EC1E82" w:rsidRPr="00917D37">
              <w:rPr>
                <w:rFonts w:ascii="Book Antiqua" w:hAnsi="Book Antiqua"/>
                <w:lang w:eastAsia="es-ES"/>
              </w:rPr>
              <w:t>RFP</w:t>
            </w:r>
          </w:p>
          <w:p w14:paraId="7DC9D5F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p w14:paraId="20CB41DF" w14:textId="655148F2"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tc>
        <w:tc>
          <w:tcPr>
            <w:tcW w:w="2332" w:type="dxa"/>
            <w:vMerge w:val="restart"/>
            <w:tcMar>
              <w:top w:w="15" w:type="dxa"/>
              <w:left w:w="15" w:type="dxa"/>
              <w:bottom w:w="15" w:type="dxa"/>
              <w:right w:w="15" w:type="dxa"/>
            </w:tcMar>
            <w:hideMark/>
          </w:tcPr>
          <w:p w14:paraId="30AABB0A" w14:textId="76565590"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li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38/s41598-019-46014-0","ISSN":"20452322","PMID":"31267022","abstract":"The existence of radio- and chemotherapy-surviving cancer stem cells is currently believed to explain the inefficacy of anti-glioblastoma (GBM) therapies. The aim of this study was to determine if a therapeutic strategy specifically targeting GBM stem cells (GSC) would completely eradicate a GBM tumor. In both the in vitro and the in vivo models, ganciclovir therapy targeting proliferating GSC promotes the survival of a quiescent, stem-like cell pool capable of reproducing the tumor upon release of the therapeutic pressure. Images of small niches of therapy-surviving tumor cells show organized networks of vascular-like structures formed by tumor cells expressing CD133 or OCT4/SOX2. These results prompted the investigation of tumor cells differentiated to endothelial and pericytic lineages as a potential reservoir of tumor-initiating capacity. Isolated tumor cells with pericyte and endothelial cell lineage characteristics, grown under tumorsphere forming conditions and were able to reproduce tumors after implantation in mice.","author":[{"dropping-particle":"","family":"Guerra-Rebollo","given":"Marta","non-dropping-particle":"","parse-names":false,"suffix":""},{"dropping-particle":"","family":"Garrido","given":"Cristina","non-dropping-particle":"","parse-names":false,"suffix":""},{"dropping-particle":"","family":"Sánchez-Cid","given":"Lourdes","non-dropping-particle":"","parse-names":false,"suffix":""},{"dropping-particle":"","family":"Soler-Botija","given":"Carolina","non-dropping-particle":"","parse-names":false,"suffix":""},{"dropping-particle":"","family":"Meca-Cortés","given":"Oscar","non-dropping-particle":"","parse-names":false,"suffix":""},{"dropping-particle":"","family":"Rubio","given":"Nuria","non-dropping-particle":"","parse-names":false,"suffix":""},{"dropping-particle":"","family":"Blanco","given":"Jerónimo","non-dropping-particle":"","parse-names":false,"suffix":""}],"container-title":"Scientific Reports","id":"ITEM-1","issue":"1","issued":{"date-parts":[["2019","12","1"]]},"publisher":"Nature Research","title":"Targeting of replicating CD133 and OCT4/SOX2 expressing glioma stem cells selects a cell population that reinitiates tumors upon release of therapeutic pressure","type":"article-journal","volume":"9"},"uris":["http://www.mendeley.com/documents/?uuid=a8eb6f97-88b6-31a7-b218-50c6dc57787c"]}],"mendeley":{"formattedCitation":"&lt;sup&gt;[16]&lt;/sup&gt;","plainTextFormattedCitation":"[16]","previouslyFormattedCitation":"&lt;sup&gt;[16]&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6]</w:t>
            </w:r>
            <w:r w:rsidRPr="00917D37">
              <w:rPr>
                <w:rFonts w:ascii="Book Antiqua" w:hAnsi="Book Antiqua"/>
                <w:lang w:eastAsia="es-ES"/>
              </w:rPr>
              <w:fldChar w:fldCharType="end"/>
            </w:r>
          </w:p>
        </w:tc>
        <w:tc>
          <w:tcPr>
            <w:tcW w:w="3656" w:type="dxa"/>
            <w:tcMar>
              <w:top w:w="15" w:type="dxa"/>
              <w:left w:w="15" w:type="dxa"/>
              <w:bottom w:w="15" w:type="dxa"/>
              <w:right w:w="15" w:type="dxa"/>
            </w:tcMar>
            <w:hideMark/>
          </w:tcPr>
          <w:p w14:paraId="46ABC25D" w14:textId="1427F1F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650A54B9" w14:textId="77777777" w:rsidTr="00EC1E82">
        <w:trPr>
          <w:trHeight w:val="391"/>
        </w:trPr>
        <w:tc>
          <w:tcPr>
            <w:tcW w:w="1635" w:type="dxa"/>
            <w:vMerge/>
            <w:tcMar>
              <w:top w:w="15" w:type="dxa"/>
              <w:left w:w="15" w:type="dxa"/>
              <w:bottom w:w="15" w:type="dxa"/>
              <w:right w:w="15" w:type="dxa"/>
            </w:tcMar>
          </w:tcPr>
          <w:p w14:paraId="5CE18976"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5363584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253E3831"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5EFE8392" w14:textId="383D5218"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62748DA0" w14:textId="77777777" w:rsidTr="00EC1E82">
        <w:trPr>
          <w:trHeight w:val="826"/>
        </w:trPr>
        <w:tc>
          <w:tcPr>
            <w:tcW w:w="1635" w:type="dxa"/>
            <w:vMerge/>
            <w:tcMar>
              <w:top w:w="15" w:type="dxa"/>
              <w:left w:w="15" w:type="dxa"/>
              <w:bottom w:w="15" w:type="dxa"/>
              <w:right w:w="15" w:type="dxa"/>
            </w:tcMar>
          </w:tcPr>
          <w:p w14:paraId="07C80D4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20B1859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555E481F"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1D01A06F" w14:textId="3666AAE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683C7B55" w14:textId="77777777" w:rsidTr="00EC1E82">
        <w:trPr>
          <w:trHeight w:val="436"/>
        </w:trPr>
        <w:tc>
          <w:tcPr>
            <w:tcW w:w="1635" w:type="dxa"/>
            <w:vMerge/>
            <w:tcMar>
              <w:top w:w="15" w:type="dxa"/>
              <w:left w:w="15" w:type="dxa"/>
              <w:bottom w:w="15" w:type="dxa"/>
              <w:right w:w="15" w:type="dxa"/>
            </w:tcMar>
          </w:tcPr>
          <w:p w14:paraId="37D752B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5A8C40B1"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519AB1D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36A4B83B" w14:textId="733D62B3"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r w:rsidR="00EC1E82" w:rsidRPr="00917D37" w14:paraId="6CF68D02" w14:textId="77777777" w:rsidTr="00EC1E82">
        <w:trPr>
          <w:trHeight w:val="826"/>
        </w:trPr>
        <w:tc>
          <w:tcPr>
            <w:tcW w:w="1635" w:type="dxa"/>
            <w:vMerge/>
            <w:tcMar>
              <w:top w:w="15" w:type="dxa"/>
              <w:left w:w="15" w:type="dxa"/>
              <w:bottom w:w="15" w:type="dxa"/>
              <w:right w:w="15" w:type="dxa"/>
            </w:tcMar>
          </w:tcPr>
          <w:p w14:paraId="0A99040E"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2B3D45F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68B19CA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00D45611"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7F535260" w14:textId="77777777" w:rsidTr="00EC1E82">
        <w:trPr>
          <w:trHeight w:val="380"/>
        </w:trPr>
        <w:tc>
          <w:tcPr>
            <w:tcW w:w="1635" w:type="dxa"/>
            <w:vMerge w:val="restart"/>
            <w:tcMar>
              <w:top w:w="15" w:type="dxa"/>
              <w:left w:w="15" w:type="dxa"/>
              <w:bottom w:w="15" w:type="dxa"/>
              <w:right w:w="15" w:type="dxa"/>
            </w:tcMar>
            <w:hideMark/>
          </w:tcPr>
          <w:p w14:paraId="77357E02" w14:textId="71EECD8C"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AFP </w:t>
            </w:r>
          </w:p>
        </w:tc>
        <w:tc>
          <w:tcPr>
            <w:tcW w:w="1692" w:type="dxa"/>
            <w:vMerge w:val="restart"/>
            <w:tcMar>
              <w:top w:w="15" w:type="dxa"/>
              <w:left w:w="15" w:type="dxa"/>
              <w:bottom w:w="15" w:type="dxa"/>
              <w:right w:w="15" w:type="dxa"/>
            </w:tcMar>
            <w:hideMark/>
          </w:tcPr>
          <w:p w14:paraId="5A301374" w14:textId="37EBB02D"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tc>
        <w:tc>
          <w:tcPr>
            <w:tcW w:w="2332" w:type="dxa"/>
            <w:vMerge w:val="restart"/>
            <w:tcMar>
              <w:top w:w="15" w:type="dxa"/>
              <w:left w:w="15" w:type="dxa"/>
              <w:bottom w:w="15" w:type="dxa"/>
              <w:right w:w="15" w:type="dxa"/>
            </w:tcMar>
            <w:hideMark/>
          </w:tcPr>
          <w:p w14:paraId="01672562" w14:textId="698D48A6"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Liver </w:t>
            </w:r>
            <w:r w:rsidRPr="00917D37">
              <w:rPr>
                <w:rFonts w:ascii="Book Antiqua" w:hAnsi="Book Antiqua"/>
                <w:lang w:eastAsia="es-ES"/>
              </w:rPr>
              <w:lastRenderedPageBreak/>
              <w:t xml:space="preserve">(cholangiocarcinoma) </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canlet.2010.01.019","ISSN":"03043835","PMID":"20149523","abstract":"We aimed to demonstrate that alpha-fetoprotein (AFP)-producing cells in cholangiocarcinomas possessed cancer stem cell (CSC)-like properties. AFP enhancer/promoter-driven EGFP gene was transfected into human cholangiocarcinoma cell lines. One cell line, RBE, expressed both AFP and EGFP. Clonal analyses revealed that one EGFP-positive cell generated both EGFP-positive and EGFP-negative cell fractions. However, one EGFP-negative cell never produced EGFP-positive cells. The EGFP-positive cells had a greater tumorigenic potential. Only the EGFP-positive cells expressed Notch1. AFP and Notch1 expression was observed in clinical intrahepatic cholangiocarcinomas. The AFP-producing cells were suggested to be CSCs. The Notch pathway might play an important role in maintaining the CSC characteristics. © 2010 Elsevier Ireland Ltd.","author":[{"dropping-particle":"","family":"Ishii","given":"Takamichi","non-dropping-particle":"","parse-names":false,"suffix":""},{"dropping-particle":"","family":"Yasuchika","given":"Kentaro","non-dropping-particle":"","parse-names":false,"suffix":""},{"dropping-particle":"","family":"Suemori","given":"Hirofumi","non-dropping-particle":"","parse-names":false,"suffix":""},{"dropping-particle":"","family":"Nakatsuji","given":"Norio","non-dropping-particle":"","parse-names":false,"suffix":""},{"dropping-particle":"","family":"Ikai","given":"Iwao","non-dropping-particle":"","parse-names":false,"suffix":""},{"dropping-particle":"","family":"Uemoto","given":"Shinji","non-dropping-particle":"","parse-names":false,"suffix":""}],"container-title":"Cancer Letters","id":"ITEM-1","issue":"1","issued":{"date-parts":[["2010","8"]]},"page":"25-34","publisher":"Cancer Lett","title":"Alpha-fetoprotein producing cells act as cancer progenitor cells in human cholangiocarcinoma","type":"article-journal","volume":"294"},"uris":["http://www.mendeley.com/documents/?uuid=c11e1202-9174-3f7a-a1d2-d468c3dae219"]}],"mendeley":{"formattedCitation":"&lt;sup&gt;[94]&lt;/sup&gt;","plainTextFormattedCitation":"[94]","previouslyFormattedCitation":"&lt;sup&gt;[94]&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94]</w:t>
            </w:r>
            <w:r w:rsidRPr="00917D37">
              <w:rPr>
                <w:rFonts w:ascii="Book Antiqua" w:hAnsi="Book Antiqua"/>
                <w:lang w:eastAsia="es-ES"/>
              </w:rPr>
              <w:fldChar w:fldCharType="end"/>
            </w:r>
          </w:p>
        </w:tc>
        <w:tc>
          <w:tcPr>
            <w:tcW w:w="3656" w:type="dxa"/>
            <w:tcMar>
              <w:top w:w="15" w:type="dxa"/>
              <w:left w:w="15" w:type="dxa"/>
              <w:bottom w:w="15" w:type="dxa"/>
              <w:right w:w="15" w:type="dxa"/>
            </w:tcMar>
            <w:hideMark/>
          </w:tcPr>
          <w:p w14:paraId="6D11C4B7"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lastRenderedPageBreak/>
              <w:t>Sphere formation</w:t>
            </w:r>
          </w:p>
          <w:p w14:paraId="72F0149A" w14:textId="210796D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lastRenderedPageBreak/>
              <w:t xml:space="preserve">Limiting-dilution </w:t>
            </w:r>
          </w:p>
        </w:tc>
      </w:tr>
      <w:tr w:rsidR="00EC1E82" w:rsidRPr="00917D37" w14:paraId="5157EC7D" w14:textId="77777777" w:rsidTr="00EC1E82">
        <w:trPr>
          <w:trHeight w:val="402"/>
        </w:trPr>
        <w:tc>
          <w:tcPr>
            <w:tcW w:w="1635" w:type="dxa"/>
            <w:vMerge/>
            <w:tcMar>
              <w:top w:w="15" w:type="dxa"/>
              <w:left w:w="15" w:type="dxa"/>
              <w:bottom w:w="15" w:type="dxa"/>
              <w:right w:w="15" w:type="dxa"/>
            </w:tcMar>
          </w:tcPr>
          <w:p w14:paraId="40B75FB8"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55DFDBE7"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0804006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1C8FBD25" w14:textId="6068B5C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xenotransplantation</w:t>
            </w:r>
          </w:p>
        </w:tc>
      </w:tr>
      <w:tr w:rsidR="00EC1E82" w:rsidRPr="00917D37" w14:paraId="239DA424" w14:textId="77777777" w:rsidTr="00EC1E82">
        <w:trPr>
          <w:trHeight w:val="1049"/>
        </w:trPr>
        <w:tc>
          <w:tcPr>
            <w:tcW w:w="1635" w:type="dxa"/>
            <w:vMerge/>
            <w:tcMar>
              <w:top w:w="15" w:type="dxa"/>
              <w:left w:w="15" w:type="dxa"/>
              <w:bottom w:w="15" w:type="dxa"/>
              <w:right w:w="15" w:type="dxa"/>
            </w:tcMar>
          </w:tcPr>
          <w:p w14:paraId="13ADE6D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117DC0C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2058DFF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0C93F7FF"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57D2E2A9" w14:textId="77777777" w:rsidTr="00EC1E82">
        <w:trPr>
          <w:trHeight w:val="369"/>
        </w:trPr>
        <w:tc>
          <w:tcPr>
            <w:tcW w:w="1635" w:type="dxa"/>
            <w:vMerge/>
            <w:vAlign w:val="center"/>
            <w:hideMark/>
          </w:tcPr>
          <w:p w14:paraId="3A8C259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hideMark/>
          </w:tcPr>
          <w:p w14:paraId="2D8AB6F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val="restart"/>
            <w:tcMar>
              <w:top w:w="15" w:type="dxa"/>
              <w:left w:w="15" w:type="dxa"/>
              <w:bottom w:w="15" w:type="dxa"/>
              <w:right w:w="15" w:type="dxa"/>
            </w:tcMar>
            <w:hideMark/>
          </w:tcPr>
          <w:p w14:paraId="3D993862" w14:textId="5581BF32"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Pancreatic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canlet.2011.04.023","ISSN":"03043835","PMID":"21616586","abstract":"We aimed to demonstrate the existence of cancer stem cells in human pancreatic cancer, and to clarify that they are alpha-fetoprotein (AFP) producing cells. Six cell lines derived from human pancreatic cancers were examined, and AsPC-1 and PANC-1 were noted to express AFP. Single cell culture assays and xenotransplantation revealed that the AFP-producing cells had the capacity for self-renewal and differentiation, and that these cells were tumorigenic. Furthermore, they were resistant to anti-cancer agents. The ABCA12 transporter was expressed in the AFP-producing cells at a level more than twice as high as that in the non-AFP-producing cells. The AFP-producing cells were shown to be putative pancreatic cancer stem cells. Furthermore, the expression of ABCA12 appears to be associated with drug resistance. © 2011 Elsevier Ireland Ltd.","author":[{"dropping-particle":"","family":"Sasaki","given":"Naoya","non-dropping-particle":"","parse-names":false,"suffix":""},{"dropping-particle":"","family":"Ishii","given":"Takamichi","non-dropping-particle":"","parse-names":false,"suffix":""},{"dropping-particle":"","family":"Kamimura","given":"Ryo","non-dropping-particle":"","parse-names":false,"suffix":""},{"dropping-particle":"","family":"Kajiwara","given":"Masatoshi","non-dropping-particle":"","parse-names":false,"suffix":""},{"dropping-particle":"","family":"Machimoto","given":"Takafumi","non-dropping-particle":"","parse-names":false,"suffix":""},{"dropping-particle":"","family":"Nakatsuji","given":"Norio","non-dropping-particle":"","parse-names":false,"suffix":""},{"dropping-particle":"","family":"Suemori","given":"Hirofumi","non-dropping-particle":"","parse-names":false,"suffix":""},{"dropping-particle":"","family":"Ikai","given":"Iwao","non-dropping-particle":"","parse-names":false,"suffix":""},{"dropping-particle":"","family":"Yasuchika","given":"Kentaro","non-dropping-particle":"","parse-names":false,"suffix":""},{"dropping-particle":"","family":"Uemoto","given":"Shinji","non-dropping-particle":"","parse-names":false,"suffix":""}],"container-title":"Cancer Letters","id":"ITEM-1","issue":"2","issued":{"date-parts":[["2011","9","28"]]},"page":"152-161","title":"Alpha-fetoprotein-producing pancreatic cancer cells possess cancer stem cell characteristics","type":"article-journal","volume":"308"},"uris":["http://www.mendeley.com/documents/?uuid=d20eb6ec-bb5a-3bcb-a0a2-8289df780970"]}],"mendeley":{"formattedCitation":"&lt;sup&gt;[95]&lt;/sup&gt;","plainTextFormattedCitation":"[95]","previouslyFormattedCitation":"&lt;sup&gt;[95]&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95]</w:t>
            </w:r>
            <w:r w:rsidRPr="00917D37">
              <w:rPr>
                <w:rFonts w:ascii="Book Antiqua" w:hAnsi="Book Antiqua"/>
                <w:lang w:eastAsia="es-ES"/>
              </w:rPr>
              <w:fldChar w:fldCharType="end"/>
            </w:r>
            <w:r w:rsidRPr="00917D37">
              <w:rPr>
                <w:rFonts w:ascii="Book Antiqua" w:hAnsi="Book Antiqua"/>
                <w:lang w:eastAsia="es-ES"/>
              </w:rPr>
              <w:t xml:space="preserve"> </w:t>
            </w:r>
          </w:p>
        </w:tc>
        <w:tc>
          <w:tcPr>
            <w:tcW w:w="3656" w:type="dxa"/>
            <w:tcMar>
              <w:top w:w="15" w:type="dxa"/>
              <w:left w:w="15" w:type="dxa"/>
              <w:bottom w:w="15" w:type="dxa"/>
              <w:right w:w="15" w:type="dxa"/>
            </w:tcMar>
            <w:hideMark/>
          </w:tcPr>
          <w:p w14:paraId="7883153E" w14:textId="134A168D"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7EE119B4" w14:textId="77777777" w:rsidTr="00EC1E82">
        <w:trPr>
          <w:trHeight w:val="882"/>
        </w:trPr>
        <w:tc>
          <w:tcPr>
            <w:tcW w:w="1635" w:type="dxa"/>
            <w:vMerge/>
            <w:vAlign w:val="center"/>
          </w:tcPr>
          <w:p w14:paraId="334886F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tcPr>
          <w:p w14:paraId="006E599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246FE7F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7423076F" w14:textId="25E4AD6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7333302D" w14:textId="77777777" w:rsidTr="00EC1E82">
        <w:trPr>
          <w:trHeight w:val="592"/>
        </w:trPr>
        <w:tc>
          <w:tcPr>
            <w:tcW w:w="1635" w:type="dxa"/>
            <w:vMerge/>
            <w:vAlign w:val="center"/>
          </w:tcPr>
          <w:p w14:paraId="3A863244"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tcPr>
          <w:p w14:paraId="494330C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31B3D0A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5A57BE7A"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2C76B0B6" w14:textId="77777777" w:rsidTr="00EC1E82">
        <w:trPr>
          <w:trHeight w:val="380"/>
        </w:trPr>
        <w:tc>
          <w:tcPr>
            <w:tcW w:w="1635" w:type="dxa"/>
            <w:vMerge w:val="restart"/>
            <w:tcMar>
              <w:top w:w="15" w:type="dxa"/>
              <w:left w:w="15" w:type="dxa"/>
              <w:bottom w:w="15" w:type="dxa"/>
              <w:right w:w="15" w:type="dxa"/>
            </w:tcMar>
            <w:hideMark/>
          </w:tcPr>
          <w:p w14:paraId="504E400A" w14:textId="3578E775"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Notch</w:t>
            </w:r>
          </w:p>
        </w:tc>
        <w:tc>
          <w:tcPr>
            <w:tcW w:w="1692" w:type="dxa"/>
            <w:vMerge w:val="restart"/>
            <w:tcMar>
              <w:top w:w="15" w:type="dxa"/>
              <w:left w:w="15" w:type="dxa"/>
              <w:bottom w:w="15" w:type="dxa"/>
              <w:right w:w="15" w:type="dxa"/>
            </w:tcMar>
            <w:hideMark/>
          </w:tcPr>
          <w:p w14:paraId="64FBA6E2" w14:textId="4322F189"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p w14:paraId="2E98F3D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p w14:paraId="253E117B" w14:textId="70ED32E0"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uminescent protein</w:t>
            </w:r>
          </w:p>
        </w:tc>
        <w:tc>
          <w:tcPr>
            <w:tcW w:w="2332" w:type="dxa"/>
            <w:vMerge w:val="restart"/>
            <w:tcMar>
              <w:top w:w="15" w:type="dxa"/>
              <w:left w:w="15" w:type="dxa"/>
              <w:bottom w:w="15" w:type="dxa"/>
              <w:right w:w="15" w:type="dxa"/>
            </w:tcMar>
            <w:hideMark/>
          </w:tcPr>
          <w:p w14:paraId="59316C4E" w14:textId="66B1236D"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158/1535-7163.MCT-14-0228","ISSN":"15388514","PMID":"25673823","abstract":"Developmental pathways such as Notch play a pivotal role in tissue-specific stem cell self-renewal as well as in tumor development. However, the role of Notch signaling in breast cancer stem cells (CSC) remains to be determined. We utilized a lentiviral Notch reporter system to identify a subset of cells with a higher Notch activity (Notch+) or reduced activity (Notch-) in multiple breast cancer cell lines. Using in vitro and mouse xenotransplantation assays, we investigated the role of the Notch pathway in breast CSC regulation. Breast cancer cells with increased Notch activity displayed increased sphere formation as well as expression of breast CSC markers. Interestingly Notch+ cells displayed higher Notch4 expression in both basal and luminal breast cancer cell lines. Moreover, Notch+ cells demonstrated tumor initiation capacity at serial dilutions in mouse xenografts, whereas Notch- cells failed to generate tumors. γ-Secretase inhibitor (GSI), a Notch blocker but not a chemotherapeutic agent, effectively targets these Notch+ cells in vitro and in mouse xenografts. Furthermore, elevatedNotch4 and Hey1 expression in primary patient samples correlated withpoor patient survival. Ourstudy revealed a molecularmechanismfor the role of Notch-mediated regulation of breast CSCs and provided a compelling rationale for CSC-targeted therapeutics.","author":[{"dropping-particle":"","family":"D'Angelo","given":"Rosemarie C.","non-dropping-particle":"","parse-names":false,"suffix":""},{"dropping-particle":"","family":"Ouzounova","given":"Maria","non-dropping-particle":"","parse-names":false,"suffix":""},{"dropping-particle":"","family":"Davis","given":"April","non-dropping-particle":"","parse-names":false,"suffix":""},{"dropping-particle":"","family":"Choi","given":"Daejin","non-dropping-particle":"","parse-names":false,"suffix":""},{"dropping-particle":"","family":"Tchuenkam","given":"Stevie M.","non-dropping-particle":"","parse-names":false,"suffix":""},{"dropping-particle":"","family":"Kim","given":"Gwangil","non-dropping-particle":"","parse-names":false,"suffix":""},{"dropping-particle":"","family":"Luther","given":"Tahra","non-dropping-particle":"","parse-names":false,"suffix":""},{"dropping-particle":"","family":"Quraishi","given":"Ahmed A.","non-dropping-particle":"","parse-names":false,"suffix":""},{"dropping-particle":"","family":"Senbabaoglu","given":"Yasin","non-dropping-particle":"","parse-names":false,"suffix":""},{"dropping-particle":"","family":"Conley","given":"Sarah J.","non-dropping-particle":"","parse-names":false,"suffix":""},{"dropping-particle":"","family":"Clouthier","given":"Shawn G.","non-dropping-particle":"","parse-names":false,"suffix":""},{"dropping-particle":"","family":"Hassan","given":"Khaled A.","non-dropping-particle":"","parse-names":false,"suffix":""},{"dropping-particle":"","family":"Wicha","given":"Max S.","non-dropping-particle":"","parse-names":false,"suffix":""},{"dropping-particle":"","family":"Korkaya","given":"Hasan","non-dropping-particle":"","parse-names":false,"suffix":""}],"container-title":"Molecular Cancer Therapeutics","id":"ITEM-1","issue":"3","issued":{"date-parts":[["2015","3","1"]]},"page":"779-787","publisher":"American Association for Cancer Research Inc.","title":"Notch reporter activity in breast cancer cell lines identifies a subset of cells with stem cell activity","type":"article-journal","volume":"14"},"uris":["http://www.mendeley.com/documents/?uuid=3cf4e4ec-3d90-3041-921e-e7edf47eec67"]}],"mendeley":{"formattedCitation":"&lt;sup&gt;[51]&lt;/sup&gt;","plainTextFormattedCitation":"[51]","previouslyFormattedCitation":"&lt;sup&gt;[51]&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51]</w:t>
            </w:r>
            <w:r w:rsidRPr="00917D37">
              <w:rPr>
                <w:rFonts w:ascii="Book Antiqua" w:hAnsi="Book Antiqua"/>
                <w:lang w:eastAsia="es-ES"/>
              </w:rPr>
              <w:fldChar w:fldCharType="end"/>
            </w:r>
            <w:r w:rsidRPr="00917D37">
              <w:rPr>
                <w:rFonts w:ascii="Book Antiqua" w:hAnsi="Book Antiqua"/>
                <w:lang w:eastAsia="es-ES"/>
              </w:rPr>
              <w:t> </w:t>
            </w:r>
          </w:p>
        </w:tc>
        <w:tc>
          <w:tcPr>
            <w:tcW w:w="3656" w:type="dxa"/>
            <w:tcMar>
              <w:top w:w="15" w:type="dxa"/>
              <w:left w:w="15" w:type="dxa"/>
              <w:bottom w:w="15" w:type="dxa"/>
              <w:right w:w="15" w:type="dxa"/>
            </w:tcMar>
            <w:hideMark/>
          </w:tcPr>
          <w:p w14:paraId="47BCAE47" w14:textId="4F005B91"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755F83FF" w14:textId="77777777" w:rsidTr="00EC1E82">
        <w:trPr>
          <w:trHeight w:val="826"/>
        </w:trPr>
        <w:tc>
          <w:tcPr>
            <w:tcW w:w="1635" w:type="dxa"/>
            <w:vMerge/>
            <w:tcMar>
              <w:top w:w="15" w:type="dxa"/>
              <w:left w:w="15" w:type="dxa"/>
              <w:bottom w:w="15" w:type="dxa"/>
              <w:right w:w="15" w:type="dxa"/>
            </w:tcMar>
          </w:tcPr>
          <w:p w14:paraId="4E5BE3F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3644FC7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0F95CECD"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012B4E17" w14:textId="2DDC2D7A"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74BEADCC" w14:textId="77777777" w:rsidTr="00EC1E82">
        <w:trPr>
          <w:trHeight w:val="625"/>
        </w:trPr>
        <w:tc>
          <w:tcPr>
            <w:tcW w:w="1635" w:type="dxa"/>
            <w:vMerge/>
            <w:tcMar>
              <w:top w:w="15" w:type="dxa"/>
              <w:left w:w="15" w:type="dxa"/>
              <w:bottom w:w="15" w:type="dxa"/>
              <w:right w:w="15" w:type="dxa"/>
            </w:tcMar>
          </w:tcPr>
          <w:p w14:paraId="64B36327"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50EFC87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19EACD16"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5FCA7385"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r w:rsidR="00EC1E82" w:rsidRPr="00917D37" w14:paraId="676D6B31" w14:textId="77777777" w:rsidTr="00EC1E82">
        <w:trPr>
          <w:trHeight w:val="302"/>
        </w:trPr>
        <w:tc>
          <w:tcPr>
            <w:tcW w:w="1635" w:type="dxa"/>
            <w:vMerge/>
            <w:vAlign w:val="center"/>
            <w:hideMark/>
          </w:tcPr>
          <w:p w14:paraId="6066049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hideMark/>
          </w:tcPr>
          <w:p w14:paraId="44CA0F5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val="restart"/>
            <w:tcMar>
              <w:top w:w="15" w:type="dxa"/>
              <w:left w:w="15" w:type="dxa"/>
              <w:bottom w:w="15" w:type="dxa"/>
              <w:right w:w="15" w:type="dxa"/>
            </w:tcMar>
            <w:hideMark/>
          </w:tcPr>
          <w:p w14:paraId="16BB15DC" w14:textId="6E10D5E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ung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158/1078-0432.CCR-12-0370","ISSN":"1557-3265","PMID":"23444212","abstract":"PURPOSE The cancer stem cell theory postulates that tumors contain a subset of cells with stem cell properties of self-renewal, differentiation, and tumor initiation. The purpose of this study is to determine the role of Notch activity in identifying lung cancer stem cells. EXPERIMENTAL DESIGN We investigated the role of Notch activity in lung adenocarcinoma using a Notch GFP reporter construct and a γ-secretase inhibitor (GSI), which inhibits Notch pathway activity. RESULTS Transduction of lung cancer cells with Notch GFP reporter construct identified a subset of cells with high Notch activity (GFP-bright). GFP-bright cells had the ability to form more tumor spheres in serum-free media and were able to generate both GFP-bright and GFP-dim (lower Notch activity) cell populations. GFP-bright cells were resistant to chemotherapy and were tumorigenic in serial xenotransplantation assays. Tumor xenografts of mice treated with GSI had decreased expression of downstream effectors of Notch pathway and failed to regenerate tumors upon reimplantation in NOD/SCID mice. Using multivariate analysis, we detected a statistically significant correlation between poor clinical outcome and Notch activity (reflected in increased Notch ligand expression or decreased expression of the negative modulators), in a group of 443 patients with lung adenocarcinoma. This correlation was further confirmed in an independent group of 89 patients with adenocarcinoma in which Hes-1 overexpression correlated with poor overall survival. CONCLUSIONS Notch activity can identify lung cancer stem cell-like population and its inhibition may be an appropriate target for treating lung adenocarcinoma.","author":[{"dropping-particle":"","family":"Hassan","given":"Khaled A","non-dropping-particle":"","parse-names":false,"suffix":""},{"dropping-particle":"","family":"Wang","given":"Luo","non-dropping-particle":"","parse-names":false,"suffix":""},{"dropping-particle":"","family":"Korkaya","given":"Hasan","non-dropping-particle":"","parse-names":false,"suffix":""},{"dropping-particle":"","family":"Chen","given":"Guoan","non-dropping-particle":"","parse-names":false,"suffix":""},{"dropping-particle":"","family":"Maillard","given":"Ivan","non-dropping-particle":"","parse-names":false,"suffix":""},{"dropping-particle":"","family":"Beer","given":"David G","non-dropping-particle":"","parse-names":false,"suffix":""},{"dropping-particle":"","family":"Kalemkerian","given":"Gregory P","non-dropping-particle":"","parse-names":false,"suffix":""},{"dropping-particle":"","family":"Wicha","given":"Max S","non-dropping-particle":"","parse-names":false,"suffix":""}],"container-title":"Clinical cancer research : an official journal of the American Association for Cancer Research","id":"ITEM-1","issue":"8","issued":{"date-parts":[["2013","4","15"]]},"page":"1972-80","title":"Notch pathway activity identifies cells with cancer stem cell-like properties and correlates with worse survival in lung adenocarcinoma.","type":"article-journal","volume":"19"},"uris":["http://www.mendeley.com/documents/?uuid=1dc6df96-a330-3cd6-bf62-e4ecfd09a3aa"]}],"mendeley":{"formattedCitation":"&lt;sup&gt;[52]&lt;/sup&gt;","plainTextFormattedCitation":"[52]","previouslyFormattedCitation":"&lt;sup&gt;[52]&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52]</w:t>
            </w:r>
            <w:r w:rsidRPr="00917D37">
              <w:rPr>
                <w:rFonts w:ascii="Book Antiqua" w:hAnsi="Book Antiqua"/>
                <w:lang w:eastAsia="es-ES"/>
              </w:rPr>
              <w:fldChar w:fldCharType="end"/>
            </w:r>
          </w:p>
        </w:tc>
        <w:tc>
          <w:tcPr>
            <w:tcW w:w="3656" w:type="dxa"/>
            <w:tcMar>
              <w:top w:w="15" w:type="dxa"/>
              <w:left w:w="15" w:type="dxa"/>
              <w:bottom w:w="15" w:type="dxa"/>
              <w:right w:w="15" w:type="dxa"/>
            </w:tcMar>
            <w:hideMark/>
          </w:tcPr>
          <w:p w14:paraId="74B88FB1" w14:textId="1DFFF208"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20C5BBEA" w14:textId="77777777" w:rsidTr="00EC1E82">
        <w:trPr>
          <w:trHeight w:val="782"/>
        </w:trPr>
        <w:tc>
          <w:tcPr>
            <w:tcW w:w="1635" w:type="dxa"/>
            <w:vMerge/>
            <w:vAlign w:val="center"/>
          </w:tcPr>
          <w:p w14:paraId="149A6F6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tcPr>
          <w:p w14:paraId="03B0D88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tcMar>
              <w:top w:w="15" w:type="dxa"/>
              <w:left w:w="15" w:type="dxa"/>
              <w:bottom w:w="15" w:type="dxa"/>
              <w:right w:w="15" w:type="dxa"/>
            </w:tcMar>
          </w:tcPr>
          <w:p w14:paraId="326E79A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533E86C9" w14:textId="1B7897FA"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43BD556E" w14:textId="77777777" w:rsidTr="00EC1E82">
        <w:trPr>
          <w:trHeight w:val="391"/>
        </w:trPr>
        <w:tc>
          <w:tcPr>
            <w:tcW w:w="1635" w:type="dxa"/>
            <w:vMerge/>
            <w:vAlign w:val="center"/>
          </w:tcPr>
          <w:p w14:paraId="109C1AE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tcPr>
          <w:p w14:paraId="4FC0B93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tcMar>
              <w:top w:w="15" w:type="dxa"/>
              <w:left w:w="15" w:type="dxa"/>
              <w:bottom w:w="15" w:type="dxa"/>
              <w:right w:w="15" w:type="dxa"/>
            </w:tcMar>
          </w:tcPr>
          <w:p w14:paraId="2F8DF3F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73D4BF57" w14:textId="5B8CC36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r w:rsidR="00EC1E82" w:rsidRPr="00917D37" w14:paraId="2B3896D7" w14:textId="77777777" w:rsidTr="00EC1E82">
        <w:trPr>
          <w:trHeight w:val="837"/>
        </w:trPr>
        <w:tc>
          <w:tcPr>
            <w:tcW w:w="1635" w:type="dxa"/>
            <w:vMerge/>
            <w:vAlign w:val="center"/>
          </w:tcPr>
          <w:p w14:paraId="4CBDAD5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692" w:type="dxa"/>
            <w:vMerge/>
            <w:vAlign w:val="center"/>
          </w:tcPr>
          <w:p w14:paraId="23AF8C0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332" w:type="dxa"/>
            <w:vMerge/>
            <w:tcMar>
              <w:top w:w="15" w:type="dxa"/>
              <w:left w:w="15" w:type="dxa"/>
              <w:bottom w:w="15" w:type="dxa"/>
              <w:right w:w="15" w:type="dxa"/>
            </w:tcMar>
          </w:tcPr>
          <w:p w14:paraId="209C46A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264E7704"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18BF18FC" w14:textId="77777777" w:rsidTr="00EC1E82">
        <w:trPr>
          <w:trHeight w:val="369"/>
        </w:trPr>
        <w:tc>
          <w:tcPr>
            <w:tcW w:w="1635" w:type="dxa"/>
            <w:vMerge w:val="restart"/>
            <w:tcMar>
              <w:top w:w="15" w:type="dxa"/>
              <w:left w:w="15" w:type="dxa"/>
              <w:bottom w:w="15" w:type="dxa"/>
              <w:right w:w="15" w:type="dxa"/>
            </w:tcMar>
            <w:hideMark/>
          </w:tcPr>
          <w:p w14:paraId="6BB6143C" w14:textId="0F787706"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TERT </w:t>
            </w:r>
          </w:p>
        </w:tc>
        <w:tc>
          <w:tcPr>
            <w:tcW w:w="1692" w:type="dxa"/>
            <w:vMerge w:val="restart"/>
            <w:tcMar>
              <w:top w:w="15" w:type="dxa"/>
              <w:left w:w="15" w:type="dxa"/>
              <w:bottom w:w="15" w:type="dxa"/>
              <w:right w:w="15" w:type="dxa"/>
            </w:tcMar>
            <w:hideMark/>
          </w:tcPr>
          <w:p w14:paraId="43332F0B" w14:textId="075CA2BF"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tc>
        <w:tc>
          <w:tcPr>
            <w:tcW w:w="2332" w:type="dxa"/>
            <w:vMerge w:val="restart"/>
            <w:tcMar>
              <w:top w:w="15" w:type="dxa"/>
              <w:left w:w="15" w:type="dxa"/>
              <w:bottom w:w="15" w:type="dxa"/>
              <w:right w:w="15" w:type="dxa"/>
            </w:tcMar>
            <w:hideMark/>
          </w:tcPr>
          <w:p w14:paraId="1DA08C8B" w14:textId="7886BA82"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Osteosarc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8632/oncotarget.1554","ISSN":"19492553","PMID":"24334332","abstract":"Telomerase is crucial for the maintenance of stem/progenitor cells in adult tissues and is detected in most malignant cancers, including osteosarcoma. However, the relationship between telomerase expression and cancer stem cells remains unknown. We observed that sphere-derived osteosarcoma cells had higher telomerase activity, indicating that telomerase activity might be enriched in osteosarcoma stem cells. We sorted subpopulations with high or low telomerase activity (TEL) using hTERT transcriptional promoter-induced green fluorescent protein (GFP). The TELpos cells showed an increased sphere and tumor propagating capacity compared to TELneg cells, and enhanced stem cell-like properties such as invasiveness, metastatic activity and resistance to chemotherapeutic agents both in vitro and in vivo. Furthermore, the telomerase inhibitor MST312 prevented tumorigenic potential both in vitro and in vivo, preferentially targeting the TELpos cells. These data support telomerase inhibition as a potential targeted therapy for osteosarcoma stem-like cells.","author":[{"dropping-particle":"","family":"Yu","given":"Ling","non-dropping-particle":"","parse-names":false,"suffix":""},{"dropping-particle":"","family":"Liu","given":"Shiqing","non-dropping-particle":"","parse-names":false,"suffix":""},{"dropping-particle":"","family":"Zhang","given":"Chun","non-dropping-particle":"","parse-names":false,"suffix":""},{"dropping-particle":"","family":"Zhang","given":"Bo","non-dropping-particle":"","parse-names":false,"suffix":""},{"dropping-particle":"","family":"Simões","given":"Bruno M.","non-dropping-particle":"","parse-names":false,"suffix":""},{"dropping-particle":"","family":"Eyre","given":"Rachel","non-dropping-particle":"","parse-names":false,"suffix":""},{"dropping-particle":"","family":"Liang","given":"Yi","non-dropping-particle":"","parse-names":false,"suffix":""},{"dropping-particle":"","family":"Yan","given":"Huichao","non-dropping-particle":"","parse-names":false,"suffix":""},{"dropping-particle":"","family":"Wu","given":"Zheng","non-dropping-particle":"","parse-names":false,"suffix":""},{"dropping-particle":"","family":"Guo","given":"Weichun","non-dropping-particle":"","parse-names":false,"suffix":""},{"dropping-particle":"","family":"Clarke","given":"Robert B.","non-dropping-particle":"","parse-names":false,"suffix":""}],"container-title":"Oncotarget","id":"ITEM-1","issue":"12","issued":{"date-parts":[["2013","11","5"]]},"page":"2326-2338","publisher":"Impact Journals LLC","title":"Enrichment of human osteosarcoma stem cells based on hTERT transcriptional activity","type":"article-journal","volume":"4"},"uris":["http://www.mendeley.com/documents/?uuid=cd147b11-1bc4-32f9-8970-c11bfa6652f7"]}],"mendeley":{"formattedCitation":"&lt;sup&gt;[53]&lt;/sup&gt;","plainTextFormattedCitation":"[53]","previouslyFormattedCitation":"&lt;sup&gt;[53]&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53]</w:t>
            </w:r>
            <w:r w:rsidRPr="00917D37">
              <w:rPr>
                <w:rFonts w:ascii="Book Antiqua" w:hAnsi="Book Antiqua"/>
                <w:lang w:eastAsia="es-ES"/>
              </w:rPr>
              <w:fldChar w:fldCharType="end"/>
            </w:r>
            <w:r w:rsidRPr="00917D37">
              <w:rPr>
                <w:rFonts w:ascii="Book Antiqua" w:hAnsi="Book Antiqua"/>
                <w:lang w:eastAsia="es-ES"/>
              </w:rPr>
              <w:t> </w:t>
            </w:r>
          </w:p>
        </w:tc>
        <w:tc>
          <w:tcPr>
            <w:tcW w:w="3656" w:type="dxa"/>
            <w:tcMar>
              <w:top w:w="15" w:type="dxa"/>
              <w:left w:w="15" w:type="dxa"/>
              <w:bottom w:w="15" w:type="dxa"/>
              <w:right w:w="15" w:type="dxa"/>
            </w:tcMar>
            <w:hideMark/>
          </w:tcPr>
          <w:p w14:paraId="14799E6B" w14:textId="35D83553"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06749ACF" w14:textId="77777777" w:rsidTr="00EC1E82">
        <w:trPr>
          <w:trHeight w:val="871"/>
        </w:trPr>
        <w:tc>
          <w:tcPr>
            <w:tcW w:w="1635" w:type="dxa"/>
            <w:vMerge/>
            <w:tcMar>
              <w:top w:w="15" w:type="dxa"/>
              <w:left w:w="15" w:type="dxa"/>
              <w:bottom w:w="15" w:type="dxa"/>
              <w:right w:w="15" w:type="dxa"/>
            </w:tcMar>
          </w:tcPr>
          <w:p w14:paraId="21F06DA6"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1FAB500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0A28C98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59C8C684" w14:textId="7C6DAB2A"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73BD3D88" w14:textId="77777777" w:rsidTr="00EC1E82">
        <w:trPr>
          <w:trHeight w:val="335"/>
        </w:trPr>
        <w:tc>
          <w:tcPr>
            <w:tcW w:w="1635" w:type="dxa"/>
            <w:vMerge/>
            <w:tcMar>
              <w:top w:w="15" w:type="dxa"/>
              <w:left w:w="15" w:type="dxa"/>
              <w:bottom w:w="15" w:type="dxa"/>
              <w:right w:w="15" w:type="dxa"/>
            </w:tcMar>
          </w:tcPr>
          <w:p w14:paraId="658290DE"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5CFC86B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5EC7F94F"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38B430B4" w14:textId="6DA330C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Extravasation potential</w:t>
            </w:r>
          </w:p>
        </w:tc>
      </w:tr>
      <w:tr w:rsidR="00EC1E82" w:rsidRPr="00917D37" w14:paraId="0855652A" w14:textId="77777777" w:rsidTr="00EC1E82">
        <w:trPr>
          <w:trHeight w:val="714"/>
        </w:trPr>
        <w:tc>
          <w:tcPr>
            <w:tcW w:w="1635" w:type="dxa"/>
            <w:vMerge/>
            <w:tcMar>
              <w:top w:w="15" w:type="dxa"/>
              <w:left w:w="15" w:type="dxa"/>
              <w:bottom w:w="15" w:type="dxa"/>
              <w:right w:w="15" w:type="dxa"/>
            </w:tcMar>
          </w:tcPr>
          <w:p w14:paraId="347F40A7"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10E00B7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7E24313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4D81D1AB"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24100652" w14:textId="77777777" w:rsidTr="00EC1E82">
        <w:trPr>
          <w:trHeight w:val="424"/>
        </w:trPr>
        <w:tc>
          <w:tcPr>
            <w:tcW w:w="1635" w:type="dxa"/>
            <w:vMerge w:val="restart"/>
            <w:tcMar>
              <w:top w:w="15" w:type="dxa"/>
              <w:left w:w="15" w:type="dxa"/>
              <w:bottom w:w="15" w:type="dxa"/>
              <w:right w:w="15" w:type="dxa"/>
            </w:tcMar>
            <w:hideMark/>
          </w:tcPr>
          <w:p w14:paraId="762E322B" w14:textId="13911C2E"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s-SHIP </w:t>
            </w:r>
          </w:p>
        </w:tc>
        <w:tc>
          <w:tcPr>
            <w:tcW w:w="1692" w:type="dxa"/>
            <w:vMerge w:val="restart"/>
            <w:tcMar>
              <w:top w:w="15" w:type="dxa"/>
              <w:left w:w="15" w:type="dxa"/>
              <w:bottom w:w="15" w:type="dxa"/>
              <w:right w:w="15" w:type="dxa"/>
            </w:tcMar>
            <w:hideMark/>
          </w:tcPr>
          <w:p w14:paraId="6547856B" w14:textId="303F15B5"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tc>
        <w:tc>
          <w:tcPr>
            <w:tcW w:w="2332" w:type="dxa"/>
            <w:vMerge w:val="restart"/>
            <w:tcMar>
              <w:top w:w="15" w:type="dxa"/>
              <w:left w:w="15" w:type="dxa"/>
              <w:bottom w:w="15" w:type="dxa"/>
              <w:right w:w="15" w:type="dxa"/>
            </w:tcMar>
            <w:hideMark/>
          </w:tcPr>
          <w:p w14:paraId="03D645FF" w14:textId="10FF8C5B"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Prostate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89/scd.2014.0386","ISSN":"15578534","PMID":"25567531","abstract":"Understanding normal and cancer stem cells should provide insights into the origin of prostate cancer and their mechanisms of resistance to current treatment strategies. In this study, we isolated and characterized stem-like cells present in the immortalized human prostate cell line, RWPE-1. We used a reporter system with green fluorescent protein (GFP) driven by the promoter of s-SHIP (for stem-SH2-domain-containing 5′-inositol phosphatase) whose stem cell-specific expression has been previously shown. We observed that s-SHIP-GFP-expressing RWPE-1 cells showed stem cell characteristics such as increased expression of stem cell surface markers (CD44, CD166, TROP2) and pluripotency transcription factors (Oct4, Sox2), and enhanced sphere-forming capacity and resistance to arsenite-induced cell death. Concomitant increased expression of the long noncoding RNA H19 was observed, which prompted us to investigate a putative role in stemness for this oncofetal gene. Targeted suppression of H19 with siRNA decreased Oct4 and Sox2 gene expression and colony-forming potential in RWPE-1 cells. Conversely, overexpression of H19 significantly increased gene expression of these two transcription factors and the sphere-forming capacity of RWPE-1 cells. Analysis of H19 expression in various prostate and mammary human cell lines revealed similarities with Sox2 expression, suggesting that a functional relationship may exist between H19 and Sox2. Collectively, we provide the first evidence that s-SHIP-GFP promoter reporter offers a unique marker for the enrichment of human stem-like cell populations and highlight a role in stemness for the long noncoding RNA H19.","author":[{"dropping-particle":"Le","family":"Roy","given":"Hélène Bauderlique","non-dropping-particle":"","parse-names":false,"suffix":""},{"dropping-particle":"","family":"Vennin","given":"Constance","non-dropping-particle":"","parse-names":false,"suffix":""},{"dropping-particle":"","family":"Brocqueville","given":"Guillaume","non-dropping-particle":"","parse-names":false,"suffix":""},{"dropping-particle":"","family":"Spruyt","given":"Nathalie","non-dropping-particle":"","parse-names":false,"suffix":""},{"dropping-particle":"","family":"Adriaenssens","given":"Eric","non-dropping-particle":"","parse-names":false,"suffix":""},{"dropping-particle":"","family":"Bourette","given":"Roland P.","non-dropping-particle":"","parse-names":false,"suffix":""}],"container-title":"Stem Cells and Development","id":"ITEM-1","issue":"10","issued":{"date-parts":[["2015"]]},"page":"1252-1262","title":"Enrichment of human stem-like prostate cells with s-SHIP promoter activity uncovers a role in stemness for the long noncoding RNA H19","type":"article-journal","volume":"24"},"uris":["http://www.mendeley.com/documents/?uuid=e037ac36-9f7b-4695-9053-e1ce0579caf4"]}],"mendeley":{"formattedCitation":"&lt;sup&gt;[96]&lt;/sup&gt;","plainTextFormattedCitation":"[96]","previouslyFormattedCitation":"&lt;sup&gt;[96]&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96]</w:t>
            </w:r>
            <w:r w:rsidRPr="00917D37">
              <w:rPr>
                <w:rFonts w:ascii="Book Antiqua" w:hAnsi="Book Antiqua"/>
                <w:lang w:eastAsia="es-ES"/>
              </w:rPr>
              <w:fldChar w:fldCharType="end"/>
            </w:r>
            <w:r w:rsidRPr="00917D37">
              <w:rPr>
                <w:rFonts w:ascii="Book Antiqua" w:hAnsi="Book Antiqua"/>
                <w:lang w:eastAsia="es-ES"/>
              </w:rPr>
              <w:t xml:space="preserve"> </w:t>
            </w:r>
          </w:p>
        </w:tc>
        <w:tc>
          <w:tcPr>
            <w:tcW w:w="3656" w:type="dxa"/>
            <w:tcMar>
              <w:top w:w="15" w:type="dxa"/>
              <w:left w:w="15" w:type="dxa"/>
              <w:bottom w:w="15" w:type="dxa"/>
              <w:right w:w="15" w:type="dxa"/>
            </w:tcMar>
            <w:hideMark/>
          </w:tcPr>
          <w:p w14:paraId="0D80DFA2" w14:textId="1A98663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391AC454" w14:textId="77777777" w:rsidTr="00EC1E82">
        <w:trPr>
          <w:trHeight w:val="748"/>
        </w:trPr>
        <w:tc>
          <w:tcPr>
            <w:tcW w:w="1635" w:type="dxa"/>
            <w:vMerge/>
            <w:tcMar>
              <w:top w:w="15" w:type="dxa"/>
              <w:left w:w="15" w:type="dxa"/>
              <w:bottom w:w="15" w:type="dxa"/>
              <w:right w:w="15" w:type="dxa"/>
            </w:tcMar>
          </w:tcPr>
          <w:p w14:paraId="4919E99E"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0224250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3FADFE3F"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10FF9C45" w14:textId="4EF1E605"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3581E088" w14:textId="77777777" w:rsidTr="00EC1E82">
        <w:trPr>
          <w:trHeight w:val="681"/>
        </w:trPr>
        <w:tc>
          <w:tcPr>
            <w:tcW w:w="1635" w:type="dxa"/>
            <w:vMerge/>
            <w:tcMar>
              <w:top w:w="15" w:type="dxa"/>
              <w:left w:w="15" w:type="dxa"/>
              <w:bottom w:w="15" w:type="dxa"/>
              <w:right w:w="15" w:type="dxa"/>
            </w:tcMar>
          </w:tcPr>
          <w:p w14:paraId="01B3E8B8"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6DF3845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322962A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78BAE8CC"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0BC5F026" w14:textId="77777777" w:rsidTr="00EC1E82">
        <w:trPr>
          <w:trHeight w:val="424"/>
        </w:trPr>
        <w:tc>
          <w:tcPr>
            <w:tcW w:w="1635" w:type="dxa"/>
            <w:vMerge w:val="restart"/>
            <w:tcMar>
              <w:top w:w="15" w:type="dxa"/>
              <w:left w:w="15" w:type="dxa"/>
              <w:bottom w:w="15" w:type="dxa"/>
              <w:right w:w="15" w:type="dxa"/>
            </w:tcMar>
            <w:hideMark/>
          </w:tcPr>
          <w:p w14:paraId="15CF41AC" w14:textId="3E6B3F71"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DACH1</w:t>
            </w:r>
          </w:p>
        </w:tc>
        <w:tc>
          <w:tcPr>
            <w:tcW w:w="1692" w:type="dxa"/>
            <w:vMerge w:val="restart"/>
            <w:tcMar>
              <w:top w:w="15" w:type="dxa"/>
              <w:left w:w="15" w:type="dxa"/>
              <w:bottom w:w="15" w:type="dxa"/>
              <w:right w:w="15" w:type="dxa"/>
            </w:tcMar>
            <w:hideMark/>
          </w:tcPr>
          <w:p w14:paraId="4B171AB5" w14:textId="589D9199"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tc>
        <w:tc>
          <w:tcPr>
            <w:tcW w:w="2332" w:type="dxa"/>
            <w:vMerge w:val="restart"/>
            <w:tcMar>
              <w:top w:w="15" w:type="dxa"/>
              <w:left w:w="15" w:type="dxa"/>
              <w:bottom w:w="15" w:type="dxa"/>
              <w:right w:w="15" w:type="dxa"/>
            </w:tcMar>
            <w:hideMark/>
          </w:tcPr>
          <w:p w14:paraId="50686692" w14:textId="48560C0F"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128/mcb.00268-06","ISSN":"0270-7306","PMID":"16980615","abstract":" Obstacles to the expansion of cells with proliferative potential include the induction of cell death, telomere-based senescence, and the pRb and p53 tumor suppressors. Not infrequently, the molecular pathways regulating oncogenesis recapitulate aberrations of processes governing embryogenesis. The genetic network, consisting of the dachshund (dac), eyes absent (eya), eyeless , and sine oculis (so) genes, regulates cell fate determination in metazoans, with dac serving as a cointegrator through a So DNA-binding factor. Here, DACH1 inhibited oncogene-mediated breast oncogenesis, blocking breast cancer epithelial cell DNA synthesis, colony formation, growth in Matrigel, and tumor growth in mice. Genetic deletion studies demonstrated a requirement for cyclin D1 in DACH1-mediated inhibition of DNA synthesis. DACH1 repressed cyclin D1 through a novel mechanism via a c-Jun DNA-binding partner, requiring the DACH1 α-helical DS domain which recruits corepressors to the local chromatin. Analysis of over 2,000 patients demonstrated increased nuclear DACH1 expression correlated inversely with cellular mitosis and predicted improved breast cancer patient survival. The cell fate determination factor, DACH1, arrests breast tumor proliferation and growth in vivo providing a new mechanistic and potential therapeutic insight into this common disease. ","author":[{"dropping-particle":"","family":"Wu","given":"Kongming","non-dropping-particle":"","parse-names":false,"suffix":""},{"dropping-particle":"","family":"Li","given":"Anping","non-dropping-particle":"","parse-names":false,"suffix":""},{"dropping-particle":"","family":"Rao","given":"Mahadev","non-dropping-particle":"","parse-names":false,"suffix":""},{"dropping-particle":"","family":"Liu","given":"Manran","non-dropping-particle":"","parse-names":false,"suffix":""},{"dropping-particle":"","family":"Dailey","given":"Vernon","non-dropping-particle":"","parse-names":false,"suffix":""},{"dropping-particle":"","family":"Yang","given":"Ying","non-dropping-particle":"","parse-names":false,"suffix":""},{"dropping-particle":"","family":"Vizio","given":"Dolores","non-dropping-particle":"Di","parse-names":false,"suffix":""},{"dropping-particle":"","family":"Wang","given":"Chenguang","non-dropping-particle":"","parse-names":false,"suffix":""},{"dropping-particle":"","family":"Lisanti","given":"Michael P.","non-dropping-particle":"","parse-names":false,"suffix":""},{"dropping-particle":"","family":"Sauter","given":"Guido","non-dropping-particle":"","parse-names":false,"suffix":""},{"dropping-particle":"","family":"Russell","given":"Robert G.","non-dropping-particle":"","parse-names":false,"suffix":""},{"dropping-particle":"","family":"Cvekl","given":"Ales","non-dropping-particle":"","parse-names":false,"suffix":""},{"dropping-particle":"","family":"Pestell","given":"Richard G.","non-dropping-particle":"","parse-names":false,"suffix":""}],"container-title":"Molecular and Cellular Biology","id":"ITEM-1","issue":"19","issued":{"date-parts":[["2006","10","1"]]},"page":"7116-7129","publisher":"American Society for Microbiology","title":"DACH1 Is a Cell Fate Determination Factor That Inhibits Cyclin D1 and Breast Tumor Growth","type":"article-journal","volume":"26"},"uris":["http://www.mendeley.com/documents/?uuid=d9d78a29-ea7e-3bd6-81d9-868f6b7df3c9"]},{"id":"ITEM-2","itemData":{"DOI":"10.1074/jbc.M110.148395","ISSN":"00219258","PMID":"20937839","abstract":"The cell fate determination factor Dachshund was cloned as a dominant inhibitor of the hyperactive epidermal growth factor receptor ellipse. The expression of Dachshund is lost in human breast cancer associated with poor prognosis. Breast tumor-initiating cells (TIC) may contribute to tumor progression and therapy resistance. Here, endogenous DACH1 was reduced in breast cancer cell lines with high expression of TIC markers and in patient samples of the basal breast cancer phenotype. Re-expression of DACH1 reduced new tumor formation in serial transplantations in vivo, reduced mammosphere formation, and reduced the proportion of CD44high/CD24low breast tumor cells. Conversely, lentiviral shRNA to DACH1 increased the breast (B)TIC population. Genome-wide expression studies of mammary tumors demonstrated DACH1 repressed a molecular signature associated with stem cells (SOX2, Nanog, and KLF4) and genome-wide ChIP-seq analysis identified DACH1 binding to the promoter of the Nanog, KLF4, and Lin28 genes. KLF4/c-Myc and Oct4/Sox2 antagonized DACH1 repression of BTIC. Mechanistic studies demonstrated DACH1 directly repressed the Nanog and Sox2 promoters via a conserved domain. Endogenous DACH1 regulates BTIC in vitro and in vivo.","author":[{"dropping-particle":"","family":"Wu","given":"Kongming","non-dropping-particle":"","parse-names":false,"suffix":""},{"dropping-particle":"","family":"Jiao","given":"Xuanmao","non-dropping-particle":"","parse-names":false,"suffix":""},{"dropping-particle":"","family":"Li","given":"Zhaoming","non-dropping-particle":"","parse-names":false,"suffix":""},{"dropping-particle":"","family":"Katiyar","given":"Sanjay","non-dropping-particle":"","parse-names":false,"suffix":""},{"dropping-particle":"","family":"Casimiro","given":"Mathew C.","non-dropping-particle":"","parse-names":false,"suffix":""},{"dropping-particle":"","family":"Yang","given":"Wancai","non-dropping-particle":"","parse-names":false,"suffix":""},{"dropping-particle":"","family":"Zhang","given":"Qiong","non-dropping-particle":"","parse-names":false,"suffix":""},{"dropping-particle":"","family":"Willmarth","given":"Nicole E.","non-dropping-particle":"","parse-names":false,"suffix":""},{"dropping-particle":"","family":"Chepelev","given":"Iouri","non-dropping-particle":"","parse-names":false,"suffix":""},{"dropping-particle":"","family":"Crosariol","given":"Marco","non-dropping-particle":"","parse-names":false,"suffix":""},{"dropping-particle":"","family":"Wei","given":"Zhang","non-dropping-particle":"","parse-names":false,"suffix":""},{"dropping-particle":"","family":"Hu","given":"Junbo","non-dropping-particle":"","parse-names":false,"suffix":""},{"dropping-particle":"","family":"Zhao","given":"Keji","non-dropping-particle":"","parse-names":false,"suffix":""},{"dropping-particle":"","family":"Pestell","given":"Richard G.","non-dropping-particle":"","parse-names":false,"suffix":""}],"container-title":"Journal of Biological Chemistry","id":"ITEM-2","issue":"3","issued":{"date-parts":[["2011","1","21"]]},"page":"2132-2142","publisher":"Elsevier","title":"Cell fate determination factor Dachshund reprograms breast cancer stem cell function","type":"article-journal","volume":"286"},"uris":["http://www.mendeley.com/documents/?uuid=9f75e4cc-4317-35ee-90b2-eda4f3ce7fd8"]}],"mendeley":{"formattedCitation":"&lt;sup&gt;[97,98]&lt;/sup&gt;","plainTextFormattedCitation":"[97,98]","previouslyFormattedCitation":"&lt;sup&gt;[97,98]&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97,98]</w:t>
            </w:r>
            <w:r w:rsidRPr="00917D37">
              <w:rPr>
                <w:rFonts w:ascii="Book Antiqua" w:hAnsi="Book Antiqua"/>
                <w:lang w:eastAsia="es-ES"/>
              </w:rPr>
              <w:fldChar w:fldCharType="end"/>
            </w:r>
          </w:p>
        </w:tc>
        <w:tc>
          <w:tcPr>
            <w:tcW w:w="3656" w:type="dxa"/>
            <w:tcMar>
              <w:top w:w="15" w:type="dxa"/>
              <w:left w:w="15" w:type="dxa"/>
              <w:bottom w:w="15" w:type="dxa"/>
              <w:right w:w="15" w:type="dxa"/>
            </w:tcMar>
            <w:hideMark/>
          </w:tcPr>
          <w:p w14:paraId="6D9517FB" w14:textId="339B7E5D"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21047CCE" w14:textId="77777777" w:rsidTr="00EC1E82">
        <w:trPr>
          <w:trHeight w:val="491"/>
        </w:trPr>
        <w:tc>
          <w:tcPr>
            <w:tcW w:w="1635" w:type="dxa"/>
            <w:vMerge/>
            <w:tcMar>
              <w:top w:w="15" w:type="dxa"/>
              <w:left w:w="15" w:type="dxa"/>
              <w:bottom w:w="15" w:type="dxa"/>
              <w:right w:w="15" w:type="dxa"/>
            </w:tcMar>
          </w:tcPr>
          <w:p w14:paraId="40525EBF"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3309A11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1376228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3616BAAE"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Xenotransplantation assay</w:t>
            </w:r>
          </w:p>
        </w:tc>
      </w:tr>
      <w:tr w:rsidR="00EC1E82" w:rsidRPr="00917D37" w14:paraId="0D1F50D8" w14:textId="77777777" w:rsidTr="00EC1E82">
        <w:trPr>
          <w:trHeight w:val="882"/>
        </w:trPr>
        <w:tc>
          <w:tcPr>
            <w:tcW w:w="1635" w:type="dxa"/>
            <w:vMerge/>
            <w:tcMar>
              <w:top w:w="15" w:type="dxa"/>
              <w:left w:w="15" w:type="dxa"/>
              <w:bottom w:w="15" w:type="dxa"/>
              <w:right w:w="15" w:type="dxa"/>
            </w:tcMar>
          </w:tcPr>
          <w:p w14:paraId="7BEFBC4D"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3717CFA8"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27863946"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634FF2B7"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00E36BD5" w14:textId="77777777" w:rsidTr="00EC1E82">
        <w:trPr>
          <w:trHeight w:val="369"/>
        </w:trPr>
        <w:tc>
          <w:tcPr>
            <w:tcW w:w="1635" w:type="dxa"/>
            <w:vMerge w:val="restart"/>
            <w:tcMar>
              <w:top w:w="15" w:type="dxa"/>
              <w:left w:w="15" w:type="dxa"/>
              <w:bottom w:w="15" w:type="dxa"/>
              <w:right w:w="15" w:type="dxa"/>
            </w:tcMar>
            <w:hideMark/>
          </w:tcPr>
          <w:p w14:paraId="439A8DF0" w14:textId="134DE5A6"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LGR5 </w:t>
            </w:r>
          </w:p>
        </w:tc>
        <w:tc>
          <w:tcPr>
            <w:tcW w:w="1692" w:type="dxa"/>
            <w:vMerge w:val="restart"/>
            <w:tcMar>
              <w:top w:w="15" w:type="dxa"/>
              <w:left w:w="15" w:type="dxa"/>
              <w:bottom w:w="15" w:type="dxa"/>
              <w:right w:w="15" w:type="dxa"/>
            </w:tcMar>
            <w:hideMark/>
          </w:tcPr>
          <w:p w14:paraId="1B440981" w14:textId="3C431E1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tc>
        <w:tc>
          <w:tcPr>
            <w:tcW w:w="2332" w:type="dxa"/>
            <w:vMerge w:val="restart"/>
            <w:tcMar>
              <w:top w:w="15" w:type="dxa"/>
              <w:left w:w="15" w:type="dxa"/>
              <w:bottom w:w="15" w:type="dxa"/>
              <w:right w:w="15" w:type="dxa"/>
            </w:tcMar>
            <w:hideMark/>
          </w:tcPr>
          <w:p w14:paraId="1C2D611F" w14:textId="059EC01C"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Colorectal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gdata.2014.06.005","ISSN":"2213-5960","PMID":"26484096","abstract":"The concept of cancer stem cells (CSCs) claims that colorectal carcinomas (CRCs), like normal colorectal epithelium, are organized hierarchically and contain a subpopulation of qualitatively distinct cancer cells. The expression of distinctive surface markers or of certain enzymes is a prerequisite for the isolation and characterization of the CSC population. With respect to CRCs, putative CSCs can be identified by leucine-rich-repeat-containing G-protein-coupled receptor 5 (Lgr5, also known as G-protein-coupled receptor 49, Gpr49). However, the precise function of the intestinal stem cell marker Lgr5 in CRCs remains largely unknown. We silenced LGR5 expression in SW480 CRC cells via lentiviral shRNA constructs. This led to the depletion of a morphologically distinct subpopulation of SW480 CRC cells. Microarray gene expression profiling revealed a down-regulation of NOTCH signaling upon LGR5 silencing that could be confirmed by immunohistochemistry. Furthermore, we induced inflammation-driven colon tumors in Lgr5-EGFP-IRES-Cre-ERT2 mice via administration of azoxymethane and dextrane sodium sulfate. The induced tumors were flow-sorted into fractions of epithelial cells that expressed high or low levels of Lgr5 and were characterized using gene expression profiling. Lgr5 high tumor cells showed higher levels of several stem cell-associated genes and higher Wnt signaling than Lgr5 low tumor cells and Lgr5 high normal stem cells. Here we provide a thorough description of our two gene expression datasets including quality control checks uploaded to Gene Expression Omnibus database (data accession number: GSE46200). The analysis and interpretation of our gene expression data and related results have been published recently by Hirsch and colleagues in Carcinogenesis in 2014.","author":[{"dropping-particle":"","family":"Hirsch","given":"Daniela","non-dropping-particle":"","parse-names":false,"suffix":""},{"dropping-particle":"","family":"Hu","given":"Yue","non-dropping-particle":"","parse-names":false,"suffix":""},{"dropping-particle":"","family":"Ried","given":"Thomas","non-dropping-particle":"","parse-names":false,"suffix":""},{"dropping-particle":"","family":"Moll","given":"Roland","non-dropping-particle":"","parse-names":false,"suffix":""},{"dropping-particle":"","family":"Gaiser","given":"Timo","non-dropping-particle":"","parse-names":false,"suffix":""}],"container-title":"Genomics data","id":"ITEM-1","issued":{"date-parts":[["2014","12","1"]]},"page":"212-5","publisher":"Elsevier Inc.","title":"Transcriptome profiling of LGR5 positive colorectal cancer cells.","type":"article-journal","volume":"2"},"uris":["http://www.mendeley.com/documents/?uuid=d77c3ad9-0850-39d6-9eeb-43e30e287d64"]}],"mendeley":{"formattedCitation":"&lt;sup&gt;[99]&lt;/sup&gt;","plainTextFormattedCitation":"[99]","previouslyFormattedCitation":"&lt;sup&gt;[99]&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99]</w:t>
            </w:r>
            <w:r w:rsidRPr="00917D37">
              <w:rPr>
                <w:rFonts w:ascii="Book Antiqua" w:hAnsi="Book Antiqua"/>
                <w:lang w:eastAsia="es-ES"/>
              </w:rPr>
              <w:fldChar w:fldCharType="end"/>
            </w:r>
            <w:r w:rsidRPr="00917D37">
              <w:rPr>
                <w:rFonts w:ascii="Book Antiqua" w:hAnsi="Book Antiqua"/>
                <w:lang w:eastAsia="es-ES"/>
              </w:rPr>
              <w:t xml:space="preserve"> </w:t>
            </w:r>
          </w:p>
        </w:tc>
        <w:tc>
          <w:tcPr>
            <w:tcW w:w="3656" w:type="dxa"/>
            <w:tcMar>
              <w:top w:w="15" w:type="dxa"/>
              <w:left w:w="15" w:type="dxa"/>
              <w:bottom w:w="15" w:type="dxa"/>
              <w:right w:w="15" w:type="dxa"/>
            </w:tcMar>
            <w:hideMark/>
          </w:tcPr>
          <w:p w14:paraId="0705B452" w14:textId="65F5732B"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7FFF3CF6" w14:textId="77777777" w:rsidTr="00EC1E82">
        <w:trPr>
          <w:trHeight w:val="1005"/>
        </w:trPr>
        <w:tc>
          <w:tcPr>
            <w:tcW w:w="1635" w:type="dxa"/>
            <w:vMerge/>
            <w:tcMar>
              <w:top w:w="15" w:type="dxa"/>
              <w:left w:w="15" w:type="dxa"/>
              <w:bottom w:w="15" w:type="dxa"/>
              <w:right w:w="15" w:type="dxa"/>
            </w:tcMar>
          </w:tcPr>
          <w:p w14:paraId="640005F1"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692" w:type="dxa"/>
            <w:vMerge/>
            <w:tcMar>
              <w:top w:w="15" w:type="dxa"/>
              <w:left w:w="15" w:type="dxa"/>
              <w:bottom w:w="15" w:type="dxa"/>
              <w:right w:w="15" w:type="dxa"/>
            </w:tcMar>
          </w:tcPr>
          <w:p w14:paraId="6FF0D70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332" w:type="dxa"/>
            <w:vMerge/>
            <w:tcMar>
              <w:top w:w="15" w:type="dxa"/>
              <w:left w:w="15" w:type="dxa"/>
              <w:bottom w:w="15" w:type="dxa"/>
              <w:right w:w="15" w:type="dxa"/>
            </w:tcMar>
          </w:tcPr>
          <w:p w14:paraId="0574FCC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656" w:type="dxa"/>
            <w:tcMar>
              <w:top w:w="15" w:type="dxa"/>
              <w:left w:w="15" w:type="dxa"/>
              <w:bottom w:w="15" w:type="dxa"/>
              <w:right w:w="15" w:type="dxa"/>
            </w:tcMar>
          </w:tcPr>
          <w:p w14:paraId="74126024"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ene expression profiling of flow-sorted cells</w:t>
            </w:r>
          </w:p>
        </w:tc>
      </w:tr>
    </w:tbl>
    <w:p w14:paraId="2FAC8D24" w14:textId="66549BB4" w:rsidR="003611F2" w:rsidRPr="00917D37" w:rsidRDefault="00CB6F23" w:rsidP="00917D37">
      <w:pPr>
        <w:adjustRightInd w:val="0"/>
        <w:snapToGrid w:val="0"/>
        <w:spacing w:line="360" w:lineRule="auto"/>
        <w:jc w:val="both"/>
        <w:rPr>
          <w:rFonts w:ascii="Book Antiqua" w:eastAsia="Book Antiqua" w:hAnsi="Book Antiqua" w:cs="Book Antiqua"/>
        </w:rPr>
      </w:pPr>
      <w:r w:rsidRPr="00917D37">
        <w:rPr>
          <w:rFonts w:ascii="Book Antiqua" w:hAnsi="Book Antiqua"/>
          <w:lang w:eastAsia="es-ES"/>
        </w:rPr>
        <w:t>ALDH: Aldehyde dehydrogenase</w:t>
      </w:r>
      <w:r w:rsidRPr="00917D37">
        <w:rPr>
          <w:rFonts w:ascii="Book Antiqua" w:eastAsia="Book Antiqua" w:hAnsi="Book Antiqua" w:cs="Book Antiqua"/>
        </w:rPr>
        <w:t xml:space="preserve">; </w:t>
      </w:r>
      <w:r w:rsidRPr="00917D37">
        <w:rPr>
          <w:rFonts w:ascii="Book Antiqua" w:hAnsi="Book Antiqua"/>
          <w:lang w:eastAsia="es-ES"/>
        </w:rPr>
        <w:t>AFP: Alpha-fetoprotein; TERT: Telomerase reverse transcriptase; s-SHIP: Stem-SH2-domain-containing 5'-inositol phosphatase; LGR5: G-protein-coupled receptor 49, Gpr49</w:t>
      </w:r>
      <w:r w:rsidR="00D11A08" w:rsidRPr="00917D37">
        <w:rPr>
          <w:rFonts w:ascii="Book Antiqua" w:hAnsi="Book Antiqua"/>
          <w:lang w:eastAsia="es-ES"/>
        </w:rPr>
        <w:t>; GFP: Green fluorescent protein; RFP: Red fluorescent protein</w:t>
      </w:r>
      <w:r w:rsidR="0098361E" w:rsidRPr="00917D37">
        <w:rPr>
          <w:rFonts w:ascii="Book Antiqua" w:hAnsi="Book Antiqua"/>
          <w:lang w:eastAsia="es-ES"/>
        </w:rPr>
        <w:t>.</w:t>
      </w:r>
    </w:p>
    <w:p w14:paraId="2AAF7A05" w14:textId="063B2C4B" w:rsidR="003611F2" w:rsidRPr="00917D37" w:rsidRDefault="003611F2" w:rsidP="00917D37">
      <w:pPr>
        <w:adjustRightInd w:val="0"/>
        <w:snapToGrid w:val="0"/>
        <w:spacing w:line="360" w:lineRule="auto"/>
        <w:jc w:val="both"/>
        <w:rPr>
          <w:rFonts w:ascii="Book Antiqua" w:eastAsia="Book Antiqua" w:hAnsi="Book Antiqua" w:cs="Book Antiqua"/>
          <w:b/>
          <w:bCs/>
        </w:rPr>
      </w:pPr>
      <w:r w:rsidRPr="00917D37">
        <w:rPr>
          <w:rFonts w:ascii="Book Antiqua" w:eastAsia="Book Antiqua" w:hAnsi="Book Antiqua" w:cs="Book Antiqua"/>
        </w:rPr>
        <w:br w:type="page"/>
      </w:r>
      <w:r w:rsidRPr="00917D37">
        <w:rPr>
          <w:rFonts w:ascii="Book Antiqua" w:eastAsia="Book Antiqua" w:hAnsi="Book Antiqua" w:cs="Book Antiqua"/>
          <w:b/>
          <w:bCs/>
        </w:rPr>
        <w:lastRenderedPageBreak/>
        <w:t>Table 2 Studies using reporter system based on CSCs transcription factors.</w:t>
      </w:r>
    </w:p>
    <w:tbl>
      <w:tblPr>
        <w:tblW w:w="9547" w:type="dxa"/>
        <w:tblInd w:w="75" w:type="dxa"/>
        <w:tblBorders>
          <w:top w:val="single" w:sz="4" w:space="0" w:color="auto"/>
          <w:bottom w:val="single" w:sz="4" w:space="0" w:color="auto"/>
        </w:tblBorders>
        <w:tblLook w:val="04A0" w:firstRow="1" w:lastRow="0" w:firstColumn="1" w:lastColumn="0" w:noHBand="0" w:noVBand="1"/>
      </w:tblPr>
      <w:tblGrid>
        <w:gridCol w:w="1641"/>
        <w:gridCol w:w="1701"/>
        <w:gridCol w:w="2410"/>
        <w:gridCol w:w="3795"/>
      </w:tblGrid>
      <w:tr w:rsidR="00547779" w:rsidRPr="00917D37" w14:paraId="20ABA534" w14:textId="77777777" w:rsidTr="00EC1E82">
        <w:trPr>
          <w:trHeight w:val="780"/>
        </w:trPr>
        <w:tc>
          <w:tcPr>
            <w:tcW w:w="1641" w:type="dxa"/>
            <w:tcBorders>
              <w:top w:val="single" w:sz="4" w:space="0" w:color="auto"/>
              <w:bottom w:val="single" w:sz="4" w:space="0" w:color="auto"/>
            </w:tcBorders>
            <w:tcMar>
              <w:top w:w="15" w:type="dxa"/>
              <w:left w:w="15" w:type="dxa"/>
              <w:bottom w:w="15" w:type="dxa"/>
              <w:right w:w="15" w:type="dxa"/>
            </w:tcMar>
            <w:hideMark/>
          </w:tcPr>
          <w:p w14:paraId="1E8B0DA2" w14:textId="77777777" w:rsidR="0098361E" w:rsidRPr="00917D37" w:rsidRDefault="0098361E" w:rsidP="00917D37">
            <w:pPr>
              <w:adjustRightInd w:val="0"/>
              <w:snapToGrid w:val="0"/>
              <w:spacing w:line="360" w:lineRule="auto"/>
              <w:jc w:val="both"/>
              <w:textAlignment w:val="baseline"/>
              <w:rPr>
                <w:rFonts w:ascii="Book Antiqua" w:hAnsi="Book Antiqua"/>
                <w:b/>
                <w:bCs/>
                <w:lang w:eastAsia="es-ES"/>
              </w:rPr>
            </w:pPr>
            <w:r w:rsidRPr="00917D37">
              <w:rPr>
                <w:rFonts w:ascii="Book Antiqua" w:hAnsi="Book Antiqua"/>
                <w:b/>
                <w:bCs/>
                <w:lang w:eastAsia="es-ES"/>
              </w:rPr>
              <w:t>Promoter gene/element response</w:t>
            </w:r>
          </w:p>
        </w:tc>
        <w:tc>
          <w:tcPr>
            <w:tcW w:w="1701" w:type="dxa"/>
            <w:tcBorders>
              <w:top w:val="single" w:sz="4" w:space="0" w:color="auto"/>
              <w:bottom w:val="single" w:sz="4" w:space="0" w:color="auto"/>
            </w:tcBorders>
            <w:tcMar>
              <w:top w:w="15" w:type="dxa"/>
              <w:left w:w="15" w:type="dxa"/>
              <w:bottom w:w="15" w:type="dxa"/>
              <w:right w:w="15" w:type="dxa"/>
            </w:tcMar>
            <w:hideMark/>
          </w:tcPr>
          <w:p w14:paraId="5796C276" w14:textId="77777777" w:rsidR="0098361E" w:rsidRPr="00917D37" w:rsidRDefault="0098361E" w:rsidP="00917D37">
            <w:pPr>
              <w:adjustRightInd w:val="0"/>
              <w:snapToGrid w:val="0"/>
              <w:spacing w:line="360" w:lineRule="auto"/>
              <w:jc w:val="both"/>
              <w:textAlignment w:val="baseline"/>
              <w:rPr>
                <w:rFonts w:ascii="Book Antiqua" w:hAnsi="Book Antiqua"/>
                <w:b/>
                <w:bCs/>
                <w:lang w:eastAsia="es-ES"/>
              </w:rPr>
            </w:pPr>
            <w:r w:rsidRPr="00917D37">
              <w:rPr>
                <w:rFonts w:ascii="Book Antiqua" w:hAnsi="Book Antiqua"/>
                <w:b/>
                <w:bCs/>
                <w:lang w:eastAsia="es-ES"/>
              </w:rPr>
              <w:t>Reporter gene</w:t>
            </w:r>
          </w:p>
        </w:tc>
        <w:tc>
          <w:tcPr>
            <w:tcW w:w="2410" w:type="dxa"/>
            <w:tcBorders>
              <w:top w:val="single" w:sz="4" w:space="0" w:color="auto"/>
              <w:bottom w:val="single" w:sz="4" w:space="0" w:color="auto"/>
            </w:tcBorders>
            <w:tcMar>
              <w:top w:w="15" w:type="dxa"/>
              <w:left w:w="15" w:type="dxa"/>
              <w:bottom w:w="15" w:type="dxa"/>
              <w:right w:w="15" w:type="dxa"/>
            </w:tcMar>
            <w:hideMark/>
          </w:tcPr>
          <w:p w14:paraId="4DAF1510" w14:textId="77777777" w:rsidR="0098361E" w:rsidRPr="00917D37" w:rsidRDefault="0098361E" w:rsidP="00917D37">
            <w:pPr>
              <w:adjustRightInd w:val="0"/>
              <w:snapToGrid w:val="0"/>
              <w:spacing w:line="360" w:lineRule="auto"/>
              <w:jc w:val="both"/>
              <w:textAlignment w:val="baseline"/>
              <w:rPr>
                <w:rFonts w:ascii="Book Antiqua" w:hAnsi="Book Antiqua"/>
                <w:b/>
                <w:bCs/>
                <w:lang w:eastAsia="es-ES"/>
              </w:rPr>
            </w:pPr>
            <w:r w:rsidRPr="00917D37">
              <w:rPr>
                <w:rFonts w:ascii="Book Antiqua" w:hAnsi="Book Antiqua"/>
                <w:b/>
                <w:bCs/>
                <w:lang w:eastAsia="es-ES"/>
              </w:rPr>
              <w:t>Tumor type</w:t>
            </w:r>
          </w:p>
        </w:tc>
        <w:tc>
          <w:tcPr>
            <w:tcW w:w="3795" w:type="dxa"/>
            <w:tcBorders>
              <w:top w:val="single" w:sz="4" w:space="0" w:color="auto"/>
              <w:bottom w:val="single" w:sz="4" w:space="0" w:color="auto"/>
            </w:tcBorders>
            <w:tcMar>
              <w:top w:w="15" w:type="dxa"/>
              <w:left w:w="15" w:type="dxa"/>
              <w:bottom w:w="15" w:type="dxa"/>
              <w:right w:w="15" w:type="dxa"/>
            </w:tcMar>
            <w:hideMark/>
          </w:tcPr>
          <w:p w14:paraId="50C7EBBD" w14:textId="77777777" w:rsidR="0098361E" w:rsidRPr="00917D37" w:rsidRDefault="0098361E" w:rsidP="00917D37">
            <w:pPr>
              <w:adjustRightInd w:val="0"/>
              <w:snapToGrid w:val="0"/>
              <w:spacing w:line="360" w:lineRule="auto"/>
              <w:jc w:val="both"/>
              <w:textAlignment w:val="baseline"/>
              <w:rPr>
                <w:rFonts w:ascii="Book Antiqua" w:hAnsi="Book Antiqua"/>
                <w:b/>
                <w:bCs/>
                <w:lang w:eastAsia="es-ES"/>
              </w:rPr>
            </w:pPr>
            <w:r w:rsidRPr="00917D37">
              <w:rPr>
                <w:rFonts w:ascii="Book Antiqua" w:hAnsi="Book Antiqua"/>
                <w:b/>
                <w:bCs/>
                <w:lang w:eastAsia="es-ES"/>
              </w:rPr>
              <w:t>Functional assays performed for validation</w:t>
            </w:r>
          </w:p>
        </w:tc>
      </w:tr>
      <w:tr w:rsidR="00EC1E82" w:rsidRPr="00917D37" w14:paraId="6D4B0398" w14:textId="77777777" w:rsidTr="00EC1E82">
        <w:trPr>
          <w:trHeight w:val="436"/>
        </w:trPr>
        <w:tc>
          <w:tcPr>
            <w:tcW w:w="1641" w:type="dxa"/>
            <w:vMerge w:val="restart"/>
            <w:tcBorders>
              <w:top w:val="single" w:sz="4" w:space="0" w:color="auto"/>
            </w:tcBorders>
            <w:tcMar>
              <w:top w:w="15" w:type="dxa"/>
              <w:left w:w="15" w:type="dxa"/>
              <w:bottom w:w="15" w:type="dxa"/>
              <w:right w:w="15" w:type="dxa"/>
            </w:tcMar>
            <w:hideMark/>
          </w:tcPr>
          <w:p w14:paraId="73ED72CF"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NANOG</w:t>
            </w:r>
          </w:p>
        </w:tc>
        <w:tc>
          <w:tcPr>
            <w:tcW w:w="1701" w:type="dxa"/>
            <w:vMerge w:val="restart"/>
            <w:tcBorders>
              <w:top w:val="single" w:sz="4" w:space="0" w:color="auto"/>
            </w:tcBorders>
            <w:tcMar>
              <w:top w:w="15" w:type="dxa"/>
              <w:left w:w="15" w:type="dxa"/>
              <w:bottom w:w="15" w:type="dxa"/>
              <w:right w:w="15" w:type="dxa"/>
            </w:tcMar>
            <w:hideMark/>
          </w:tcPr>
          <w:p w14:paraId="1A53085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p w14:paraId="64426AA6" w14:textId="7E733BBB"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uminescent protein</w:t>
            </w:r>
          </w:p>
        </w:tc>
        <w:tc>
          <w:tcPr>
            <w:tcW w:w="2410" w:type="dxa"/>
            <w:vMerge w:val="restart"/>
            <w:tcBorders>
              <w:top w:val="single" w:sz="4" w:space="0" w:color="auto"/>
            </w:tcBorders>
            <w:tcMar>
              <w:top w:w="15" w:type="dxa"/>
              <w:left w:w="15" w:type="dxa"/>
              <w:bottom w:w="15" w:type="dxa"/>
              <w:right w:w="15" w:type="dxa"/>
            </w:tcMar>
            <w:hideMark/>
          </w:tcPr>
          <w:p w14:paraId="68A49F48" w14:textId="51011BFA"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02/stem.2021","ISBN":"2164448359","ISSN":"15494918","PMID":"25827713","abstract":"Advanced cancers display cellular heterogeneity driven by self-renewing, tumorigenic cancer stem cells (CSCs). The use of cell lines to model CSCs is challenging due to the difficulty of identifying and isolating cell populations that possess differences in self-renewal and tumor initiation. To overcome these barriers in triple-negative breast cancer (TNBC), we developed a CSC system using a green fluorescent protein (GFP) reporter for the promoter of the well-established pluripotency gene NANOG. NANOG-GFP+ cells gave rise to both GFP+ and GFP&lt;sup&gt;-&lt;/sup&gt; cells, and GFP+ cells possessed increased levels of the embryonic stem cell transcription factors NANOG, SOX2, and OCT4 and elevated self-renewal and tumor initiation capacities. GFP+ cells also expressed mesenchymal markers and demonstrated increased invasion. Compared with the well-established CSC markers CD24&lt;sup&gt;-&lt;/sup&gt;/CD44&lt;sup&gt;+&lt;/sup&gt;, CD49f, and aldehyde dehydrogenase (ALDH) activity, our NANOG-GFP reporter system demonstrated increased enrichment for CSCs. To explore the utility of this system as a screening platform, we performed a flow cytometry screen that confirmed increased CSC marker expression in the GFP+ population and identified new cell surface markers elevated in TNBC CSCs, including junctional adhesion molecule-A (JAM-A). JAM-A was highly expressed in GFP+ cells and patient-derived xenograft ALDH+ CSCs compared with the GFP&lt;sup&gt;-&lt;/sup&gt; and ALDH&lt;sup&gt;-&lt;/sup&gt; cells, respectively. Depletion of JAM-A compromised self-renewal, whereas JAM-A overexpression induced self-renewal in GFP&lt;sup&gt;-&lt;/sup&gt; cells. Our data indicate that we have defined and developed a robust system to monitor differences between CSCs and non-CSCs in TNBC that can be used to identify CSC-specific targets for the development of future therapeutic strategies. Stem Cells. Stem Cells 2015;33:2114-2125","author":[{"dropping-particle":"","family":"Thiagarajan","given":"Praveena S.","non-dropping-particle":"","parse-names":false,"suffix":""},{"dropping-particle":"","family":"Hitomi","given":"Masahiro","non-dropping-particle":"","parse-names":false,"suffix":""},{"dropping-particle":"","family":"Hale","given":"James S.","non-dropping-particle":"","parse-names":false,"suffix":""},{"dropping-particle":"","family":"Alvarado","given":"Alvaro G.","non-dropping-particle":"","parse-names":false,"suffix":""},{"dropping-particle":"","family":"Otvos","given":"Balint","non-dropping-particle":"","parse-names":false,"suffix":""},{"dropping-particle":"","family":"Sinyuk","given":"Maksim","non-dropping-particle":"","parse-names":false,"suffix":""},{"dropping-particle":"","family":"Stoltz","given":"Kevin","non-dropping-particle":"","parse-names":false,"suffix":""},{"dropping-particle":"","family":"Wiechert","given":"Andrew","non-dropping-particle":"","parse-names":false,"suffix":""},{"dropping-particle":"","family":"Mulkearns-Hubert","given":"Erin","non-dropping-particle":"","parse-names":false,"suffix":""},{"dropping-particle":"","family":"Jarrar","given":"Awad M.","non-dropping-particle":"","parse-names":false,"suffix":""},{"dropping-particle":"","family":"Zheng","given":"Qiao","non-dropping-particle":"","parse-names":false,"suffix":""},{"dropping-particle":"","family":"Thomas","given":"Dustin","non-dropping-particle":"","parse-names":false,"suffix":""},{"dropping-particle":"","family":"Egelhoff","given":"Thomas T.","non-dropping-particle":"","parse-names":false,"suffix":""},{"dropping-particle":"","family":"Rich","given":"Jeremy N.","non-dropping-particle":"","parse-names":false,"suffix":""},{"dropping-particle":"","family":"Liu","given":"Huiping","non-dropping-particle":"","parse-names":false,"suffix":""},{"dropping-particle":"","family":"Lathia","given":"Justin D.","non-dropping-particle":"","parse-names":false,"suffix":""},{"dropping-particle":"","family":"Reizes","given":"Ofer","non-dropping-particle":"","parse-names":false,"suffix":""}],"container-title":"Stem Cells","id":"ITEM-1","issue":"7","issued":{"date-parts":[["2015"]]},"page":"2114-2125","title":"Development of a fluorescent reporter system to delineate cancer stem cells in triple-negative breast cancer","type":"article-journal","volume":"33"},"uris":["http://www.mendeley.com/documents/?uuid=a4165801-ce1c-444c-8cbb-11fa5dcb46a1"]}],"mendeley":{"formattedCitation":"&lt;sup&gt;[100]&lt;/sup&gt;","plainTextFormattedCitation":"[100]","previouslyFormattedCitation":"&lt;sup&gt;[100]&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0]</w:t>
            </w:r>
            <w:r w:rsidRPr="00917D37">
              <w:rPr>
                <w:rFonts w:ascii="Book Antiqua" w:hAnsi="Book Antiqua"/>
                <w:lang w:eastAsia="es-ES"/>
              </w:rPr>
              <w:fldChar w:fldCharType="end"/>
            </w:r>
          </w:p>
        </w:tc>
        <w:tc>
          <w:tcPr>
            <w:tcW w:w="3795" w:type="dxa"/>
            <w:tcBorders>
              <w:top w:val="single" w:sz="4" w:space="0" w:color="auto"/>
            </w:tcBorders>
            <w:tcMar>
              <w:top w:w="15" w:type="dxa"/>
              <w:left w:w="15" w:type="dxa"/>
              <w:bottom w:w="15" w:type="dxa"/>
              <w:right w:w="15" w:type="dxa"/>
            </w:tcMar>
            <w:hideMark/>
          </w:tcPr>
          <w:p w14:paraId="6F1AAC25" w14:textId="7F33A089"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6A0CDA6E" w14:textId="77777777" w:rsidTr="00EC1E82">
        <w:trPr>
          <w:trHeight w:val="837"/>
        </w:trPr>
        <w:tc>
          <w:tcPr>
            <w:tcW w:w="1641" w:type="dxa"/>
            <w:vMerge/>
            <w:tcMar>
              <w:top w:w="15" w:type="dxa"/>
              <w:left w:w="15" w:type="dxa"/>
              <w:bottom w:w="15" w:type="dxa"/>
              <w:right w:w="15" w:type="dxa"/>
            </w:tcMar>
          </w:tcPr>
          <w:p w14:paraId="52339B78"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701" w:type="dxa"/>
            <w:vMerge/>
            <w:tcMar>
              <w:top w:w="15" w:type="dxa"/>
              <w:left w:w="15" w:type="dxa"/>
              <w:bottom w:w="15" w:type="dxa"/>
              <w:right w:w="15" w:type="dxa"/>
            </w:tcMar>
          </w:tcPr>
          <w:p w14:paraId="20E0366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410" w:type="dxa"/>
            <w:vMerge/>
            <w:tcMar>
              <w:top w:w="15" w:type="dxa"/>
              <w:left w:w="15" w:type="dxa"/>
              <w:bottom w:w="15" w:type="dxa"/>
              <w:right w:w="15" w:type="dxa"/>
            </w:tcMar>
          </w:tcPr>
          <w:p w14:paraId="549468F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5C8B60C9" w14:textId="42F28651"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1B16BF1E" w14:textId="77777777" w:rsidTr="00EC1E82">
        <w:trPr>
          <w:trHeight w:val="391"/>
        </w:trPr>
        <w:tc>
          <w:tcPr>
            <w:tcW w:w="1641" w:type="dxa"/>
            <w:vMerge/>
            <w:tcMar>
              <w:top w:w="15" w:type="dxa"/>
              <w:left w:w="15" w:type="dxa"/>
              <w:bottom w:w="15" w:type="dxa"/>
              <w:right w:w="15" w:type="dxa"/>
            </w:tcMar>
          </w:tcPr>
          <w:p w14:paraId="72BCFA71"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701" w:type="dxa"/>
            <w:vMerge/>
            <w:tcMar>
              <w:top w:w="15" w:type="dxa"/>
              <w:left w:w="15" w:type="dxa"/>
              <w:bottom w:w="15" w:type="dxa"/>
              <w:right w:w="15" w:type="dxa"/>
            </w:tcMar>
          </w:tcPr>
          <w:p w14:paraId="56E0C57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410" w:type="dxa"/>
            <w:vMerge/>
            <w:tcMar>
              <w:top w:w="15" w:type="dxa"/>
              <w:left w:w="15" w:type="dxa"/>
              <w:bottom w:w="15" w:type="dxa"/>
              <w:right w:w="15" w:type="dxa"/>
            </w:tcMar>
          </w:tcPr>
          <w:p w14:paraId="0803A51F"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EE24FA9" w14:textId="0F62E936"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Extravasation potential</w:t>
            </w:r>
          </w:p>
        </w:tc>
      </w:tr>
      <w:tr w:rsidR="00EC1E82" w:rsidRPr="00917D37" w14:paraId="725B652E" w14:textId="77777777" w:rsidTr="00EC1E82">
        <w:trPr>
          <w:trHeight w:val="659"/>
        </w:trPr>
        <w:tc>
          <w:tcPr>
            <w:tcW w:w="1641" w:type="dxa"/>
            <w:vMerge/>
            <w:tcMar>
              <w:top w:w="15" w:type="dxa"/>
              <w:left w:w="15" w:type="dxa"/>
              <w:bottom w:w="15" w:type="dxa"/>
              <w:right w:w="15" w:type="dxa"/>
            </w:tcMar>
          </w:tcPr>
          <w:p w14:paraId="464A61A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701" w:type="dxa"/>
            <w:vMerge/>
            <w:tcMar>
              <w:top w:w="15" w:type="dxa"/>
              <w:left w:w="15" w:type="dxa"/>
              <w:bottom w:w="15" w:type="dxa"/>
              <w:right w:w="15" w:type="dxa"/>
            </w:tcMar>
          </w:tcPr>
          <w:p w14:paraId="2E907A2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410" w:type="dxa"/>
            <w:vMerge/>
            <w:tcMar>
              <w:top w:w="15" w:type="dxa"/>
              <w:left w:w="15" w:type="dxa"/>
              <w:bottom w:w="15" w:type="dxa"/>
              <w:right w:w="15" w:type="dxa"/>
            </w:tcMar>
          </w:tcPr>
          <w:p w14:paraId="77AB6FD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6EDF84D"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i/>
                <w:iCs/>
                <w:lang w:eastAsia="es-ES"/>
              </w:rPr>
              <w:t xml:space="preserve">In vitro </w:t>
            </w:r>
            <w:r w:rsidRPr="00917D37">
              <w:rPr>
                <w:rFonts w:ascii="Book Antiqua" w:hAnsi="Book Antiqua"/>
                <w:lang w:eastAsia="es-ES"/>
              </w:rPr>
              <w:t xml:space="preserve">limiting-dilution assays </w:t>
            </w:r>
          </w:p>
        </w:tc>
      </w:tr>
      <w:tr w:rsidR="00EC1E82" w:rsidRPr="00917D37" w14:paraId="6F36A945" w14:textId="77777777" w:rsidTr="00EC1E82">
        <w:trPr>
          <w:trHeight w:val="251"/>
        </w:trPr>
        <w:tc>
          <w:tcPr>
            <w:tcW w:w="1641" w:type="dxa"/>
            <w:vMerge/>
            <w:vAlign w:val="center"/>
            <w:hideMark/>
          </w:tcPr>
          <w:p w14:paraId="71D5DDA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34A5E84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tcMar>
              <w:top w:w="15" w:type="dxa"/>
              <w:left w:w="15" w:type="dxa"/>
              <w:bottom w:w="15" w:type="dxa"/>
              <w:right w:w="15" w:type="dxa"/>
            </w:tcMar>
            <w:hideMark/>
          </w:tcPr>
          <w:p w14:paraId="5BCCA8B5" w14:textId="57B9A35B"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74/jbc.M110.148395","ISSN":"00219258","PMID":"20937839","abstract":"The cell fate determination factor Dachshund was cloned as a dominant inhibitor of the hyperactive epidermal growth factor receptor ellipse. The expression of Dachshund is lost in human breast cancer associated with poor prognosis. Breast tumor-initiating cells (TIC) may contribute to tumor progression and therapy resistance. Here, endogenous DACH1 was reduced in breast cancer cell lines with high expression of TIC markers and in patient samples of the basal breast cancer phenotype. Re-expression of DACH1 reduced new tumor formation in serial transplantations in vivo, reduced mammosphere formation, and reduced the proportion of CD44high/CD24low breast tumor cells. Conversely, lentiviral shRNA to DACH1 increased the breast (B)TIC population. Genome-wide expression studies of mammary tumors demonstrated DACH1 repressed a molecular signature associated with stem cells (SOX2, Nanog, and KLF4) and genome-wide ChIP-seq analysis identified DACH1 binding to the promoter of the Nanog, KLF4, and Lin28 genes. KLF4/c-Myc and Oct4/Sox2 antagonized DACH1 repression of BTIC. Mechanistic studies demonstrated DACH1 directly repressed the Nanog and Sox2 promoters via a conserved domain. Endogenous DACH1 regulates BTIC in vitro and in vivo.","author":[{"dropping-particle":"","family":"Wu","given":"Kongming","non-dropping-particle":"","parse-names":false,"suffix":""},{"dropping-particle":"","family":"Jiao","given":"Xuanmao","non-dropping-particle":"","parse-names":false,"suffix":""},{"dropping-particle":"","family":"Li","given":"Zhaoming","non-dropping-particle":"","parse-names":false,"suffix":""},{"dropping-particle":"","family":"Katiyar","given":"Sanjay","non-dropping-particle":"","parse-names":false,"suffix":""},{"dropping-particle":"","family":"Casimiro","given":"Mathew C.","non-dropping-particle":"","parse-names":false,"suffix":""},{"dropping-particle":"","family":"Yang","given":"Wancai","non-dropping-particle":"","parse-names":false,"suffix":""},{"dropping-particle":"","family":"Zhang","given":"Qiong","non-dropping-particle":"","parse-names":false,"suffix":""},{"dropping-particle":"","family":"Willmarth","given":"Nicole E.","non-dropping-particle":"","parse-names":false,"suffix":""},{"dropping-particle":"","family":"Chepelev","given":"Iouri","non-dropping-particle":"","parse-names":false,"suffix":""},{"dropping-particle":"","family":"Crosariol","given":"Marco","non-dropping-particle":"","parse-names":false,"suffix":""},{"dropping-particle":"","family":"Wei","given":"Zhang","non-dropping-particle":"","parse-names":false,"suffix":""},{"dropping-particle":"","family":"Hu","given":"Junbo","non-dropping-particle":"","parse-names":false,"suffix":""},{"dropping-particle":"","family":"Zhao","given":"Keji","non-dropping-particle":"","parse-names":false,"suffix":""},{"dropping-particle":"","family":"Pestell","given":"Richard G.","non-dropping-particle":"","parse-names":false,"suffix":""}],"container-title":"Journal of Biological Chemistry","id":"ITEM-1","issue":"3","issued":{"date-parts":[["2011","1","21"]]},"page":"2132-2142","publisher":"Elsevier","title":"Cell fate determination factor Dachshund reprograms breast cancer stem cell function","type":"article-journal","volume":"286"},"uris":["http://www.mendeley.com/documents/?uuid=9f75e4cc-4317-35ee-90b2-eda4f3ce7fd8"]}],"mendeley":{"formattedCitation":"&lt;sup&gt;[98]&lt;/sup&gt;","plainTextFormattedCitation":"[98]","previouslyFormattedCitation":"&lt;sup&gt;[98]&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98]</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55711B71"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64266C38" w14:textId="77777777" w:rsidTr="00EC1E82">
        <w:trPr>
          <w:trHeight w:val="346"/>
        </w:trPr>
        <w:tc>
          <w:tcPr>
            <w:tcW w:w="1641" w:type="dxa"/>
            <w:vMerge/>
            <w:vAlign w:val="center"/>
            <w:hideMark/>
          </w:tcPr>
          <w:p w14:paraId="1F08B98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2CC119AD"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0702C1D7" w14:textId="34AB2026"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Prostate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38/onc.2011.114","ISSN":"1476-5594","PMID":"21499299","abstract":"Cancer cell molecular mimicry of stem cells (SC) imbues neoplastic cells with enhanced proliferative and renewal capacities. In support, numerous mediators of SC self-renewal have been evinced to show oncogenic potential. We have recently reported that short-hairpin RNA-mediated knockdown of the embryonic stem cell (ESC) self-renewal gene NANOG significantly reduced the clonogenic and tumorigenic capabilities of various cancer cells. In this study, we sought to test the potential pro-tumorigenic functions of NANOG, particularly, in prostate cancer (PCa). Using qRT-PCR, we first confirmed that PCa cells expressed NANOG mRNA primarily from the NANOGP8 locus on chromosome 15q14. We then constructed a lentiviral promoter reporter in which the -3.8-kb NANOGP8 genomic fragment was used to drive the expression of green fluorescence protein (GFP). We observed that NANOGP8-GFP(+) PCa cells showed cancer stem cell (CSC) characteristics such as enhanced clonal growth and tumor regenerative capacity. To further investigate the functions and mechanisms of NANOG in tumorigenesis, we established tetracycline-inducible NANOG-overexpressing cancer cell lines, including both PCa (Du145 and LNCaP) and breast (MCF-7) cancer cells. NANOG induction promoted drug resistance in MCF-7 cells, tumor regeneration in Du145 cells and, most importantly, castration-resistant tumor development in LNCaP cells. These pro-tumorigenic effects of NANOG were associated with key molecular changes, including an upregulation of molecules such as CXCR4, IGFBP5, CD133 and ALDH1. The present gain-of-function studies, coupled with our recent loss-of-function work, establish the integral role for NANOG in neoplastic processes and shed light on its mechanisms of action.","author":[{"dropping-particle":"","family":"Jeter","given":"C. R.","non-dropping-particle":"","parse-names":false,"suffix":""},{"dropping-particle":"","family":"Liu","given":"B","non-dropping-particle":"","parse-names":false,"suffix":""},{"dropping-particle":"","family":"Liu","given":"X","non-dropping-particle":"","parse-names":false,"suffix":""},{"dropping-particle":"","family":"Chen","given":"X.","non-dropping-particle":"","parse-names":false,"suffix":""},{"dropping-particle":"","family":"Liu","given":"C.","non-dropping-particle":"","parse-names":false,"suffix":""},{"dropping-particle":"","family":"Calhoun-Davis","given":"T.","non-dropping-particle":"","parse-names":false,"suffix":""},{"dropping-particle":"","family":"Repass","given":"J.","non-dropping-particle":"","parse-names":false,"suffix":""},{"dropping-particle":"","family":"Zaehres","given":"H.","non-dropping-particle":"","parse-names":false,"suffix":""},{"dropping-particle":"","family":"Shen","given":"J. J.","non-dropping-particle":"","parse-names":false,"suffix":""},{"dropping-particle":"","family":"Tang","given":"D. G.","non-dropping-particle":"","parse-names":false,"suffix":""}],"container-title":"Oncogene","id":"ITEM-1","issue":"36","issued":{"date-parts":[["2011","9","8"]]},"page":"3833-45","publisher":"Nature Publishing Group","title":"NANOG promotes cancer stem cell characteristics and prostate cancer resistance to androgen deprivation.","type":"article-journal","volume":"30"},"uris":["http://www.mendeley.com/documents/?uuid=e7354815-fed4-3d0d-bf11-c78ad7922363"]}],"mendeley":{"formattedCitation":"&lt;sup&gt;[70]&lt;/sup&gt;","plainTextFormattedCitation":"[70]","previouslyFormattedCitation":"&lt;sup&gt;[70]&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70]</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5F4B3B15" w14:textId="2B364C30"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05818A42" w14:textId="77777777" w:rsidTr="00EC1E82">
        <w:trPr>
          <w:trHeight w:val="391"/>
        </w:trPr>
        <w:tc>
          <w:tcPr>
            <w:tcW w:w="1641" w:type="dxa"/>
            <w:vMerge/>
            <w:vAlign w:val="center"/>
          </w:tcPr>
          <w:p w14:paraId="1693AD2A"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3A66F25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A6B8B1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2AC292AC" w14:textId="59C94690"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Extravasation potential</w:t>
            </w:r>
          </w:p>
        </w:tc>
      </w:tr>
      <w:tr w:rsidR="00EC1E82" w:rsidRPr="00917D37" w14:paraId="7C19AD64" w14:textId="77777777" w:rsidTr="00EC1E82">
        <w:trPr>
          <w:trHeight w:val="447"/>
        </w:trPr>
        <w:tc>
          <w:tcPr>
            <w:tcW w:w="1641" w:type="dxa"/>
            <w:vMerge/>
            <w:vAlign w:val="center"/>
          </w:tcPr>
          <w:p w14:paraId="183DAAC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10CC683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0CC5A426"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15370DD0" w14:textId="4FF10F2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5E88060D" w14:textId="77777777" w:rsidTr="00EC1E82">
        <w:trPr>
          <w:trHeight w:val="1150"/>
        </w:trPr>
        <w:tc>
          <w:tcPr>
            <w:tcW w:w="1641" w:type="dxa"/>
            <w:vMerge/>
            <w:vAlign w:val="center"/>
          </w:tcPr>
          <w:p w14:paraId="495C815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7CDB105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7B0DDD3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5DECBFD4"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03DF8F03" w14:textId="77777777" w:rsidTr="00EC1E82">
        <w:trPr>
          <w:trHeight w:val="357"/>
        </w:trPr>
        <w:tc>
          <w:tcPr>
            <w:tcW w:w="1641" w:type="dxa"/>
            <w:vMerge/>
            <w:vAlign w:val="center"/>
            <w:hideMark/>
          </w:tcPr>
          <w:p w14:paraId="3112872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2ED7786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1B31BDDD" w14:textId="502416DD"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Nasopharynx cancer </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8632/oncotarget.5280","ISSN":"19492553","PMID":"26418951","abstract":"Cancer stem cells (CSCs) are considered to be the root cause for cancer treatment failure. Thus, there remains an urgent need for more potent and safer therapies against CSCs for curing cancer. In this study, the antitumor activity of cytokine-induced killer (CIK) cells against putative CSCs of nasopharyngeal carcinoma (NPC) was fully evaluated in vitro and in vivo. To visualize putative CSCs in vitro by fluorescence imaging, and image and quantify putative CSCs in tumor xenograft-bearing mice by in vivo bioluminescence imaging, NPC cells were engineered with CSC detector vector encoding GFP and luciferase (Luc) under control of Nanog promoter. Our study reported in vitro intense tumor-killing activity of CIK cells against putative CSCs of NPC, as revealed by percentage analysis of side population cells, tumorsphere formation assay and Nanog-promoter-GFP-Luc reporter gene strategy plus time-lapse recording. Additionally, time-lapse imaging firstly illustrated that GFP-labeled or PKH26-labeled putative CSCs or tumorspheres were usually attacked simultaneously by many CIK cells and finally killed by CIK cells, suggesting the necessity of achieving sufficient effector-to-target ratios. We firstly confirmed that NKG2D blockade by anti-NKG2D antibody significantly but partially abrogated CIK cell-mediated cytolysis against putative CSCs. More importantly, intravenous infusion of CIK cells significantly delayed tumor growth in NOD/SCID mice, accompanied by a remarkable reduction in putative CSC number monitored by whole-body bioluminescence imaging. Taken together, our findings suggest that CIK cells demonstrate the intense tumor-killing activity against putative CSCs of NPC, at least in part, by NKG2D-ligands recognition. These results indicate that CIK cell-based therapeutic strategy against CSCs presents a promising and safe approach for cancer treatment.","author":[{"dropping-particle":"","family":"Wei","given":"Fang","non-dropping-particle":"","parse-names":false,"suffix":""},{"dropping-particle":"","family":"Rong","given":"Xiao Xiang","non-dropping-particle":"","parse-names":false,"suffix":""},{"dropping-particle":"","family":"Xie","given":"Rao Ying","non-dropping-particle":"","parse-names":false,"suffix":""},{"dropping-particle":"","family":"Jia","given":"Li Ting","non-dropping-particle":"","parse-names":false,"suffix":""},{"dropping-particle":"","family":"Wang","given":"Hui Yan","non-dropping-particle":"","parse-names":false,"suffix":""},{"dropping-particle":"","family":"Qin","given":"Yu Juan","non-dropping-particle":"","parse-names":false,"suffix":""},{"dropping-particle":"","family":"Chen","given":"Lin","non-dropping-particle":"","parse-names":false,"suffix":""},{"dropping-particle":"","family":"Shen","given":"Hong Fen","non-dropping-particle":"","parse-names":false,"suffix":""},{"dropping-particle":"","family":"Lin","given":"Xiao Lin","non-dropping-particle":"","parse-names":false,"suffix":""},{"dropping-particle":"","family":"Yang","given":"Jie","non-dropping-particle":"","parse-names":false,"suffix":""},{"dropping-particle":"","family":"Yang","given":"Sheng","non-dropping-particle":"","parse-names":false,"suffix":""},{"dropping-particle":"","family":"Hao","given":"Wei Chao","non-dropping-particle":"","parse-names":false,"suffix":""},{"dropping-particle":"","family":"Chen","given":"Yan","non-dropping-particle":"","parse-names":false,"suffix":""},{"dropping-particle":"","family":"Xiao","given":"Sheng Jun","non-dropping-particle":"","parse-names":false,"suffix":""},{"dropping-particle":"","family":"Zhou","given":"Hui Rong","non-dropping-particle":"","parse-names":false,"suffix":""},{"dropping-particle":"","family":"Lin","given":"Tao Yan","non-dropping-particle":"","parse-names":false,"suffix":""},{"dropping-particle":"","family":"Chen","given":"Yu Shuang","non-dropping-particle":"","parse-names":false,"suffix":""},{"dropping-particle":"","family":"Sun","given":"Yan","non-dropping-particle":"","parse-names":false,"suffix":""},{"dropping-particle":"","family":"Yao","given":"Kai Tai","non-dropping-particle":"","parse-names":false,"suffix":""},{"dropping-particle":"","family":"Xiao","given":"Dong","non-dropping-particle":"","parse-names":false,"suffix":""}],"container-title":"Oncotarget","id":"ITEM-1","issue":"33","issued":{"date-parts":[["2015","9","16"]]},"page":"35023-35039","publisher":"Impact Journals LLC","title":"Cytokine-induced killer cells efficiently kill stem-like cancer cells of nasopharyngeal carcinoma via the NKG2D-ligands recognition","type":"article-journal","volume":"6"},"uris":["http://www.mendeley.com/documents/?uuid=e47083db-ea00-39d2-a260-4183fdf16ac4"]}],"mendeley":{"formattedCitation":"&lt;sup&gt;[101]&lt;/sup&gt;","plainTextFormattedCitation":"[101]","previouslyFormattedCitation":"&lt;sup&gt;[101]&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1]</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6C408FF5" w14:textId="59C050B4"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5D3D4A3E" w14:textId="77777777" w:rsidTr="00EC1E82">
        <w:trPr>
          <w:trHeight w:val="715"/>
        </w:trPr>
        <w:tc>
          <w:tcPr>
            <w:tcW w:w="1641" w:type="dxa"/>
            <w:vMerge/>
            <w:vAlign w:val="center"/>
          </w:tcPr>
          <w:p w14:paraId="0F42A1A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0A3FF88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532D5B3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E11D5A1" w14:textId="0A958546"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4F0282D7" w14:textId="77777777" w:rsidTr="00EC1E82">
        <w:trPr>
          <w:trHeight w:val="659"/>
        </w:trPr>
        <w:tc>
          <w:tcPr>
            <w:tcW w:w="1641" w:type="dxa"/>
            <w:vMerge/>
            <w:vAlign w:val="center"/>
          </w:tcPr>
          <w:p w14:paraId="0A5FBBC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15B3540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BAB53C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16B8EA55"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Extravasation potential</w:t>
            </w:r>
          </w:p>
        </w:tc>
      </w:tr>
      <w:tr w:rsidR="00EC1E82" w:rsidRPr="00917D37" w14:paraId="7E554996" w14:textId="77777777" w:rsidTr="00EC1E82">
        <w:trPr>
          <w:trHeight w:val="357"/>
        </w:trPr>
        <w:tc>
          <w:tcPr>
            <w:tcW w:w="1641" w:type="dxa"/>
            <w:vMerge/>
            <w:vAlign w:val="center"/>
          </w:tcPr>
          <w:p w14:paraId="6F0403A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080C2DF4"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564BA3D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2EDA0DEF" w14:textId="6AAAE9B9"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r w:rsidR="00EC1E82" w:rsidRPr="00917D37" w14:paraId="49344945" w14:textId="77777777" w:rsidTr="00EC1E82">
        <w:trPr>
          <w:trHeight w:val="1161"/>
        </w:trPr>
        <w:tc>
          <w:tcPr>
            <w:tcW w:w="1641" w:type="dxa"/>
            <w:vMerge/>
            <w:vAlign w:val="center"/>
          </w:tcPr>
          <w:p w14:paraId="6589F32D"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7842EBB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3A59108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5DB4D62"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2104AF26" w14:textId="77777777" w:rsidTr="00EC1E82">
        <w:trPr>
          <w:trHeight w:val="1284"/>
        </w:trPr>
        <w:tc>
          <w:tcPr>
            <w:tcW w:w="1641" w:type="dxa"/>
            <w:vMerge/>
            <w:vAlign w:val="center"/>
            <w:hideMark/>
          </w:tcPr>
          <w:p w14:paraId="327E13DF"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29CD2B2E"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3EFE3D08" w14:textId="2E3DB531"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ver (hepatocellular carcin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02/hep.25745","ISSN":"02709139","PMID":"22473773","abstract":"Hepatocellular carcinoma (HCC) exhibits cellular heterogeneity and embryonic stem-cell-related genes are preferentially overexpressed in a fraction of cancer cells of poorly differentiated tumors. However, it is not known whether or how these cancer cells contribute to tumor initiation and progression. Here, our data showed that increased expression of pluripotency transcription factor Nanog in cancer cells correlates with a worse clinical outcome in HCC. Using the Nanog promoter as a reporter system, we could successfully isolate a small subpopulation of Nanog-positive cells. We demonstrate that Nanog-positive cells exhibited enhanced ability of self-renewal, clonogenicity, and initiation of tumors, which are consistent with crucial hallmarks in the definition of cancer stem cells (CSCs). NanogPos CSCs could differentiate into mature cancer cells in in vitro and in vivo conditions. In addition, we found that NanogPos CSCs exhibited resistance to therapeutic agents (e.g., sorafenib and cisplatin) and have a high capacity for tumor invasion and metastasis. Knock-down expression of Nanog in NanogPos CSCs could decrease self-renewal accompanied with decreased expression of stem-cell-related genes and increased expression of mature hepatocyte-related genes. Overexpression of Nanog in NanogNeg cells could restore self-renewal. Furthermore, we found that insulin-like growth factor (IGF)2 and IGF receptor (IGF1R) were up-regulated in NanogPos CSCs. Knock-down expression of Nanog in NanogPos CSCs inhibited the expression of IGF1R, and overexpression of Nanog in NanogNeg cells increased the expression of IGF1R. A specific inhibitor of IGF1R signaling could significantly inhibit self-renewal and Nanog expression, indicating that IGF1R signaling participated in Nanog-mediated self-renewal. Conclusion: These data indicate that Nanog could be a novel biomarker for CSCs in HCC, and that Nanog could play a crucial role in maintaining the self-renewal of CSCs through the IGF1R-signaling pathway. © 2012 American Association for the Study of Liver Diseases.","author":[{"dropping-particle":"","family":"Shan","given":"Juanjuan","non-dropping-particle":"","parse-names":false,"suffix":""},{"dropping-particle":"","family":"Shen","given":"Junjie","non-dropping-particle":"","parse-names":false,"suffix":""},{"dropping-particle":"","family":"Liu","given":"Limei","non-dropping-particle":"","parse-names":false,"suffix":""},{"dropping-particle":"","family":"Xia","given":"Feng","non-dropping-particle":"","parse-names":false,"suffix":""},{"dropping-particle":"","family":"Xu","given":"Chuan","non-dropping-particle":"","parse-names":false,"suffix":""},{"dropping-particle":"","family":"Duan","given":"Guangjie","non-dropping-particle":"","parse-names":false,"suffix":""},{"dropping-particle":"","family":"Xu","given":"Yanmin","non-dropping-particle":"","parse-names":false,"suffix":""},{"dropping-particle":"","family":"Ma","given":"Qinghua","non-dropping-particle":"","parse-names":false,"suffix":""},{"dropping-particle":"","family":"Yang","given":"Zhi","non-dropping-particle":"","parse-names":false,"suffix":""},{"dropping-particle":"","family":"Zhang","given":"Qianzhen","non-dropping-particle":"","parse-names":false,"suffix":""},{"dropping-particle":"","family":"Ma","given":"Leina","non-dropping-particle":"","parse-names":false,"suffix":""},{"dropping-particle":"","family":"Liu","given":"Jia","non-dropping-particle":"","parse-names":false,"suffix":""},{"dropping-particle":"","family":"Xu","given":"Senlin","non-dropping-particle":"","parse-names":false,"suffix":""},{"dropping-particle":"","family":"Yan","given":"Xiaochu","non-dropping-particle":"","parse-names":false,"suffix":""},{"dropping-particle":"","family":"Bie","given":"Ping","non-dropping-particle":"","parse-names":false,"suffix":""},{"dropping-particle":"","family":"Cui","given":"Youhong","non-dropping-particle":"","parse-names":false,"suffix":""},{"dropping-particle":"","family":"Bian","given":"Xiu Wu","non-dropping-particle":"","parse-names":false,"suffix":""},{"dropping-particle":"","family":"Qian","given":"Cheng","non-dropping-particle":"","parse-names":false,"suffix":""}],"container-title":"Hepatology","id":"ITEM-1","issue":"3","issued":{"date-parts":[["2012","9"]]},"page":"1004-1014","publisher":"Hepatology","title":"Nanog regulates self-renewal of cancer stem cells through the insulin-like growth factor pathway in human hepatocellular carcinoma","type":"article-journal","volume":"56"},"uris":["http://www.mendeley.com/documents/?uuid=2bf11b77-e975-37cd-a0a9-acbdae18b17f"]}],"mendeley":{"formattedCitation":"&lt;sup&gt;[45]&lt;/sup&gt;","plainTextFormattedCitation":"[45]","previouslyFormattedCitation":"&lt;sup&gt;[45]&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45]</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3A783406"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p w14:paraId="59154BAA" w14:textId="0B91A8EA"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59F4ECCE" w14:textId="77777777" w:rsidTr="00EC1E82">
        <w:trPr>
          <w:trHeight w:val="558"/>
        </w:trPr>
        <w:tc>
          <w:tcPr>
            <w:tcW w:w="1641" w:type="dxa"/>
            <w:vMerge/>
            <w:vAlign w:val="center"/>
          </w:tcPr>
          <w:p w14:paraId="7EDF624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5ACA394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B04197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7516DFB" w14:textId="134D662C"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Extravasation potential</w:t>
            </w:r>
          </w:p>
        </w:tc>
      </w:tr>
      <w:tr w:rsidR="00EC1E82" w:rsidRPr="00917D37" w14:paraId="7238B325" w14:textId="77777777" w:rsidTr="00EC1E82">
        <w:trPr>
          <w:trHeight w:val="547"/>
        </w:trPr>
        <w:tc>
          <w:tcPr>
            <w:tcW w:w="1641" w:type="dxa"/>
            <w:vMerge/>
            <w:vAlign w:val="center"/>
          </w:tcPr>
          <w:p w14:paraId="553DE8BA"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4315FEA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3DD68F9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6B4FDF5C"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7C61C6A8" w14:textId="77777777" w:rsidTr="00EC1E82">
        <w:trPr>
          <w:trHeight w:val="369"/>
        </w:trPr>
        <w:tc>
          <w:tcPr>
            <w:tcW w:w="1641" w:type="dxa"/>
            <w:vMerge/>
            <w:vAlign w:val="center"/>
            <w:hideMark/>
          </w:tcPr>
          <w:p w14:paraId="4BBFF7F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1E99345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7679FDD7" w14:textId="1DDFE33E"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Ovary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8632/oncotarget.8852","ISSN":"19492553","PMID":"27105520","abstract":"The mainstay of treatment for ovarian cancer is platinum-based cytotoxic chemotherapy. However, therapeutic resistance and recurrence is a common eventuality for nearly all ovarian cancer patients, resulting in poor median survival. Recurrence is postulated to be driven by a population of self-renewing, therapeutically resistant cancer stem cells (CSCs). A current limitation in CSC studies is the inability to interrogate their dynamic changes in real time. Here we utilized a GFP reporter driven by the NANOG-promoter to enrich and track ovarian CSCs. Using this approach, we identified a population of cells with CSC properties including enhanced expression of stem cell transcription factors, self-renewal, and tumor initiation. We also observed elevations in CSC properties in cisplatin-resistant ovarian cancer cells as compared to cisplatin-naïve ovarian cancer cells. CD49f, a marker for CSCs in other solid tumors, enriched CSCs in cisplatin-resistant and -naïve cells. NANOG-GFP enriched CSCs (GFP+ cells) were more resistant to cisplatin as compared to GFP-negative cells. Moreover, upon cisplatin treatment, the GFP signal intensity and NANOG expression increased in GFP-negative cells, indicating that cisplatin was able to induce the CSC state. Taken together, we describe a reporter-based strategy that allows for determination of the CSC state in real time and can be used to detect the induction of the CSC state upon cisplatin treatment. As cisplatin may provide an inductive stress for the stem cell state, future efforts should focus on combining cytotoxic chemotherapy with a CSC targeted therapy for greater clinical utility.","author":[{"dropping-particle":"","family":"Wiechert","given":"Andrew","non-dropping-particle":"","parse-names":false,"suffix":""},{"dropping-particle":"","family":"Saygin","given":"Caner","non-dropping-particle":"","parse-names":false,"suffix":""},{"dropping-particle":"","family":"Thiagarajan","given":"Praveena S.","non-dropping-particle":"","parse-names":false,"suffix":""},{"dropping-particle":"","family":"Rao","given":"Vinay S.","non-dropping-particle":"","parse-names":false,"suffix":""},{"dropping-particle":"","family":"Hale","given":"James S.","non-dropping-particle":"","parse-names":false,"suffix":""},{"dropping-particle":"","family":"Gupta","given":"Nikhil","non-dropping-particle":"","parse-names":false,"suffix":""},{"dropping-particle":"","family":"Hitomi","given":"Masahiro","non-dropping-particle":"","parse-names":false,"suffix":""},{"dropping-particle":"","family":"Nagaraj","given":"Anil Belur","non-dropping-particle":"","parse-names":false,"suffix":""},{"dropping-particle":"","family":"DiFeo","given":"Analisa","non-dropping-particle":"","parse-names":false,"suffix":""},{"dropping-particle":"","family":"Lathia","given":"Justin D.","non-dropping-particle":"","parse-names":false,"suffix":""},{"dropping-particle":"","family":"Reizes","given":"Ofer","non-dropping-particle":"","parse-names":false,"suffix":""}],"container-title":"Oncotarget","id":"ITEM-1","issue":"21","issued":{"date-parts":[["2016","5","24"]]},"page":"30511-30522","publisher":"Impact Journals LLC","title":"Cisplatin induces stemness in ovarian cancer","type":"article-journal","volume":"7"},"uris":["http://www.mendeley.com/documents/?uuid=b7d89c82-0577-335a-b82e-b114d1416886"]}],"mendeley":{"formattedCitation":"&lt;sup&gt;[89]&lt;/sup&gt;","plainTextFormattedCitation":"[89]","previouslyFormattedCitation":"&lt;sup&gt;[89]&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89]</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5FC0A409" w14:textId="266AA8E6"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3FAAB7FC" w14:textId="77777777" w:rsidTr="00EC1E82">
        <w:trPr>
          <w:trHeight w:val="871"/>
        </w:trPr>
        <w:tc>
          <w:tcPr>
            <w:tcW w:w="1641" w:type="dxa"/>
            <w:vMerge/>
            <w:vAlign w:val="center"/>
          </w:tcPr>
          <w:p w14:paraId="614413B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0BB43E8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CCF70A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5D206AB6" w14:textId="6D1B244D"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7BA6FA4D" w14:textId="77777777" w:rsidTr="00EC1E82">
        <w:trPr>
          <w:trHeight w:val="625"/>
        </w:trPr>
        <w:tc>
          <w:tcPr>
            <w:tcW w:w="1641" w:type="dxa"/>
            <w:vMerge/>
            <w:vAlign w:val="center"/>
          </w:tcPr>
          <w:p w14:paraId="597C8D2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1A3F1EE8"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02915DB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1DC3CD48"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23A9F458" w14:textId="77777777" w:rsidTr="00EC1E82">
        <w:trPr>
          <w:trHeight w:val="369"/>
        </w:trPr>
        <w:tc>
          <w:tcPr>
            <w:tcW w:w="1641" w:type="dxa"/>
            <w:vMerge/>
            <w:vAlign w:val="center"/>
            <w:hideMark/>
          </w:tcPr>
          <w:p w14:paraId="4E0F0F9E"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32D71284"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7FEE1DED" w14:textId="67BB4C45"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Ovary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186/s13048-018-0403-2","ISSN":"17572215","PMID":"29716628","abstract":"Background: Ovarian cancer stem cells (OCSCs) contribute to the poor prognosis of ovarian cancer. Involvement of the androgen receptor (AR) in the malignant behaviors of other tumors has been reported. However, whether AR associates with Nanog (a stem cell marker) and participates in OCSC functions remain unclear. In this study, we investigated the interaction of Nanog with AR and examined whether this interaction induced stem-like properties in ovarian cancer cells. Methods: AR and Nanog expression in ovarian tumors was evaluated. Using the CRISPR/Cas9 system, we constructed a Nanog green fluorescent protein (GFP) marker cell model to investigate the expression and co-localization of Nanog and AR. Then, we examined the effect of androgen on the Nanog promoter in ovarian cancer cell lines (A2780 and SKOV3). After androgen or anti-androgen treatment, cell proliferation, migration, sphere formation, colony formation and tumorigenesis were assessed in vitro and in vivo. Results: Both AR and Nanog expression were obviously high in ovarian tumors. Our results showed that Nanog expression was correlated with AR expression. The androgen 5α-dihydrotestosterone (DHT) activated Nanog promoter transcription. Meanwhile, Nanog GFP-positive cells treated with DHT exhibited higher levels of proliferation, migration, sphere formation and colony formation. We also observed that the tumorigenesis of Nanog GFP-positive cells was significantly higher than that of the GFP-negative cells. Xenografts of Nanog GFP-positive cells showed significant differences when treated with androgen or anti-androgen drugs in vivo. Conclusions: The interaction of Nanog with the AR signaling axis might induce or contribute to OCSC regulation. In addition, androgen might promote stemness characteristics in ovarian cancer cells by activating the Nanog promoter. This finding merits further study because it may provide a new understanding of OCSC regulation from a hormone perspective and lead to the reevaluation of stem cell therapy for ovarian cancer.","author":[{"dropping-particle":"","family":"Ling","given":"Kaijian","non-dropping-particle":"","parse-names":false,"suffix":""},{"dropping-particle":"","family":"Jiang","given":"Lupin","non-dropping-particle":"","parse-names":false,"suffix":""},{"dropping-particle":"","family":"Liang","given":"Shi","non-dropping-particle":"","parse-names":false,"suffix":""},{"dropping-particle":"","family":"Kwong","given":"Joseph","non-dropping-particle":"","parse-names":false,"suffix":""},{"dropping-particle":"","family":"Yang","given":"Leiyan","non-dropping-particle":"","parse-names":false,"suffix":""},{"dropping-particle":"","family":"Li","given":"Yudi","non-dropping-particle":"","parse-names":false,"suffix":""},{"dropping-particle":"","family":"Pingyin","given":"","non-dropping-particle":"","parse-names":false,"suffix":""},{"dropping-particle":"","family":"Deng","given":"Qingchun","non-dropping-particle":"","parse-names":false,"suffix":""},{"dropping-particle":"","family":"Liang","given":"Zhiqing","non-dropping-particle":"","parse-names":false,"suffix":""}],"container-title":"Journal of Ovarian Research","id":"ITEM-1","issue":"1","issued":{"date-parts":[["2018","5","2"]]},"publisher":"BioMed Central Ltd.","title":"Nanog interaction with the androgen receptor signaling axis induce ovarian cancer stem cell regulation: Studies based on the CRISPR/Cas9 system","type":"article-journal","volume":"11"},"uris":["http://www.mendeley.com/documents/?uuid=c96b98f6-af0f-3a9e-8a74-5f1aa2ec8cdd"]}],"mendeley":{"formattedCitation":"&lt;sup&gt;[72]&lt;/sup&gt;","plainTextFormattedCitation":"[72]","previouslyFormattedCitation":"&lt;sup&gt;[72]&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72]</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705262EC" w14:textId="765EF11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078DFCCE" w14:textId="77777777" w:rsidTr="00EC1E82">
        <w:trPr>
          <w:trHeight w:val="357"/>
        </w:trPr>
        <w:tc>
          <w:tcPr>
            <w:tcW w:w="1641" w:type="dxa"/>
            <w:vMerge/>
            <w:vAlign w:val="center"/>
          </w:tcPr>
          <w:p w14:paraId="4BE3206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635E8E38"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3D82E33E"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6154A6C0" w14:textId="5823EBEC"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Xenotransplantation assay</w:t>
            </w:r>
          </w:p>
        </w:tc>
      </w:tr>
      <w:tr w:rsidR="00EC1E82" w:rsidRPr="00917D37" w14:paraId="3977DD0F" w14:textId="77777777" w:rsidTr="00EC1E82">
        <w:trPr>
          <w:trHeight w:val="346"/>
        </w:trPr>
        <w:tc>
          <w:tcPr>
            <w:tcW w:w="1641" w:type="dxa"/>
            <w:vMerge/>
            <w:vAlign w:val="center"/>
          </w:tcPr>
          <w:p w14:paraId="51C504BE"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0E53BF0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3DD3228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67E0E32B" w14:textId="4239A36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082B3211" w14:textId="77777777" w:rsidTr="00EC1E82">
        <w:trPr>
          <w:trHeight w:val="815"/>
        </w:trPr>
        <w:tc>
          <w:tcPr>
            <w:tcW w:w="1641" w:type="dxa"/>
            <w:vMerge/>
            <w:vAlign w:val="center"/>
          </w:tcPr>
          <w:p w14:paraId="7468129C"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579ECF9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028F143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4606A66B"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Extravasation potential</w:t>
            </w:r>
          </w:p>
        </w:tc>
      </w:tr>
      <w:tr w:rsidR="00EC1E82" w:rsidRPr="00917D37" w14:paraId="6DC973D7" w14:textId="77777777" w:rsidTr="00EC1E82">
        <w:trPr>
          <w:trHeight w:val="259"/>
        </w:trPr>
        <w:tc>
          <w:tcPr>
            <w:tcW w:w="1641" w:type="dxa"/>
            <w:vMerge w:val="restart"/>
            <w:tcMar>
              <w:top w:w="15" w:type="dxa"/>
              <w:left w:w="15" w:type="dxa"/>
              <w:bottom w:w="15" w:type="dxa"/>
              <w:right w:w="15" w:type="dxa"/>
            </w:tcMar>
            <w:hideMark/>
          </w:tcPr>
          <w:p w14:paraId="4A0F8A2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OX2</w:t>
            </w:r>
          </w:p>
        </w:tc>
        <w:tc>
          <w:tcPr>
            <w:tcW w:w="1701" w:type="dxa"/>
            <w:vMerge w:val="restart"/>
            <w:tcMar>
              <w:top w:w="15" w:type="dxa"/>
              <w:left w:w="15" w:type="dxa"/>
              <w:bottom w:w="15" w:type="dxa"/>
              <w:right w:w="15" w:type="dxa"/>
            </w:tcMar>
          </w:tcPr>
          <w:p w14:paraId="3CF9F372" w14:textId="175F19A7" w:rsidR="00EC1E82" w:rsidRPr="00917D37" w:rsidRDefault="00EC1E82" w:rsidP="00917D37">
            <w:pPr>
              <w:adjustRightInd w:val="0"/>
              <w:snapToGrid w:val="0"/>
              <w:spacing w:line="360" w:lineRule="auto"/>
              <w:jc w:val="both"/>
              <w:textAlignment w:val="baseline"/>
              <w:rPr>
                <w:rFonts w:ascii="Book Antiqua" w:hAnsi="Book Antiqua"/>
                <w:lang w:eastAsia="es-ES"/>
              </w:rPr>
            </w:pPr>
            <w:proofErr w:type="spellStart"/>
            <w:r w:rsidRPr="00917D37">
              <w:rPr>
                <w:rFonts w:ascii="Book Antiqua" w:hAnsi="Book Antiqua"/>
                <w:lang w:eastAsia="es-ES"/>
              </w:rPr>
              <w:t>tdTomato</w:t>
            </w:r>
            <w:proofErr w:type="spellEnd"/>
            <w:r w:rsidRPr="00917D37">
              <w:rPr>
                <w:rFonts w:ascii="Book Antiqua" w:hAnsi="Book Antiqua"/>
                <w:lang w:eastAsia="es-ES"/>
              </w:rPr>
              <w:t xml:space="preserve"> fluorescent protein/ Luminescent protein</w:t>
            </w:r>
          </w:p>
          <w:p w14:paraId="1C5F0A0E" w14:textId="3667E5A0"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p w14:paraId="05117A2E" w14:textId="4AE0E951"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uminescent protein</w:t>
            </w:r>
          </w:p>
        </w:tc>
        <w:tc>
          <w:tcPr>
            <w:tcW w:w="2410" w:type="dxa"/>
            <w:tcMar>
              <w:top w:w="15" w:type="dxa"/>
              <w:left w:w="15" w:type="dxa"/>
              <w:bottom w:w="15" w:type="dxa"/>
              <w:right w:w="15" w:type="dxa"/>
            </w:tcMar>
            <w:hideMark/>
          </w:tcPr>
          <w:p w14:paraId="0A88E7F1" w14:textId="4363BCB3"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bbrc.2013.06.038","ISSN":"0006291X","PMID":"23796710","abstract":"Sex determining region Y-box 2 (SOX2) is well known as one of the \"stemness\" factors and is often expressed in cancers including breast cancer. In this study, we developed a reporter system using fluorescent protein driven by the promoter for SOX2 gene to detect and isolate living SOX2-positive cells. Using this system, we determined that SOX2 promoter activities were well correlated with SOX2 mRNA expression levels in 5 breast cancer cell lines, and that the cell population with positive SOX2 promoter activity (pSp-T+) isolated from one of the 5 cell lines, MCF-7 cells, showed a high SOX2 protein expression and high sphere-forming activity compared with very low promoter activity (pSp-Tlow/-). The pSp-T+ population expressed higher mRNA levels of several stemness-related genes such as CD44, ABCB1, NANOG and TWIST1 than the pSp-Tlow/- population whereas the two populations expressed CD24 at similar levels. These results suggest that the cell population with SOX2 promoter activity contains cancer stem cell (CSC)-like cells which show different expression profiles from those of CSC-marker genes previously recognized in human breast cancers. © 2013 Elsevier Inc.","author":[{"dropping-particle":"","family":"Liang","given":"Shanshan","non-dropping-particle":"","parse-names":false,"suffix":""},{"dropping-particle":"","family":"Furuhashi","given":"Masako","non-dropping-particle":"","parse-names":false,"suffix":""},{"dropping-particle":"","family":"Nakane","given":"Rie","non-dropping-particle":"","parse-names":false,"suffix":""},{"dropping-particle":"","family":"Nakazawa","given":"Seitaro","non-dropping-particle":"","parse-names":false,"suffix":""},{"dropping-particle":"","family":"Goudarzi","given":"Houman","non-dropping-particle":"","parse-names":false,"suffix":""},{"dropping-particle":"","family":"Hamada","given":"Jun ichi","non-dropping-particle":"","parse-names":false,"suffix":""},{"dropping-particle":"","family":"Iizasa","given":"Hisashi","non-dropping-particle":"","parse-names":false,"suffix":""}],"container-title":"Biochemical and Biophysical Research Communications","id":"ITEM-1","issue":"2","issued":{"date-parts":[["2013"]]},"page":"205-211","publisher":"Elsevier Inc.","title":"Isolation and characterization of human breast cancer cells with SOX2 promoter activity","type":"article-journal","volume":"437"},"uris":["http://www.mendeley.com/documents/?uuid=b087407d-b5ea-4eb2-b044-a82ba9973906"]}],"mendeley":{"formattedCitation":"&lt;sup&gt;[17]&lt;/sup&gt;","plainTextFormattedCitation":"[17]","previouslyFormattedCitation":"&lt;sup&gt;[17]&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7]</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4136C8FD"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7A32900D" w14:textId="77777777" w:rsidTr="00EC1E82">
        <w:trPr>
          <w:trHeight w:val="292"/>
        </w:trPr>
        <w:tc>
          <w:tcPr>
            <w:tcW w:w="1641" w:type="dxa"/>
            <w:vMerge/>
            <w:vAlign w:val="center"/>
            <w:hideMark/>
          </w:tcPr>
          <w:p w14:paraId="646DE874"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677B92F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tcMar>
              <w:top w:w="15" w:type="dxa"/>
              <w:left w:w="15" w:type="dxa"/>
              <w:bottom w:w="15" w:type="dxa"/>
              <w:right w:w="15" w:type="dxa"/>
            </w:tcMar>
            <w:hideMark/>
          </w:tcPr>
          <w:p w14:paraId="0AC1EBFE" w14:textId="1C36957C"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74/jbc.M112.404871","ISSN":"00219258","PMID":"23060440","abstract":"Several reports have indicated that miR-140, a possible tumor suppressor microRNA (miR), is down-regulated in breast tumors compared with normal breast tissues. However, the role of miR-140 in breast tumorigenesis is unclear. We initiated studies that examined estrogen receptor α (ERα) signaling in the tissue-specific regulation of miR-140 in breast cancer. We found that estrogen stimulation of ERα-positive breast cancer cells resulted in decreased miR-140 expression. We performed promoter analyses and examined predicted ERα binding elements in the miR-140 promoter using luciferase constructs of a miR-140 promoter deletion series. Our studies revealed that ERα binds to one specific estrogen response element flanking the miR-140 promoter and consequently suppresses miR-140 transcription. We found that the stem cell self-renewal regulator SOX2 is a novel target of miR-140, and that this miR-140/SOX2 pathway critically regulates breast tumor-initiating cell survival, providing a new link between ERα signaling and breast cancer stem cell maintenance. © 2012 by The American Society for Biochemistry and Molecular Biology, Inc.","author":[{"dropping-particle":"","family":"Zhang","given":"Yongshu","non-dropping-particle":"","parse-names":false,"suffix":""},{"dropping-particle":"","family":"Eades","given":"Gabriel","non-dropping-particle":"","parse-names":false,"suffix":""},{"dropping-particle":"","family":"Yao","given":"Yuan","non-dropping-particle":"","parse-names":false,"suffix":""},{"dropping-particle":"","family":"Li","given":"Qinglin","non-dropping-particle":"","parse-names":false,"suffix":""},{"dropping-particle":"","family":"Zhou","given":"Qun","non-dropping-particle":"","parse-names":false,"suffix":""}],"container-title":"Journal of Biological Chemistry","id":"ITEM-1","issue":"49","issued":{"date-parts":[["2012"]]},"page":"41514-41522","publisher":"JBC Papers in Press","title":"Estrogen receptor α signaling regulates breast tumor-initiating cells by down-regulating miR-140 which targets the transcription factor SOX2","type":"article-journal","volume":"287"},"uris":["http://www.mendeley.com/documents/?uuid=5582249e-fc52-3f55-806c-854f1b607098"]}],"mendeley":{"formattedCitation":"&lt;sup&gt;[102]&lt;/sup&gt;","plainTextFormattedCitation":"[102]","previouslyFormattedCitation":"&lt;sup&gt;[102]&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2]</w:t>
            </w:r>
            <w:r w:rsidRPr="00917D37">
              <w:rPr>
                <w:rFonts w:ascii="Book Antiqua" w:hAnsi="Book Antiqua"/>
                <w:lang w:eastAsia="es-ES"/>
              </w:rPr>
              <w:fldChar w:fldCharType="end"/>
            </w:r>
            <w:r w:rsidRPr="00917D37">
              <w:rPr>
                <w:rFonts w:ascii="Book Antiqua" w:hAnsi="Book Antiqua"/>
                <w:lang w:eastAsia="es-ES"/>
              </w:rPr>
              <w:t> </w:t>
            </w:r>
          </w:p>
        </w:tc>
        <w:tc>
          <w:tcPr>
            <w:tcW w:w="3795" w:type="dxa"/>
            <w:tcMar>
              <w:top w:w="15" w:type="dxa"/>
              <w:left w:w="15" w:type="dxa"/>
              <w:bottom w:w="15" w:type="dxa"/>
              <w:right w:w="15" w:type="dxa"/>
            </w:tcMar>
            <w:hideMark/>
          </w:tcPr>
          <w:p w14:paraId="4C873615"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37BB68F2" w14:textId="77777777" w:rsidTr="00EC1E82">
        <w:trPr>
          <w:trHeight w:val="279"/>
        </w:trPr>
        <w:tc>
          <w:tcPr>
            <w:tcW w:w="1641" w:type="dxa"/>
            <w:vMerge/>
            <w:vAlign w:val="center"/>
            <w:hideMark/>
          </w:tcPr>
          <w:p w14:paraId="00CD4D6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5F1FBDBD"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5FBEDA85" w14:textId="04E1746B"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pharep.2019.02.011","ISSN":"17341140","PMID":"31026757","abstract":"Background: Breast cancer is a neoplastic disease with high morbidity and mortality in women worldwide. Breast cancer stem cells (CSCs) have a significant function in tumor growth, recurrence, and therapeutic resistance. Thus, CSCs have been pointed as targets of new therapies for breast cancer. Herein, we aimed to repurpose certain drugs as breast CSC-targeting agents. Methods: We compared a consensus breast CSC signature with the transcriptomic changes that were induced by over 1300 bioactive compounds using Connectivity Map. The effects of the selected drugs on SOX2 promoter transactivation, SOX2 expression, viability, clonogenicity, and ALDH activity in breast cancer cells were analyzed by luciferase assay, western blot, MTT assay, mammosphere formation assay, and ALDEFLUOR® test, respectively. Gene Set Enrichment Analysis (GSEA) was performed using the gene expression data from mammary tumors of mice that were treated with lovastatin. Results: Five drugs (fasudil, pivmecillinam, ursolic acid, 16,16-dimethylprostaglandin E2, and lovastatin) induced signatures that correlated negatively with the query CSC signature. In vitro, lovastatin inhibited SOX2 promoter transactivation, and reduced the efficiency of mammosphere formation and the percentage of ALDH + cells. Mevalonate mitigated the effects of lovastatin, suggesting that the targeting of CSCs by lovastatin was mediated by the inhibition of its reported target, 3-hydroxy-3-methyl-glutaryl-coenzyme A reductase (HMGCR). By GSEA, lovastatin downregulated genes that are involved in stemness and invasiveness in mammary tumors, corroborating our in vitro findings. Conclusion: Lovastatin is a breast CSC-targeting drug. The inhibition of HMGCR might develop new adjuvant therapeutic strategies for breast tumors.","author":[{"dropping-particle":"","family":"Vásquez-Bochm","given":"Luz X.","non-dropping-particle":"","parse-names":false,"suffix":""},{"dropping-particle":"","family":"Velázquez-Paniagua","given":"Mireya","non-dropping-particle":"","parse-names":false,"suffix":""},{"dropping-particle":"","family":"Castro-Vázquez","given":"Sandra S.","non-dropping-particle":"","parse-names":false,"suffix":""},{"dropping-particle":"","family":"Guerrero-Rodríguez","given":"Sandra L.","non-dropping-particle":"","parse-names":false,"suffix":""},{"dropping-particle":"","family":"Mondragon-Peralta","given":"Abimael","non-dropping-particle":"","parse-names":false,"suffix":""},{"dropping-particle":"","family":"La Fuente-Granada","given":"Marisol","non-dropping-particle":"De","parse-names":false,"suffix":""},{"dropping-particle":"","family":"Pérez-Tapia","given":"Sonia M.","non-dropping-particle":"","parse-names":false,"suffix":""},{"dropping-particle":"","family":"González-Arenas","given":"Aliesha","non-dropping-particle":"","parse-names":false,"suffix":""},{"dropping-particle":"","family":"Velasco-Velázquez","given":"Marco A.","non-dropping-particle":"","parse-names":false,"suffix":""}],"container-title":"Pharmacological Reports","id":"ITEM-1","issue":"3","issued":{"date-parts":[["2019"]]},"page":"535-544","title":"Transcriptome-based identification of lovastatin as a breast cancer stem cell-targeting drug","type":"article-journal","volume":"71"},"uris":["http://www.mendeley.com/documents/?uuid=1b806e60-9e4d-4883-ab6d-70e329bebeee"]}],"mendeley":{"formattedCitation":"&lt;sup&gt;[43]&lt;/sup&gt;","plainTextFormattedCitation":"[43]","previouslyFormattedCitation":"&lt;sup&gt;[43]&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43]</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0941ADF6" w14:textId="63BA857A"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4CCB1F60" w14:textId="77777777" w:rsidTr="00EC1E82">
        <w:trPr>
          <w:trHeight w:val="659"/>
        </w:trPr>
        <w:tc>
          <w:tcPr>
            <w:tcW w:w="1641" w:type="dxa"/>
            <w:vMerge/>
            <w:vAlign w:val="center"/>
          </w:tcPr>
          <w:p w14:paraId="3DB2366C"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78DEB02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21825EE"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4373CEA3"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783A2D91" w14:textId="77777777" w:rsidTr="00EC1E82">
        <w:trPr>
          <w:trHeight w:val="915"/>
        </w:trPr>
        <w:tc>
          <w:tcPr>
            <w:tcW w:w="1641" w:type="dxa"/>
            <w:vMerge/>
            <w:vAlign w:val="center"/>
          </w:tcPr>
          <w:p w14:paraId="40FCE3E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40BF465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04F97CE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23862FB"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7B9C6F18" w14:textId="77777777" w:rsidTr="00EC1E82">
        <w:trPr>
          <w:trHeight w:val="403"/>
        </w:trPr>
        <w:tc>
          <w:tcPr>
            <w:tcW w:w="1641" w:type="dxa"/>
            <w:vMerge/>
            <w:vAlign w:val="center"/>
            <w:hideMark/>
          </w:tcPr>
          <w:p w14:paraId="2BB5D6B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79FA28C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tcMar>
              <w:top w:w="15" w:type="dxa"/>
              <w:left w:w="15" w:type="dxa"/>
              <w:bottom w:w="15" w:type="dxa"/>
              <w:right w:w="15" w:type="dxa"/>
            </w:tcMar>
            <w:hideMark/>
          </w:tcPr>
          <w:p w14:paraId="0CFB4A64" w14:textId="1CE36FFB"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74/jbc.M110.148395","ISSN":"00219258","PMID":"20937839","abstract":"The cell fate determination factor Dachshund was cloned as a dominant inhibitor of the hyperactive epidermal growth factor receptor ellipse. The expression of Dachshund is lost in human breast cancer associated with poor prognosis. Breast tumor-initiating cells (TIC) may contribute to tumor progression and therapy resistance. Here, endogenous DACH1 was reduced in breast cancer cell lines with high expression of TIC markers and in patient samples of the basal breast cancer phenotype. Re-expression of DACH1 reduced new tumor formation in serial transplantations in vivo, reduced mammosphere formation, and reduced the proportion of CD44high/CD24low breast tumor cells. Conversely, lentiviral shRNA to DACH1 increased the breast (B)TIC population. Genome-wide expression studies of mammary tumors demonstrated DACH1 repressed a molecular signature associated with stem cells (SOX2, Nanog, and KLF4) and genome-wide ChIP-seq analysis identified DACH1 binding to the promoter of the Nanog, KLF4, and Lin28 genes. KLF4/c-Myc and Oct4/Sox2 antagonized DACH1 repression of BTIC. Mechanistic studies demonstrated DACH1 directly repressed the Nanog and Sox2 promoters via a conserved domain. Endogenous DACH1 regulates BTIC in vitro and in vivo.","author":[{"dropping-particle":"","family":"Wu","given":"Kongming","non-dropping-particle":"","parse-names":false,"suffix":""},{"dropping-particle":"","family":"Jiao","given":"Xuanmao","non-dropping-particle":"","parse-names":false,"suffix":""},{"dropping-particle":"","family":"Li","given":"Zhaoming","non-dropping-particle":"","parse-names":false,"suffix":""},{"dropping-particle":"","family":"Katiyar","given":"Sanjay","non-dropping-particle":"","parse-names":false,"suffix":""},{"dropping-particle":"","family":"Casimiro","given":"Mathew C.","non-dropping-particle":"","parse-names":false,"suffix":""},{"dropping-particle":"","family":"Yang","given":"Wancai","non-dropping-particle":"","parse-names":false,"suffix":""},{"dropping-particle":"","family":"Zhang","given":"Qiong","non-dropping-particle":"","parse-names":false,"suffix":""},{"dropping-particle":"","family":"Willmarth","given":"Nicole E.","non-dropping-particle":"","parse-names":false,"suffix":""},{"dropping-particle":"","family":"Chepelev","given":"Iouri","non-dropping-particle":"","parse-names":false,"suffix":""},{"dropping-particle":"","family":"Crosariol","given":"Marco","non-dropping-particle":"","parse-names":false,"suffix":""},{"dropping-particle":"","family":"Wei","given":"Zhang","non-dropping-particle":"","parse-names":false,"suffix":""},{"dropping-particle":"","family":"Hu","given":"Junbo","non-dropping-particle":"","parse-names":false,"suffix":""},{"dropping-particle":"","family":"Zhao","given":"Keji","non-dropping-particle":"","parse-names":false,"suffix":""},{"dropping-particle":"","family":"Pestell","given":"Richard G.","non-dropping-particle":"","parse-names":false,"suffix":""}],"container-title":"Journal of Biological Chemistry","id":"ITEM-1","issue":"3","issued":{"date-parts":[["2011","1","21"]]},"page":"2132-2142","publisher":"Elsevier","title":"Cell fate determination factor Dachshund reprograms breast cancer stem cell function","type":"article-journal","volume":"286"},"uris":["http://www.mendeley.com/documents/?uuid=9f75e4cc-4317-35ee-90b2-eda4f3ce7fd8"]}],"mendeley":{"formattedCitation":"&lt;sup&gt;[98]&lt;/sup&gt;","plainTextFormattedCitation":"[98]","previouslyFormattedCitation":"&lt;sup&gt;[98]&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98]</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1F61879E"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6560BF24" w14:textId="77777777" w:rsidTr="00EC1E82">
        <w:trPr>
          <w:trHeight w:val="357"/>
        </w:trPr>
        <w:tc>
          <w:tcPr>
            <w:tcW w:w="1641" w:type="dxa"/>
            <w:vMerge/>
            <w:vAlign w:val="center"/>
            <w:hideMark/>
          </w:tcPr>
          <w:p w14:paraId="3B5EDC7D"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413D691F"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6BF6AF90" w14:textId="7D8495FE"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li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93/neuonc/nou320","ISSN":"15235866","PMID":"25416826","abstract":"Background. Malignant gliomas are complex systems containing a number of factors that drive tumor initiation and progression, including genetic aberrations that lead to extensive cellular heterogeneity within the neoplastic compartment. Mouse models recapitulate these genetic aberrations, but readily observable heterogeneity remains challenging. Methods. To interrogate cellular heterogeneity in mouse glioma models, we utilized a replication-competent avian sarcoma-leukosis virus long terminal repeat with splice acceptor/tumor virus A (RCAS-tva) system to generate spontaneous mouse gliomas that contained a Sox2-enhanced green fluorescent protein (EGFP) reporter. Glial fibrillary acidic protein-tva mice were crossed with Sox2-EGFP mice, and tumors were initiated that contained a subpopulation of Sox2-EGFP-high cells enriched for tumor-initiating cell properties such as self-renewal, multilineage differentiation potential, and perivascular localization. Results. Following implantation into recipient mice, Sox2-EGFP-high cells generated tumors containing Sox2-EGFP-high and Sox2-EGFP-low cells. Kinomic analysis of Sox2-EGFP-high cells revealed activation of known glioma signaling pathways that are strongly correlated with patient survival including platelet-derived growth factor receptor beta, phosphoinositide-3 kinase, and vascular endothelial growth factor. Our functional analysis identified active feline sarcoma (Fes) signaling in Sox2-EGFPhigh cells. Fes negatively correlated with glioma patient survival and was coexpressed with Sox2-positive cells in glioma xenografts and primary patient-derived tissue. Conclusions. Our RCAS-tva/Sox2-EGFP model will empower closer examination of cellular heterogeneity and will be useful for identifying novel glioma pathways as well as testing preclinical treatment efficacy.","author":[{"dropping-particle":"","family":"Stoltz","given":"Kevin","non-dropping-particle":"","parse-names":false,"suffix":""},{"dropping-particle":"","family":"Sinyuk","given":"Maksim","non-dropping-particle":"","parse-names":false,"suffix":""},{"dropping-particle":"","family":"Hale","given":"James S.","non-dropping-particle":"","parse-names":false,"suffix":""},{"dropping-particle":"","family":"Wu","given":"Qiulian","non-dropping-particle":"","parse-names":false,"suffix":""},{"dropping-particle":"","family":"Otvos","given":"Balint","non-dropping-particle":"","parse-names":false,"suffix":""},{"dropping-particle":"","family":"Walker","given":"Kiera","non-dropping-particle":"","parse-names":false,"suffix":""},{"dropping-particle":"","family":"Vasanji","given":"Amit","non-dropping-particle":"","parse-names":false,"suffix":""},{"dropping-particle":"","family":"Rich","given":"Jeremy N.","non-dropping-particle":"","parse-names":false,"suffix":""},{"dropping-particle":"","family":"Hjelmeland","given":"Anita B.","non-dropping-particle":"","parse-names":false,"suffix":""},{"dropping-particle":"","family":"Lathia","given":"Justin D.","non-dropping-particle":"","parse-names":false,"suffix":""}],"container-title":"Neuro-Oncology","id":"ITEM-1","issue":"3","issued":{"date-parts":[["2015","3","1"]]},"page":"361-371","publisher":"Oxford University Press","title":"Development of a Sox2 reporter system modeling cellular heterogeneity in glioma","type":"article-journal","volume":"17"},"uris":["http://www.mendeley.com/documents/?uuid=8a161f7b-6968-3c17-bb25-a20e969bc421"]}],"mendeley":{"formattedCitation":"&lt;sup&gt;[46]&lt;/sup&gt;","plainTextFormattedCitation":"[46]","previouslyFormattedCitation":"&lt;sup&gt;[46]&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46]</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143F8F14" w14:textId="69BC5758"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0BDCE7B3" w14:textId="77777777" w:rsidTr="00EC1E82">
        <w:trPr>
          <w:trHeight w:val="391"/>
        </w:trPr>
        <w:tc>
          <w:tcPr>
            <w:tcW w:w="1641" w:type="dxa"/>
            <w:vMerge/>
            <w:vAlign w:val="center"/>
          </w:tcPr>
          <w:p w14:paraId="5969ADF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4643974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2A0E46C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0BDC937" w14:textId="29377C20"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Xenotransplantation assay</w:t>
            </w:r>
          </w:p>
        </w:tc>
      </w:tr>
      <w:tr w:rsidR="00EC1E82" w:rsidRPr="00917D37" w14:paraId="233D074B" w14:textId="77777777" w:rsidTr="00EC1E82">
        <w:trPr>
          <w:trHeight w:val="670"/>
        </w:trPr>
        <w:tc>
          <w:tcPr>
            <w:tcW w:w="1641" w:type="dxa"/>
            <w:vMerge/>
            <w:vAlign w:val="center"/>
          </w:tcPr>
          <w:p w14:paraId="231F91E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0D2BF2C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6A0C885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DD659B9"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i/>
                <w:iCs/>
                <w:lang w:eastAsia="es-ES"/>
              </w:rPr>
              <w:t>In vitro</w:t>
            </w:r>
            <w:r w:rsidRPr="00917D37">
              <w:rPr>
                <w:rFonts w:ascii="Book Antiqua" w:hAnsi="Book Antiqua"/>
                <w:lang w:eastAsia="es-ES"/>
              </w:rPr>
              <w:t xml:space="preserve"> limiting-dilution assays</w:t>
            </w:r>
          </w:p>
        </w:tc>
      </w:tr>
      <w:tr w:rsidR="00EC1E82" w:rsidRPr="00917D37" w14:paraId="191E0C3D" w14:textId="77777777" w:rsidTr="00EC1E82">
        <w:trPr>
          <w:trHeight w:val="826"/>
        </w:trPr>
        <w:tc>
          <w:tcPr>
            <w:tcW w:w="1641" w:type="dxa"/>
            <w:vMerge/>
            <w:vAlign w:val="center"/>
            <w:hideMark/>
          </w:tcPr>
          <w:p w14:paraId="4B91AFDA"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2F142DFD"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34351D0D" w14:textId="0AA26135"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kin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38/nature13305","ISSN":"1476-4687","PMID":"24909994","abstract":"Cancer stem cells (CSCs) have been reported in various cancers, including in skin squamous-cell carcinoma (SCC). The molecular mechanisms regulating tumour initiation and stemness are still poorly characterized. Here we find that Sox2, a transcription factor expressed in various types of embryonic and adult stem cells, was the most upregulated transcription factor in the CSCs of squamous skin tumours in mice. SOX2 is absent in normal epidermis but begins to be expressed in the vast majority of mouse and human pre-neoplastic skin tumours, and continues to be expressed in a heterogeneous manner in invasive mouse and human SCCs. In contrast to other SCCs, in which SOX2 is frequently genetically amplified, the expression of SOX2 in mouse and human skin SCCs is transcriptionally regulated. Conditional deletion of Sox2 in the mouse epidermis markedly decreases skin tumour formation after chemical-induced carcinogenesis. Using green fluorescent protein (GFP) as a reporter of Sox2 transcriptional expression (SOX2-GFP knock-in mice), we showed that SOX2-expressing cells in invasive SCC are greatly enriched in tumour-propagating cells, which further increase upon serial transplantations. Lineage ablation of SOX2-expressing cells within primary benign and malignant SCCs leads to tumour regression, consistent with the critical role of SOX2-expressing cells in tumour maintenance. Conditional Sox2 deletion in pre-existing skin papilloma and SCC leads to tumour regression and decreases the ability of cancer cells to be propagated upon transplantation into immunodeficient mice, supporting the essential role of SOX2 in regulating CSC functions. Transcriptional profiling of SOX2-GFP-expressing CSCs and of tumour epithelial cells upon Sox2 deletion uncovered a gene network regulated by SOX2 in primary tumour cells in vivo. Chromatin immunoprecipitation identified several direct SOX2 target genes controlling tumour stemness, survival, proliferation, adhesion, invasion and paraneoplastic syndrome. We demonstrate that SOX2, by marking and regulating the functions of skin tumour-initiating cells and CSCs, establishes a continuum between tumour initiation and progression in primary skin tumours.","author":[{"dropping-particle":"","family":"Boumahdi","given":"Soufiane","non-dropping-particle":"","parse-names":false,"suffix":""},{"dropping-particle":"","family":"Driessens","given":"Gregory","non-dropping-particle":"","parse-names":false,"suffix":""},{"dropping-particle":"","family":"Lapouge","given":"Gaelle","non-dropping-particle":"","parse-names":false,"suffix":""},{"dropping-particle":"","family":"Rorive","given":"Sandrine","non-dropping-particle":"","parse-names":false,"suffix":""},{"dropping-particle":"","family":"Nassar","given":"Dany","non-dropping-particle":"","parse-names":false,"suffix":""},{"dropping-particle":"","family":"Mercier","given":"Marie","non-dropping-particle":"Le","parse-names":false,"suffix":""},{"dropping-particle":"","family":"Delatte","given":"Benjamin","non-dropping-particle":"","parse-names":false,"suffix":""},{"dropping-particle":"","family":"Caauwe","given":"Amélie","non-dropping-particle":"","parse-names":false,"suffix":""},{"dropping-particle":"","family":"Lenglez","given":"Sandrine","non-dropping-particle":"","parse-names":false,"suffix":""},{"dropping-particle":"","family":"Nkusi","given":"Erwin","non-dropping-particle":"","parse-names":false,"suffix":""},{"dropping-particle":"","family":"Brohée","given":"Sylvain","non-dropping-particle":"","parse-names":false,"suffix":""},{"dropping-particle":"","family":"Salmon","given":"Isabelle","non-dropping-particle":"","parse-names":false,"suffix":""},{"dropping-particle":"","family":"Dubois","given":"Christine","non-dropping-particle":"","parse-names":false,"suffix":""},{"dropping-particle":"","family":"Marmol","given":"Veronique","non-dropping-particle":"del","parse-names":false,"suffix":""},{"dropping-particle":"","family":"Fuks","given":"Francois","non-dropping-particle":"","parse-names":false,"suffix":""},{"dropping-particle":"","family":"Beck","given":"Benjamin","non-dropping-particle":"","parse-names":false,"suffix":""},{"dropping-particle":"","family":"Blanpain","given":"Cédric","non-dropping-particle":"","parse-names":false,"suffix":""}],"container-title":"Nature","id":"ITEM-1","issue":"7508","issued":{"date-parts":[["2014","7","10"]]},"page":"246-50","title":"SOX2 controls tumour initiation and cancer stem-cell functions in squamous-cell carcinoma.","type":"article-journal","volume":"511"},"uris":["http://www.mendeley.com/documents/?uuid=41077e5b-8d98-3370-91c1-9ce84ff16da6"]}],"mendeley":{"formattedCitation":"&lt;sup&gt;[103]&lt;/sup&gt;","plainTextFormattedCitation":"[103]","previouslyFormattedCitation":"&lt;sup&gt;[103]&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3]</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761B872F" w14:textId="0910A7D8"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4AB266DC" w14:textId="77777777" w:rsidTr="00EC1E82">
        <w:trPr>
          <w:trHeight w:val="558"/>
        </w:trPr>
        <w:tc>
          <w:tcPr>
            <w:tcW w:w="1641" w:type="dxa"/>
            <w:vMerge/>
            <w:vAlign w:val="center"/>
          </w:tcPr>
          <w:p w14:paraId="6E41C52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6C3494CC"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383D423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2122AF79"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r w:rsidR="00EC1E82" w:rsidRPr="00917D37" w14:paraId="14499364" w14:textId="77777777" w:rsidTr="00EC1E82">
        <w:trPr>
          <w:trHeight w:val="324"/>
        </w:trPr>
        <w:tc>
          <w:tcPr>
            <w:tcW w:w="1641" w:type="dxa"/>
            <w:vMerge/>
            <w:vAlign w:val="center"/>
            <w:hideMark/>
          </w:tcPr>
          <w:p w14:paraId="30C844DF"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0E06E82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3A0491B5" w14:textId="50A81192"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Cervical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371/journal.pone.0087092","ISSN":"1932-6203","PMID":"24489842","abstract":"BACKGROUND Although Sox2 expression has been found in several types of cancer, it has not yet been used to identify or isolate CSCs in somatic carcinoma. METHODS SiHa and C33A cells stably transfected with a plasmid containing human Sox2 transcriptional elements driving the enhanced green fluorescent protein (EGFP) reporter were sorted into the Sox2-positive and the Sox2-negative populations by FACS, and Sox2 expression was detected by western blot and immunohistochemistry. The differentiation, self-renewal and tumor formation abilities, as well as the expression of the stemness and the EMT related genes of the Sox2-positive and the Sox2-negative cervical cancer cells were characterized in vitro and in vivo. RESULTS A pSox2/EGFP system was used to separate the Sox2-positive and the Sox2-negative cells from cervical cancer cell lines, SiHa and C33A cells. Compared with the Sox2-negative cells, the Sox2-positive SiHa and C33A cells exhibited greater capacities for self-renewal, differentiation and tumor formation. Furthermore, Sox2-positive SiHa and C33A cells expressed higher levels of stemness-related genes, such as Sox2/Bmi-1/Oct4/ALDH1, and EMT-related genes, such as vimentin/snail/β-catenin. Taken together, all these results indicated that cells expressing endogenous Sox2 are CSCs in cervical carcinomas. CONCLUSION This study is the first to establish a functional link between endogenous Sox2 expression and CSCs in cervical carcinomas. Additionally, this study demonstrated that it is feasible to develop a tool to isolate CSCs from somatic tumors based on the expression of the endogenous nuclear protein Sox2 instead of cell surface markers.","author":[{"dropping-particle":"","family":"Liu","given":"Xiao-Fang","non-dropping-particle":"","parse-names":false,"suffix":""},{"dropping-particle":"","family":"Yang","given":"Wen-Ting","non-dropping-particle":"","parse-names":false,"suffix":""},{"dropping-particle":"","family":"Xu","given":"Rui","non-dropping-particle":"","parse-names":false,"suffix":""},{"dropping-particle":"","family":"Liu","given":"Jun-Tian","non-dropping-particle":"","parse-names":false,"suffix":""},{"dropping-particle":"","family":"Zheng","given":"Peng-Sheng","non-dropping-particle":"","parse-names":false,"suffix":""}],"container-title":"PloS one","editor":[{"dropping-particle":"","family":"Asselin","given":"Eric","non-dropping-particle":"","parse-names":false,"suffix":""}],"id":"ITEM-1","issue":"1","issued":{"date-parts":[["2014","1","28"]]},"page":"e87092","publisher":"Public Library of Science","title":"Cervical cancer cells with positive Sox2 expression exhibit the properties of cancer stem cells.","type":"article-journal","volume":"9"},"uris":["http://www.mendeley.com/documents/?uuid=63806c50-a877-3b91-a576-52febabac437"]}],"mendeley":{"formattedCitation":"&lt;sup&gt;[104]&lt;/sup&gt;","plainTextFormattedCitation":"[104]","previouslyFormattedCitation":"&lt;sup&gt;[104]&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4]</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02EE8AA5" w14:textId="06F6097E"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637497E9" w14:textId="77777777" w:rsidTr="00EC1E82">
        <w:trPr>
          <w:trHeight w:val="1060"/>
        </w:trPr>
        <w:tc>
          <w:tcPr>
            <w:tcW w:w="1641" w:type="dxa"/>
            <w:vMerge/>
            <w:vAlign w:val="center"/>
          </w:tcPr>
          <w:p w14:paraId="5752812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1332234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0580B177"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3524E511"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204E082A" w14:textId="77777777" w:rsidTr="00EC1E82">
        <w:trPr>
          <w:trHeight w:val="302"/>
        </w:trPr>
        <w:tc>
          <w:tcPr>
            <w:tcW w:w="1641" w:type="dxa"/>
            <w:vMerge/>
            <w:vAlign w:val="center"/>
            <w:hideMark/>
          </w:tcPr>
          <w:p w14:paraId="65A826B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7EE12A1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1F18B3BC" w14:textId="660BE81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Cervical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371/journal.pone.0215494","ISBN":"1111111111","ISSN":"1932-6203","PMID":"31365524","abstract":"Roles for SOX2 have been extensively studied in several types of cancer, including colorectal cancer, glioblastoma and breast cancer, with particular emphasis placed on the roles of SOX2 in cancer stem cell. Our previous study identified SOX2 as a marker in cervical cancer stem cells driven by a full promoter element of SOX2 EGFP reporter. Here, dual-luciferase reporter and mutagenesis analyses were employed, identifying key cis-elements in the SOX2 promoter, including binding sites for SOX2, OCT4 and NF-YA factors in SOX2 promoter. Mutagenesis analysis provided additional evidence to show that one high affinity-binding domain CCAAT box was precisely recognized and bound by the transcription factor NF-YA. Furthermore, overexpression of NF-YA in primitive cervical cancer cells SiHa and C33A significantly activated the transcription and the protein expression of SOX2. Collectively, our data identified NF-YA box CCAAT as a key cis-element in the SOX2 promoter, suggesting that NF-YA is a potent cellular regulator in the maintenance of SOX2-positive cervical cancer stem cell by specific transcriptional activation of SOX2.","author":[{"dropping-particle":"","family":"Yang","given":"Wen-Ting","non-dropping-particle":"","parse-names":false,"suffix":""},{"dropping-particle":"","family":"Zhao","given":"Zong-Xia","non-dropping-particle":"","parse-names":false,"suffix":""},{"dropping-particle":"","family":"Li","given":"Bin","non-dropping-particle":"","parse-names":false,"suffix":""},{"dropping-particle":"","family":"Zheng","given":"Peng-Sheng","non-dropping-particle":"","parse-names":false,"suffix":""}],"container-title":"PloS one","editor":[{"dropping-particle":"","family":"Rishi","given":"Arun","non-dropping-particle":"","parse-names":false,"suffix":""}],"id":"ITEM-1","issue":"7","issued":{"date-parts":[["2019","7","31"]]},"page":"e0215494","title":"NF-YA transcriptionally activates the expression of SOX2 in cervical cancer stem cells.","type":"article-journal","volume":"14"},"uris":["http://www.mendeley.com/documents/?uuid=cbe345e4-f79c-31ef-a047-aaa35ceff5ec"]}],"mendeley":{"formattedCitation":"&lt;sup&gt;[105]&lt;/sup&gt;","plainTextFormattedCitation":"[105]","previouslyFormattedCitation":"&lt;sup&gt;[105]&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5]</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4232575B" w14:textId="101B1D9E"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54EDF86F" w14:textId="77777777" w:rsidTr="00EC1E82">
        <w:trPr>
          <w:trHeight w:val="636"/>
        </w:trPr>
        <w:tc>
          <w:tcPr>
            <w:tcW w:w="1641" w:type="dxa"/>
            <w:vMerge/>
            <w:vAlign w:val="center"/>
          </w:tcPr>
          <w:p w14:paraId="2BE5241A"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10A6D4DC"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6B40C67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2F0B05E5"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4DEC8479" w14:textId="77777777" w:rsidTr="00EC1E82">
        <w:trPr>
          <w:trHeight w:val="338"/>
        </w:trPr>
        <w:tc>
          <w:tcPr>
            <w:tcW w:w="1641" w:type="dxa"/>
            <w:vMerge/>
            <w:vAlign w:val="center"/>
            <w:hideMark/>
          </w:tcPr>
          <w:p w14:paraId="6C9BFF6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37A1416C"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tcMar>
              <w:top w:w="15" w:type="dxa"/>
              <w:left w:w="15" w:type="dxa"/>
              <w:bottom w:w="15" w:type="dxa"/>
              <w:right w:w="15" w:type="dxa"/>
            </w:tcMar>
            <w:hideMark/>
          </w:tcPr>
          <w:p w14:paraId="40579896" w14:textId="5762981A"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hyroid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3390/cancers13030418","ISSN":"2072-6694","PMID":"33499351","abstract":"The sonic hedgehog (Shh) pathway plays important roles in tumorigenesis, tumor growth, drug resistance, and metastasis. We and others have reported earlier that this pathway is highly activated in thyroid cancer. However, its role in thyroid cancer stem cell (CSC) self-renewal and tumor development remains incompletely understood. B lymphoma Mo-MLV insertion region 1 homolog (BMI1) and SRY-Box Transcription Factor 2 (SOX2) are two CSC-related transcription factors that have been implicated in promoting CSC self-renewal. The objective of our current investigation was to determine the role of the Shh pathway in regulating BMI1 and SOX2 expression in thyroid cancer and promoting thyroid tumor growth and development. Here we report that inhibition of the Shh pathway by Gli1 siRNA or by cyclopamine and GANT61 reduced BMI1 and SOX2 expression in SW1736 and KAT-18 cells, two anaplastic thyroid cancer cell lines. The opposite results were obtained in cells overexpressing Gli1 or its downstream transcription factor Snail. The Shh pathway regulated SOX2 and BMI1 expression at a transcriptional and post-transcriptional level, respectively. GANT61 treatment suppressed the growth of SW1736 CSC-derived tumor xenografts but did not significantly inhibit the growth of tumors grown from bulk tumor cells. Clinicopathological analyses of thyroid tumor specimens by immunohistochemical (IHC) staining revealed that BMI1 and SOX2 were highly expressed in thyroid cancer and correlated with Gli1 expression. Our study provides evidence that activation of the Shh pathway leads to increased BMI1 and SOX2 expression in thyroid cancer and promotes thyroid CSC-driven tumor initiation. Targeting the Shh pathway may have therapeutic value for treating thyroid cancer and preventing recurrence.","author":[{"dropping-particle":"","family":"Lu","given":"Yurong","non-dropping-particle":"","parse-names":false,"suffix":""},{"dropping-particle":"","family":"Zhu","given":"Yiwen","non-dropping-particle":"","parse-names":false,"suffix":""},{"dropping-particle":"","family":"Deng","given":"Shihan","non-dropping-particle":"","parse-names":false,"suffix":""},{"dropping-particle":"","family":"Chen","given":"Yuhuang","non-dropping-particle":"","parse-names":false,"suffix":""},{"dropping-particle":"","family":"Li","given":"Wei","non-dropping-particle":"","parse-names":false,"suffix":""},{"dropping-particle":"","family":"Sun","given":"Jing","non-dropping-particle":"","parse-names":false,"suffix":""},{"dropping-particle":"","family":"Xu","given":"Xiulong","non-dropping-particle":"","parse-names":false,"suffix":""}],"container-title":"Cancers","id":"ITEM-1","issue":"3","issued":{"date-parts":[["2021","1","22"]]},"page":"418","publisher":"MDPI AG","title":"Targeting the Sonic Hedgehog Pathway to Suppress the Expression of the Cancer Stem Cell (CSC)-Related Transcription Factors and CSC-Driven Thyroid Tumor Growth.","type":"article-journal","volume":"13"},"uris":["http://www.mendeley.com/documents/?uuid=d2981c04-16b6-3bb4-81bb-07dae1542dd7"]}],"mendeley":{"formattedCitation":"&lt;sup&gt;[106]&lt;/sup&gt;","plainTextFormattedCitation":"[106]","previouslyFormattedCitation":"&lt;sup&gt;[106]&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6]</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7B858FD9"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541FAE89" w14:textId="77777777" w:rsidTr="00EC1E82">
        <w:trPr>
          <w:trHeight w:val="391"/>
        </w:trPr>
        <w:tc>
          <w:tcPr>
            <w:tcW w:w="1641" w:type="dxa"/>
            <w:vMerge/>
            <w:vAlign w:val="center"/>
            <w:hideMark/>
          </w:tcPr>
          <w:p w14:paraId="05A2ED8D"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567FFAA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06C00754" w14:textId="3DAA7F75" w:rsidR="00EC1E82" w:rsidRPr="00917D37" w:rsidRDefault="00EC1E82" w:rsidP="00917D37">
            <w:pPr>
              <w:adjustRightInd w:val="0"/>
              <w:snapToGrid w:val="0"/>
              <w:spacing w:line="360" w:lineRule="auto"/>
              <w:jc w:val="both"/>
              <w:textAlignment w:val="baseline"/>
              <w:rPr>
                <w:rFonts w:ascii="Book Antiqua" w:hAnsi="Book Antiqua"/>
                <w:lang w:eastAsia="es-ES"/>
              </w:rPr>
            </w:pPr>
            <w:proofErr w:type="spellStart"/>
            <w:r w:rsidRPr="00917D37">
              <w:rPr>
                <w:rFonts w:ascii="Book Antiqua" w:hAnsi="Book Antiqua"/>
                <w:lang w:eastAsia="es-ES"/>
              </w:rPr>
              <w:t>Teratomas</w:t>
            </w:r>
            <w:proofErr w:type="spellEnd"/>
            <w:r w:rsidRPr="00917D37">
              <w:rPr>
                <w:rFonts w:ascii="Book Antiqua" w:hAnsi="Book Antiqua"/>
                <w:lang w:eastAsia="es-ES"/>
              </w:rPr>
              <w:t xml:space="preserve"> from neoplastic </w:t>
            </w:r>
            <w:proofErr w:type="spellStart"/>
            <w:r w:rsidRPr="00917D37">
              <w:rPr>
                <w:rFonts w:ascii="Book Antiqua" w:hAnsi="Book Antiqua"/>
                <w:lang w:eastAsia="es-ES"/>
              </w:rPr>
              <w:t>hPSCs</w:t>
            </w:r>
            <w:proofErr w:type="spellEnd"/>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cell.2012.03.049","ISSN":"00928674","PMID":"22632761","abstract":"Selective targeting of cancer stem cells (CSCs) offers promise for a new generation of therapeutics. However, assays for both human CSCs and normal stem cells that are amenable to robust biological screens are limited. Using a discovery platform that reveals differences between neoplastic and normal human pluripotent stem cells (hPSC), we identify small molecules from libraries of known compounds that induce differentiation to overcome neoplastic self-renewal. Surprisingly, thioridazine, an antipsychotic drug, selectively targets the neoplastic cells, and impairs human somatic CSCs capable of in vivo leukemic disease initiation while having no effect on normal blood SCs. The drug antagonizes dopamine receptors that are expressed on CSCs and on breast cancer cells as well. These results suggest that dopamine receptors may serve as a biomarker for diverse malignancies, demonstrate the utility of using neoplastic hPSCs for identifying CSC-targeting drugs, and provide support for the use of differentiation as a therapeutic strategy. PaperClip: © 2012 Elsevier Inc. © 2012 Elsevier Inc.","author":[{"dropping-particle":"","family":"Sachlos","given":"Eleftherios","non-dropping-particle":"","parse-names":false,"suffix":""},{"dropping-particle":"","family":"Risueño","given":"Ruth M.","non-dropping-particle":"","parse-names":false,"suffix":""},{"dropping-particle":"","family":"Laronde","given":"Sarah","non-dropping-particle":"","parse-names":false,"suffix":""},{"dropping-particle":"","family":"Shapovalova","given":"Zoya","non-dropping-particle":"","parse-names":false,"suffix":""},{"dropping-particle":"","family":"Lee","given":"Jong Hee","non-dropping-particle":"","parse-names":false,"suffix":""},{"dropping-particle":"","family":"Russell","given":"Jennifer","non-dropping-particle":"","parse-names":false,"suffix":""},{"dropping-particle":"","family":"Malig","given":"Monika","non-dropping-particle":"","parse-names":false,"suffix":""},{"dropping-particle":"","family":"McNicol","given":"Jamie D.","non-dropping-particle":"","parse-names":false,"suffix":""},{"dropping-particle":"","family":"Fiebig-Comyn","given":"Aline","non-dropping-particle":"","parse-names":false,"suffix":""},{"dropping-particle":"","family":"Graham","given":"Monica","non-dropping-particle":"","parse-names":false,"suffix":""},{"dropping-particle":"","family":"Levadoux-Martin","given":"Marilyne","non-dropping-particle":"","parse-names":false,"suffix":""},{"dropping-particle":"","family":"Lee","given":"Jung Bok","non-dropping-particle":"","parse-names":false,"suffix":""},{"dropping-particle":"","family":"Giacomelli","given":"Andrew O.","non-dropping-particle":"","parse-names":false,"suffix":""},{"dropping-particle":"","family":"Hassell","given":"John A.","non-dropping-particle":"","parse-names":false,"suffix":""},{"dropping-particle":"","family":"Fischer-Russell","given":"Daniela","non-dropping-particle":"","parse-names":false,"suffix":""},{"dropping-particle":"","family":"Trus","given":"Michael R.","non-dropping-particle":"","parse-names":false,"suffix":""},{"dropping-particle":"","family":"Foley","given":"Ronan","non-dropping-particle":"","parse-names":false,"suffix":""},{"dropping-particle":"","family":"Leber","given":"Brian","non-dropping-particle":"","parse-names":false,"suffix":""},{"dropping-particle":"","family":"Xenocostas","given":"Anargyros","non-dropping-particle":"","parse-names":false,"suffix":""},{"dropping-particle":"","family":"Brown","given":"Eric D.","non-dropping-particle":"","parse-names":false,"suffix":""},{"dropping-particle":"","family":"Collins","given":"Tony J.","non-dropping-particle":"","parse-names":false,"suffix":""},{"dropping-particle":"","family":"Bhatia","given":"Mickie","non-dropping-particle":"","parse-names":false,"suffix":""}],"container-title":"Cell","id":"ITEM-1","issue":"6","issued":{"date-parts":[["2012","6","8"]]},"page":"1284-1297","publisher":"Elsevier","title":"Identification of drugs including a dopamine receptor antagonist that selectively target cancer stem cells","type":"article-journal","volume":"149"},"uris":["http://www.mendeley.com/documents/?uuid=645492fc-1f5e-34ae-8ac0-4d05584ac974"]}],"mendeley":{"formattedCitation":"&lt;sup&gt;[12]&lt;/sup&gt;","plainTextFormattedCitation":"[12]","previouslyFormattedCitation":"&lt;sup&gt;[12]&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2]</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09F9EDAD" w14:textId="0EEAD6A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1EF72222" w14:textId="77777777" w:rsidTr="00EC1E82">
        <w:trPr>
          <w:trHeight w:val="279"/>
        </w:trPr>
        <w:tc>
          <w:tcPr>
            <w:tcW w:w="1641" w:type="dxa"/>
            <w:vMerge/>
            <w:vAlign w:val="center"/>
          </w:tcPr>
          <w:p w14:paraId="0DF7E9B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7ACE6DFE"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5C5EAFE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378FB3F2" w14:textId="230253FD"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r w:rsidR="00EC1E82" w:rsidRPr="00917D37" w14:paraId="7415FF46" w14:textId="77777777" w:rsidTr="00EC1E82">
        <w:trPr>
          <w:trHeight w:val="1630"/>
        </w:trPr>
        <w:tc>
          <w:tcPr>
            <w:tcW w:w="1641" w:type="dxa"/>
            <w:vMerge/>
            <w:vAlign w:val="center"/>
          </w:tcPr>
          <w:p w14:paraId="147AFA7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4CE7AFC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6F4E30A3"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25ACDFE4"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Progenitor assays (</w:t>
            </w:r>
            <w:proofErr w:type="spellStart"/>
            <w:r w:rsidRPr="00917D37">
              <w:rPr>
                <w:rFonts w:ascii="Book Antiqua" w:hAnsi="Book Antiqua"/>
                <w:lang w:eastAsia="es-ES"/>
              </w:rPr>
              <w:t>clonogenic</w:t>
            </w:r>
            <w:proofErr w:type="spellEnd"/>
            <w:r w:rsidRPr="00917D37">
              <w:rPr>
                <w:rFonts w:ascii="Book Antiqua" w:hAnsi="Book Antiqua"/>
                <w:lang w:eastAsia="es-ES"/>
              </w:rPr>
              <w:t xml:space="preserve"> and </w:t>
            </w:r>
            <w:proofErr w:type="spellStart"/>
            <w:r w:rsidRPr="00917D37">
              <w:rPr>
                <w:rFonts w:ascii="Book Antiqua" w:hAnsi="Book Antiqua"/>
                <w:lang w:eastAsia="es-ES"/>
              </w:rPr>
              <w:t>multilineage</w:t>
            </w:r>
            <w:proofErr w:type="spellEnd"/>
            <w:r w:rsidRPr="00917D37">
              <w:rPr>
                <w:rFonts w:ascii="Book Antiqua" w:hAnsi="Book Antiqua"/>
                <w:lang w:eastAsia="es-ES"/>
              </w:rPr>
              <w:t xml:space="preserve"> hematopoietic differentiation)</w:t>
            </w:r>
          </w:p>
        </w:tc>
      </w:tr>
      <w:tr w:rsidR="00EC1E82" w:rsidRPr="00917D37" w14:paraId="5398503F" w14:textId="77777777" w:rsidTr="00EC1E82">
        <w:trPr>
          <w:trHeight w:val="268"/>
        </w:trPr>
        <w:tc>
          <w:tcPr>
            <w:tcW w:w="1641" w:type="dxa"/>
            <w:vMerge w:val="restart"/>
            <w:tcMar>
              <w:top w:w="15" w:type="dxa"/>
              <w:left w:w="15" w:type="dxa"/>
              <w:bottom w:w="15" w:type="dxa"/>
              <w:right w:w="15" w:type="dxa"/>
            </w:tcMar>
            <w:hideMark/>
          </w:tcPr>
          <w:p w14:paraId="5E7794F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OCT4 </w:t>
            </w:r>
          </w:p>
        </w:tc>
        <w:tc>
          <w:tcPr>
            <w:tcW w:w="1701" w:type="dxa"/>
            <w:vMerge w:val="restart"/>
            <w:tcMar>
              <w:top w:w="15" w:type="dxa"/>
              <w:left w:w="15" w:type="dxa"/>
              <w:bottom w:w="15" w:type="dxa"/>
              <w:right w:w="15" w:type="dxa"/>
            </w:tcMar>
            <w:hideMark/>
          </w:tcPr>
          <w:p w14:paraId="2C9A01E6" w14:textId="54F62C2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p w14:paraId="2B47A34E" w14:textId="0308B19C"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uminescent protein</w:t>
            </w:r>
          </w:p>
        </w:tc>
        <w:tc>
          <w:tcPr>
            <w:tcW w:w="2410" w:type="dxa"/>
            <w:vMerge w:val="restart"/>
            <w:tcMar>
              <w:top w:w="15" w:type="dxa"/>
              <w:left w:w="15" w:type="dxa"/>
              <w:bottom w:w="15" w:type="dxa"/>
              <w:right w:w="15" w:type="dxa"/>
            </w:tcMar>
            <w:hideMark/>
          </w:tcPr>
          <w:p w14:paraId="7650BD80" w14:textId="59439580"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ver (hepatocellular carcin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ISSN":"1944-7930","PMID":"26562475","abstract":"Hepatocellular carcinoma (HCC) is the 6th most common cancer worldwide and the 2nd most common cause of cancer related mortality. The poor prognosis is largely due to the difficulty in early diagnoses and eradication of stem-like cells within HCC, which are termed liver tumor propagating cells (LTPCs). These LTPCs are involved in all stages of tumorigenesis including tumor initiation, progression, and treatment failure. The greatest challenge in understanding these LTPCs is finding effective ways in isolating and characterizing these cells with current methods showing large inter-tumor variability in isolating these cells. Oct4 is a stem cell gene associated with LTPCs and has been shown to be involved in regulating a range of functions in HCC cells associated with LTPC features. In this study we determined the efficacy and reliability in utilizing Oct4 to isolate and characterize LTPCs. We have shown that Oct4 is ubiquitously expressed in all HCC tumors tested whereas other traditional LTPC markers had high intratumor variability in their expression. We then utilized a human Oct4 promoter driving an enhanced green fluorescent protein (EGFP) reporter which showed that Oct4+ cells had all the classic features of LTPCs including increased sphere formation in vitro, tumor forming potential in immunocompromised mice, expression of stemness associated genes, and resistance to Sorafenib which is the major drug used to treat advanced HCC. Based on our findings we have identified Oct4 as a reliable marker of LTPCs and discovered a novel way to isolate and characterize LTPCs.","author":[{"dropping-particle":"","family":"Wu","given":"Guang","non-dropping-particle":"","parse-names":false,"suffix":""},{"dropping-particle":"","family":"Wilson","given":"George","non-dropping-particle":"","parse-names":false,"suffix":""},{"dropping-particle":"","family":"Zhou","given":"Gang","non-dropping-particle":"","parse-names":false,"suffix":""},{"dropping-particle":"","family":"Hebbard","given":"Lionel","non-dropping-particle":"","parse-names":false,"suffix":""},{"dropping-particle":"","family":"George","given":"Jacob","non-dropping-particle":"","parse-names":false,"suffix":""},{"dropping-particle":"","family":"Qiao","given":"Liang","non-dropping-particle":"","parse-names":false,"suffix":""}],"container-title":"Discovery medicine","id":"ITEM-1","issue":"110","issued":{"date-parts":[["2015","10"]]},"page":"219-29","title":"Oct4 is a reliable marker of liver tumor propagating cells in hepatocellular carcinoma.","type":"article-journal","volume":"20"},"uris":["http://www.mendeley.com/documents/?uuid=463b9179-0f8f-3c97-9f72-a954f9b01299"]}],"mendeley":{"formattedCitation":"&lt;sup&gt;[47]&lt;/sup&gt;","plainTextFormattedCitation":"[47]","previouslyFormattedCitation":"&lt;sup&gt;[47]&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47]</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6F2AAF69" w14:textId="15088972"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4C3362C9" w14:textId="77777777" w:rsidTr="00EC1E82">
        <w:trPr>
          <w:trHeight w:val="703"/>
        </w:trPr>
        <w:tc>
          <w:tcPr>
            <w:tcW w:w="1641" w:type="dxa"/>
            <w:vMerge/>
            <w:tcMar>
              <w:top w:w="15" w:type="dxa"/>
              <w:left w:w="15" w:type="dxa"/>
              <w:bottom w:w="15" w:type="dxa"/>
              <w:right w:w="15" w:type="dxa"/>
            </w:tcMar>
          </w:tcPr>
          <w:p w14:paraId="65756C9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701" w:type="dxa"/>
            <w:vMerge/>
            <w:tcMar>
              <w:top w:w="15" w:type="dxa"/>
              <w:left w:w="15" w:type="dxa"/>
              <w:bottom w:w="15" w:type="dxa"/>
              <w:right w:w="15" w:type="dxa"/>
            </w:tcMar>
          </w:tcPr>
          <w:p w14:paraId="64D2C07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410" w:type="dxa"/>
            <w:vMerge/>
            <w:tcMar>
              <w:top w:w="15" w:type="dxa"/>
              <w:left w:w="15" w:type="dxa"/>
              <w:bottom w:w="15" w:type="dxa"/>
              <w:right w:w="15" w:type="dxa"/>
            </w:tcMar>
          </w:tcPr>
          <w:p w14:paraId="042F054E"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1AEB33EA" w14:textId="5BAE70E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0DCB17D9" w14:textId="77777777" w:rsidTr="00EC1E82">
        <w:trPr>
          <w:trHeight w:val="882"/>
        </w:trPr>
        <w:tc>
          <w:tcPr>
            <w:tcW w:w="1641" w:type="dxa"/>
            <w:vMerge/>
            <w:tcMar>
              <w:top w:w="15" w:type="dxa"/>
              <w:left w:w="15" w:type="dxa"/>
              <w:bottom w:w="15" w:type="dxa"/>
              <w:right w:w="15" w:type="dxa"/>
            </w:tcMar>
          </w:tcPr>
          <w:p w14:paraId="6557CDF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701" w:type="dxa"/>
            <w:vMerge/>
            <w:tcMar>
              <w:top w:w="15" w:type="dxa"/>
              <w:left w:w="15" w:type="dxa"/>
              <w:bottom w:w="15" w:type="dxa"/>
              <w:right w:w="15" w:type="dxa"/>
            </w:tcMar>
          </w:tcPr>
          <w:p w14:paraId="7485259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410" w:type="dxa"/>
            <w:vMerge/>
            <w:tcMar>
              <w:top w:w="15" w:type="dxa"/>
              <w:left w:w="15" w:type="dxa"/>
              <w:bottom w:w="15" w:type="dxa"/>
              <w:right w:w="15" w:type="dxa"/>
            </w:tcMar>
          </w:tcPr>
          <w:p w14:paraId="32FF054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C7ACB02"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233C01F1" w14:textId="77777777" w:rsidTr="00EC1E82">
        <w:trPr>
          <w:trHeight w:val="235"/>
        </w:trPr>
        <w:tc>
          <w:tcPr>
            <w:tcW w:w="1641" w:type="dxa"/>
            <w:vMerge/>
            <w:vAlign w:val="center"/>
            <w:hideMark/>
          </w:tcPr>
          <w:p w14:paraId="154B5988"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06B6655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1E597CAA" w14:textId="23D5CD53"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Melan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158/1078-0432.CCR-13-0061","ISSN":"10780432","PMID":"23794732","abstract":"Purpose:Weinvestigate the unknown tumor-killing activity of cytokine-induced killer (CIK) cells against autologous metastatic melanoma and the elusive subset of putative cancer stem cells (mCSC). Experimental Design: We developed a preclinical autologous model using same patient-generated CIK cells and tumor targets to consider the unique biology of each patient/tumor pairing. In primary tumor cell cultures, we visualized and immunophenotypically defined a putative mCSC subset using a novel gene transfer strategy that exploited their exclusive ability to activate the promoter of stemness gene Oct4. Results: The CIK cells from 10 patients with metastatic melanoma were successfully expanded (median, 23-fold; range, 11-117). Primary tumor cell cultures established and characterized from the same patients were used as autologous targets. Patient-derived CIK cells efficiently killed autologous metastatic melanoma [up to 71% specific killing (n=26)]. CIK cells were active in vivo against autologous melanoma, resulting in delayed tumor growth, increased necrotic areas, and lymphocyte infiltration at tumor sites. The metastatic melanoma cultures presented an average of 11.5% ± 2.5% putative mCSCs, which was assessed by Oct4 promoter activity and stemness marker expression (Oct4, ABCG2, ALDH, MITF). Expression was confirmed on mCSC target molecules recognized by CIK cells (MIC A/B; ULBPs). CIK tumor killing activity against mCSCs was intense (up to 71%, n = 4) and comparable with results reported against differentiated metastatic melanoma cells (P = 0.8). Conclusions: For the first time, the intense killing activity of CIK cells against autologous metastatic melanoma, including mCSCs, has been shown. These findings move clinical investigation of a new immunotherapy for metastatic melanoma, including mCSCs, closer. © 2013 American Association for Cancer Research.","author":[{"dropping-particle":"","family":"Gammaitoni","given":"Loretta","non-dropping-particle":"","parse-names":false,"suffix":""},{"dropping-particle":"","family":"Giraudo","given":"Lidia","non-dropping-particle":"","parse-names":false,"suffix":""},{"dropping-particle":"","family":"Leuci","given":"Valeria","non-dropping-particle":"","parse-names":false,"suffix":""},{"dropping-particle":"","family":"Todorovic","given":"Maja","non-dropping-particle":"","parse-names":false,"suffix":""},{"dropping-particle":"","family":"Mesiano","given":"Giulia","non-dropping-particle":"","parse-names":false,"suffix":""},{"dropping-particle":"","family":"Picciotto","given":"Franco","non-dropping-particle":"","parse-names":false,"suffix":""},{"dropping-particle":"","family":"Pisacane","given":"Alberto","non-dropping-particle":"","parse-names":false,"suffix":""},{"dropping-particle":"","family":"Zaccagna","given":"Alessandro","non-dropping-particle":"","parse-names":false,"suffix":""},{"dropping-particle":"","family":"Volpe","given":"Maria Giuseppa","non-dropping-particle":"","parse-names":false,"suffix":""},{"dropping-particle":"","family":"Gallo","given":"Susanna","non-dropping-particle":"","parse-names":false,"suffix":""},{"dropping-particle":"","family":"Caravelli","given":"Daniela","non-dropping-particle":"","parse-names":false,"suffix":""},{"dropping-particle":"","family":"Giacone","given":"Elena","non-dropping-particle":"","parse-names":false,"suffix":""},{"dropping-particle":"","family":"Venesio","given":"Tiziana","non-dropping-particle":"","parse-names":false,"suffix":""},{"dropping-particle":"","family":"Balsamo","given":"Antonella","non-dropping-particle":"","parse-names":false,"suffix":""},{"dropping-particle":"","family":"Pignochino","given":"Ymera","non-dropping-particle":"","parse-names":false,"suffix":""},{"dropping-particle":"","family":"Grignani","given":"Giovanni","non-dropping-particle":"","parse-names":false,"suffix":""},{"dropping-particle":"","family":"Carnevale-Schianca","given":"Fabrizio","non-dropping-particle":"","parse-names":false,"suffix":""},{"dropping-particle":"","family":"Aglietta","given":"Massimo","non-dropping-particle":"","parse-names":false,"suffix":""},{"dropping-particle":"","family":"Sangiolo","given":"Dario","non-dropping-particle":"","parse-names":false,"suffix":""}],"container-title":"Clinical Cancer Research","id":"ITEM-1","issue":"16","issued":{"date-parts":[["2013","8","15"]]},"page":"4347-4358","publisher":"American Association for Cancer Research","title":"Effective activity of cytokine-induced killer cells against autologous metastatic melanoma including cells with stemness features","type":"article-journal","volume":"19"},"uris":["http://www.mendeley.com/documents/?uuid=e683b084-d05d-3223-bb7c-fb538a428f37"]}],"mendeley":{"formattedCitation":"&lt;sup&gt;[92]&lt;/sup&gt;","plainTextFormattedCitation":"[92]","previouslyFormattedCitation":"&lt;sup&gt;[92]&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92]</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48C75CB2" w14:textId="3CEE36FC"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5823D524" w14:textId="77777777" w:rsidTr="00EC1E82">
        <w:trPr>
          <w:trHeight w:val="346"/>
        </w:trPr>
        <w:tc>
          <w:tcPr>
            <w:tcW w:w="1641" w:type="dxa"/>
            <w:vMerge/>
            <w:vAlign w:val="center"/>
          </w:tcPr>
          <w:p w14:paraId="487B6D9F"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42294FA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45E223F8"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F8ABA90" w14:textId="27EBA04E"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r w:rsidRPr="00917D37">
              <w:rPr>
                <w:rFonts w:ascii="Book Antiqua" w:hAnsi="Book Antiqua"/>
                <w:lang w:eastAsia="es-ES"/>
              </w:rPr>
              <w:t xml:space="preserve"> </w:t>
            </w:r>
          </w:p>
        </w:tc>
      </w:tr>
      <w:tr w:rsidR="00EC1E82" w:rsidRPr="00917D37" w14:paraId="4C66AE7C" w14:textId="77777777" w:rsidTr="00EC1E82">
        <w:trPr>
          <w:trHeight w:val="826"/>
        </w:trPr>
        <w:tc>
          <w:tcPr>
            <w:tcW w:w="1641" w:type="dxa"/>
            <w:vMerge/>
            <w:vAlign w:val="center"/>
          </w:tcPr>
          <w:p w14:paraId="4EC5E00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1830F2F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28E4E57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042C404" w14:textId="54A1039E"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Xenotransplantation assay</w:t>
            </w:r>
          </w:p>
        </w:tc>
      </w:tr>
      <w:tr w:rsidR="00EC1E82" w:rsidRPr="00917D37" w14:paraId="02AD1CE9" w14:textId="77777777" w:rsidTr="00EC1E82">
        <w:trPr>
          <w:trHeight w:val="369"/>
        </w:trPr>
        <w:tc>
          <w:tcPr>
            <w:tcW w:w="1641" w:type="dxa"/>
            <w:vMerge/>
            <w:vAlign w:val="center"/>
            <w:hideMark/>
          </w:tcPr>
          <w:p w14:paraId="502335E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71D766A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6F8949E3" w14:textId="1486A8B4"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arc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158/0008-5472.CAN-13-1559","ISSN":"00085472","PMID":"24356422","abstract":"Unresectable metastatic bone sarcoma and soft-tissue sarcomas (STS) are incurable due to the inability to eradicate chemoresistant cancer stem-like cells (sCSC) that are likely responsible for relapses and drug resistance. In this study, we investigated the preclinical activity of patient-derived cytokine-induced killer (CIK) cells against autologous bone sarcoma and STS, including against putative sCSCs. Tumor killing was evaluated both in vitro and within an immunodeficient mouse model of autologous sarcoma. To identify putative sCSCs, autologous bone sarcoma and STS cells were engineered with a CSC detector vector encoding eGFP under the control of the human promoter for OCT4, a stem cell gene activated in putative sCSCs. Using CIK cells expanded from 21 patients, we found that CIK cells efficiently killed allogeneic and autologous sarcoma cells in vitro. Intravenous infusion of CIK cells delayed autologous tumor growth in immunodeficient mice. Further in vivo analyses established that CIK cells could infiltrate tumors and that tumor growth inhibition occurred without an enrichment of sCSCs relative to control-treated animals. These results provide preclinical proof-of-concept for an effective strategy to attack autologous sarcomas, including putative sCSCs, supporting the clinical development of CIK cells as a novel class of immunotherapy for use in settings of untreatable metastatic disease. © 2014 American Association for Cancer Research.","author":[{"dropping-particle":"","family":"Sangiolo","given":"Dario","non-dropping-particle":"","parse-names":false,"suffix":""},{"dropping-particle":"","family":"Mesiano","given":"Giulia","non-dropping-particle":"","parse-names":false,"suffix":""},{"dropping-particle":"","family":"Gammaitoni","given":"Loretta","non-dropping-particle":"","parse-names":false,"suffix":""},{"dropping-particle":"","family":"Leuci","given":"Valeria","non-dropping-particle":"","parse-names":false,"suffix":""},{"dropping-particle":"","family":"Todorovic","given":"Maja","non-dropping-particle":"","parse-names":false,"suffix":""},{"dropping-particle":"","family":"Giraudo","given":"Lidia","non-dropping-particle":"","parse-names":false,"suffix":""},{"dropping-particle":"","family":"Cammarata","given":"Cristina","non-dropping-particle":"","parse-names":false,"suffix":""},{"dropping-particle":"","family":"Dell'Aglio","given":"Carmine","non-dropping-particle":"","parse-names":false,"suffix":""},{"dropping-particle":"","family":"D'Ambrosio","given":"Lorenzo","non-dropping-particle":"","parse-names":false,"suffix":""},{"dropping-particle":"","family":"Pisacane","given":"Alberto","non-dropping-particle":"","parse-names":false,"suffix":""},{"dropping-particle":"","family":"Sarotto","given":"Ivana","non-dropping-particle":"","parse-names":false,"suffix":""},{"dropping-particle":"","family":"Miano","given":"Sara","non-dropping-particle":"","parse-names":false,"suffix":""},{"dropping-particle":"","family":"Ferrero","given":"Ivana","non-dropping-particle":"","parse-names":false,"suffix":""},{"dropping-particle":"","family":"Carnevale-Schianca","given":"Fabrizio","non-dropping-particle":"","parse-names":false,"suffix":""},{"dropping-particle":"","family":"Pignochino","given":"Ymera","non-dropping-particle":"","parse-names":false,"suffix":""},{"dropping-particle":"","family":"Sassi","given":"Francesco","non-dropping-particle":"","parse-names":false,"suffix":""},{"dropping-particle":"","family":"Bertotti","given":"Andrea","non-dropping-particle":"","parse-names":false,"suffix":""},{"dropping-particle":"","family":"Piacibello","given":"Wanda","non-dropping-particle":"","parse-names":false,"suffix":""},{"dropping-particle":"","family":"Fagioli","given":"Franca","non-dropping-particle":"","parse-names":false,"suffix":""},{"dropping-particle":"","family":"Aglietta","given":"Massimo","non-dropping-particle":"","parse-names":false,"suffix":""},{"dropping-particle":"","family":"Grignani","given":"Giovanni","non-dropping-particle":"","parse-names":false,"suffix":""}],"container-title":"Cancer Research","id":"ITEM-1","issue":"1","issued":{"date-parts":[["2014","1","1"]]},"page":"119-129","publisher":"American Association for Cancer Research","title":"Cytokine-induced killer cells eradicate bone and soft-tissue sarcomas","type":"article-journal","volume":"74"},"uris":["http://www.mendeley.com/documents/?uuid=abbb6191-b6f0-3665-a80c-3bf47e0d3995"]}],"mendeley":{"formattedCitation":"&lt;sup&gt;[18]&lt;/sup&gt;","plainTextFormattedCitation":"[18]","previouslyFormattedCitation":"&lt;sup&gt;[18]&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8]</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01FDDA52" w14:textId="7638B741"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Xenotransplantation assay</w:t>
            </w:r>
          </w:p>
        </w:tc>
      </w:tr>
      <w:tr w:rsidR="00EC1E82" w:rsidRPr="00917D37" w14:paraId="374CFF24" w14:textId="77777777" w:rsidTr="00EC1E82">
        <w:trPr>
          <w:trHeight w:val="235"/>
        </w:trPr>
        <w:tc>
          <w:tcPr>
            <w:tcW w:w="1641" w:type="dxa"/>
            <w:vMerge/>
            <w:vAlign w:val="center"/>
          </w:tcPr>
          <w:p w14:paraId="38FD2A0A"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63428A8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0AC99FD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54A91934"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p w14:paraId="74067896" w14:textId="3714673E"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p>
        </w:tc>
      </w:tr>
      <w:tr w:rsidR="00EC1E82" w:rsidRPr="00917D37" w14:paraId="0AF90C28" w14:textId="77777777" w:rsidTr="00EC1E82">
        <w:trPr>
          <w:trHeight w:val="815"/>
        </w:trPr>
        <w:tc>
          <w:tcPr>
            <w:tcW w:w="1641" w:type="dxa"/>
            <w:vMerge/>
            <w:vAlign w:val="center"/>
          </w:tcPr>
          <w:p w14:paraId="68E9CD8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6C7F3798"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6784A3D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668EAFBE" w14:textId="24C97F1B"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r w:rsidR="00EC1E82" w:rsidRPr="00917D37" w14:paraId="20983B8A" w14:textId="77777777" w:rsidTr="00EC1E82">
        <w:trPr>
          <w:trHeight w:val="357"/>
        </w:trPr>
        <w:tc>
          <w:tcPr>
            <w:tcW w:w="1641" w:type="dxa"/>
            <w:vMerge/>
            <w:vAlign w:val="center"/>
            <w:hideMark/>
          </w:tcPr>
          <w:p w14:paraId="463AD51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5A0C9D0D"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30F1D08B" w14:textId="0D63EE65"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pharep.2019.02.011","ISSN":"17341140","PMID":"31026757","abstract":"Background: Breast cancer is a neoplastic disease with high morbidity and mortality in women worldwide. Breast cancer stem cells (CSCs) have a significant function in tumor growth, recurrence, and therapeutic resistance. Thus, CSCs have been pointed as targets of new therapies for breast cancer. Herein, we aimed to repurpose certain drugs as breast CSC-targeting agents. Methods: We compared a consensus breast CSC signature with the transcriptomic changes that were induced by over 1300 bioactive compounds using Connectivity Map. The effects of the selected drugs on SOX2 promoter transactivation, SOX2 expression, viability, clonogenicity, and ALDH activity in breast cancer cells were analyzed by luciferase assay, western blot, MTT assay, mammosphere formation assay, and ALDEFLUOR® test, respectively. Gene Set Enrichment Analysis (GSEA) was performed using the gene expression data from mammary tumors of mice that were treated with lovastatin. Results: Five drugs (fasudil, pivmecillinam, ursolic acid, 16,16-dimethylprostaglandin E2, and lovastatin) induced signatures that correlated negatively with the query CSC signature. In vitro, lovastatin inhibited SOX2 promoter transactivation, and reduced the efficiency of mammosphere formation and the percentage of ALDH + cells. Mevalonate mitigated the effects of lovastatin, suggesting that the targeting of CSCs by lovastatin was mediated by the inhibition of its reported target, 3-hydroxy-3-methyl-glutaryl-coenzyme A reductase (HMGCR). By GSEA, lovastatin downregulated genes that are involved in stemness and invasiveness in mammary tumors, corroborating our in vitro findings. Conclusion: Lovastatin is a breast CSC-targeting drug. The inhibition of HMGCR might develop new adjuvant therapeutic strategies for breast tumors.","author":[{"dropping-particle":"","family":"Vásquez-Bochm","given":"Luz X.","non-dropping-particle":"","parse-names":false,"suffix":""},{"dropping-particle":"","family":"Velázquez-Paniagua","given":"Mireya","non-dropping-particle":"","parse-names":false,"suffix":""},{"dropping-particle":"","family":"Castro-Vázquez","given":"Sandra S.","non-dropping-particle":"","parse-names":false,"suffix":""},{"dropping-particle":"","family":"Guerrero-Rodríguez","given":"Sandra L.","non-dropping-particle":"","parse-names":false,"suffix":""},{"dropping-particle":"","family":"Mondragon-Peralta","given":"Abimael","non-dropping-particle":"","parse-names":false,"suffix":""},{"dropping-particle":"","family":"La Fuente-Granada","given":"Marisol","non-dropping-particle":"De","parse-names":false,"suffix":""},{"dropping-particle":"","family":"Pérez-Tapia","given":"Sonia M.","non-dropping-particle":"","parse-names":false,"suffix":""},{"dropping-particle":"","family":"González-Arenas","given":"Aliesha","non-dropping-particle":"","parse-names":false,"suffix":""},{"dropping-particle":"","family":"Velasco-Velázquez","given":"Marco A.","non-dropping-particle":"","parse-names":false,"suffix":""}],"container-title":"Pharmacological Reports","id":"ITEM-1","issue":"3","issued":{"date-parts":[["2019"]]},"page":"535-544","title":"Transcriptome-based identification of lovastatin as a breast cancer stem cell-targeting drug","type":"article-journal","volume":"71"},"uris":["http://www.mendeley.com/documents/?uuid=1b806e60-9e4d-4883-ab6d-70e329bebeee"]}],"mendeley":{"formattedCitation":"&lt;sup&gt;[43]&lt;/sup&gt;","plainTextFormattedCitation":"[43]","previouslyFormattedCitation":"&lt;sup&gt;[43]&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43]</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2275E9D4" w14:textId="6E5E9678"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7A8AB7D9" w14:textId="77777777" w:rsidTr="00EC1E82">
        <w:trPr>
          <w:trHeight w:val="335"/>
        </w:trPr>
        <w:tc>
          <w:tcPr>
            <w:tcW w:w="1641" w:type="dxa"/>
            <w:vMerge/>
            <w:vAlign w:val="center"/>
          </w:tcPr>
          <w:p w14:paraId="04EFEE9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03A105AE"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53638A20"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2CB6C405" w14:textId="115B7979"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7F141115" w14:textId="77777777" w:rsidTr="00EC1E82">
        <w:trPr>
          <w:trHeight w:val="714"/>
        </w:trPr>
        <w:tc>
          <w:tcPr>
            <w:tcW w:w="1641" w:type="dxa"/>
            <w:vMerge/>
            <w:vAlign w:val="center"/>
          </w:tcPr>
          <w:p w14:paraId="3C82935E"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785C434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068DFB9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FF9D95A"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7B5EA91B" w14:textId="77777777" w:rsidTr="00EC1E82">
        <w:trPr>
          <w:trHeight w:val="302"/>
        </w:trPr>
        <w:tc>
          <w:tcPr>
            <w:tcW w:w="1641" w:type="dxa"/>
            <w:vMerge/>
            <w:vAlign w:val="center"/>
            <w:hideMark/>
          </w:tcPr>
          <w:p w14:paraId="0B30E89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6E5798F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3193E05F" w14:textId="6B0FB78A" w:rsidR="00EC1E82" w:rsidRPr="00917D37" w:rsidRDefault="00EC1E82" w:rsidP="00917D37">
            <w:pPr>
              <w:adjustRightInd w:val="0"/>
              <w:snapToGrid w:val="0"/>
              <w:spacing w:line="360" w:lineRule="auto"/>
              <w:jc w:val="both"/>
              <w:textAlignment w:val="baseline"/>
              <w:rPr>
                <w:rFonts w:ascii="Book Antiqua" w:hAnsi="Book Antiqua"/>
                <w:lang w:eastAsia="es-ES"/>
              </w:rPr>
            </w:pPr>
            <w:proofErr w:type="spellStart"/>
            <w:r w:rsidRPr="00917D37">
              <w:rPr>
                <w:rFonts w:ascii="Book Antiqua" w:hAnsi="Book Antiqua"/>
                <w:lang w:eastAsia="es-ES"/>
              </w:rPr>
              <w:t>Teratomas</w:t>
            </w:r>
            <w:proofErr w:type="spellEnd"/>
            <w:r w:rsidRPr="00917D37">
              <w:rPr>
                <w:rFonts w:ascii="Book Antiqua" w:hAnsi="Book Antiqua"/>
                <w:lang w:eastAsia="es-ES"/>
              </w:rPr>
              <w:t xml:space="preserve"> from neoplastic </w:t>
            </w:r>
            <w:proofErr w:type="spellStart"/>
            <w:r w:rsidRPr="00917D37">
              <w:rPr>
                <w:rFonts w:ascii="Book Antiqua" w:hAnsi="Book Antiqua"/>
                <w:lang w:eastAsia="es-ES"/>
              </w:rPr>
              <w:t>hPSCs</w:t>
            </w:r>
            <w:proofErr w:type="spellEnd"/>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cell.2012.03.049","ISSN":"00928674","PMID":"22632761","abstract":"Selective targeting of cancer stem cells (CSCs) offers promise for a new generation of therapeutics. However, assays for both human CSCs and normal stem cells that are amenable to robust biological screens are limited. Using a discovery platform that reveals differences between neoplastic and normal human pluripotent stem cells (hPSC), we identify small molecules from libraries of known compounds that induce differentiation to overcome neoplastic self-renewal. Surprisingly, thioridazine, an antipsychotic drug, selectively targets the neoplastic cells, and impairs human somatic CSCs capable of in vivo leukemic disease initiation while having no effect on normal blood SCs. The drug antagonizes dopamine receptors that are expressed on CSCs and on breast cancer cells as well. These results suggest that dopamine receptors may serve as a biomarker for diverse malignancies, demonstrate the utility of using neoplastic hPSCs for identifying CSC-targeting drugs, and provide support for the use of differentiation as a therapeutic strategy. PaperClip: © 2012 Elsevier Inc. © 2012 Elsevier Inc.","author":[{"dropping-particle":"","family":"Sachlos","given":"Eleftherios","non-dropping-particle":"","parse-names":false,"suffix":""},{"dropping-particle":"","family":"Risueño","given":"Ruth M.","non-dropping-particle":"","parse-names":false,"suffix":""},{"dropping-particle":"","family":"Laronde","given":"Sarah","non-dropping-particle":"","parse-names":false,"suffix":""},{"dropping-particle":"","family":"Shapovalova","given":"Zoya","non-dropping-particle":"","parse-names":false,"suffix":""},{"dropping-particle":"","family":"Lee","given":"Jong Hee","non-dropping-particle":"","parse-names":false,"suffix":""},{"dropping-particle":"","family":"Russell","given":"Jennifer","non-dropping-particle":"","parse-names":false,"suffix":""},{"dropping-particle":"","family":"Malig","given":"Monika","non-dropping-particle":"","parse-names":false,"suffix":""},{"dropping-particle":"","family":"McNicol","given":"Jamie D.","non-dropping-particle":"","parse-names":false,"suffix":""},{"dropping-particle":"","family":"Fiebig-Comyn","given":"Aline","non-dropping-particle":"","parse-names":false,"suffix":""},{"dropping-particle":"","family":"Graham","given":"Monica","non-dropping-particle":"","parse-names":false,"suffix":""},{"dropping-particle":"","family":"Levadoux-Martin","given":"Marilyne","non-dropping-particle":"","parse-names":false,"suffix":""},{"dropping-particle":"","family":"Lee","given":"Jung Bok","non-dropping-particle":"","parse-names":false,"suffix":""},{"dropping-particle":"","family":"Giacomelli","given":"Andrew O.","non-dropping-particle":"","parse-names":false,"suffix":""},{"dropping-particle":"","family":"Hassell","given":"John A.","non-dropping-particle":"","parse-names":false,"suffix":""},{"dropping-particle":"","family":"Fischer-Russell","given":"Daniela","non-dropping-particle":"","parse-names":false,"suffix":""},{"dropping-particle":"","family":"Trus","given":"Michael R.","non-dropping-particle":"","parse-names":false,"suffix":""},{"dropping-particle":"","family":"Foley","given":"Ronan","non-dropping-particle":"","parse-names":false,"suffix":""},{"dropping-particle":"","family":"Leber","given":"Brian","non-dropping-particle":"","parse-names":false,"suffix":""},{"dropping-particle":"","family":"Xenocostas","given":"Anargyros","non-dropping-particle":"","parse-names":false,"suffix":""},{"dropping-particle":"","family":"Brown","given":"Eric D.","non-dropping-particle":"","parse-names":false,"suffix":""},{"dropping-particle":"","family":"Collins","given":"Tony J.","non-dropping-particle":"","parse-names":false,"suffix":""},{"dropping-particle":"","family":"Bhatia","given":"Mickie","non-dropping-particle":"","parse-names":false,"suffix":""}],"container-title":"Cell","id":"ITEM-1","issue":"6","issued":{"date-parts":[["2012","6","8"]]},"page":"1284-1297","publisher":"Elsevier","title":"Identification of drugs including a dopamine receptor antagonist that selectively target cancer stem cells","type":"article-journal","volume":"149"},"uris":["http://www.mendeley.com/documents/?uuid=645492fc-1f5e-34ae-8ac0-4d05584ac974"]}],"mendeley":{"formattedCitation":"&lt;sup&gt;[12]&lt;/sup&gt;","plainTextFormattedCitation":"[12]","previouslyFormattedCitation":"&lt;sup&gt;[12]&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2]</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66E1B160" w14:textId="46CAC2C5"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1CF5EEAE" w14:textId="77777777" w:rsidTr="00EC1E82">
        <w:trPr>
          <w:trHeight w:val="391"/>
        </w:trPr>
        <w:tc>
          <w:tcPr>
            <w:tcW w:w="1641" w:type="dxa"/>
            <w:vMerge/>
            <w:vAlign w:val="center"/>
          </w:tcPr>
          <w:p w14:paraId="3F9CDE7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000EBFD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50E166D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232ABCE" w14:textId="78A3381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2945061C" w14:textId="77777777" w:rsidTr="00EC1E82">
        <w:trPr>
          <w:trHeight w:val="1607"/>
        </w:trPr>
        <w:tc>
          <w:tcPr>
            <w:tcW w:w="1641" w:type="dxa"/>
            <w:vMerge/>
            <w:vAlign w:val="center"/>
          </w:tcPr>
          <w:p w14:paraId="7778F34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761957D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454B8861"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DBBD0C5"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Progenitor assays (</w:t>
            </w:r>
            <w:proofErr w:type="spellStart"/>
            <w:r w:rsidRPr="00917D37">
              <w:rPr>
                <w:rFonts w:ascii="Book Antiqua" w:hAnsi="Book Antiqua"/>
                <w:lang w:eastAsia="es-ES"/>
              </w:rPr>
              <w:t>clonogenic</w:t>
            </w:r>
            <w:proofErr w:type="spellEnd"/>
            <w:r w:rsidRPr="00917D37">
              <w:rPr>
                <w:rFonts w:ascii="Book Antiqua" w:hAnsi="Book Antiqua"/>
                <w:lang w:eastAsia="es-ES"/>
              </w:rPr>
              <w:t xml:space="preserve"> and </w:t>
            </w:r>
            <w:proofErr w:type="spellStart"/>
            <w:r w:rsidRPr="00917D37">
              <w:rPr>
                <w:rFonts w:ascii="Book Antiqua" w:hAnsi="Book Antiqua"/>
                <w:lang w:eastAsia="es-ES"/>
              </w:rPr>
              <w:t>multilineage</w:t>
            </w:r>
            <w:proofErr w:type="spellEnd"/>
            <w:r w:rsidRPr="00917D37">
              <w:rPr>
                <w:rFonts w:ascii="Book Antiqua" w:hAnsi="Book Antiqua"/>
                <w:lang w:eastAsia="es-ES"/>
              </w:rPr>
              <w:t xml:space="preserve"> hematopoietic differentiation)</w:t>
            </w:r>
          </w:p>
        </w:tc>
      </w:tr>
      <w:tr w:rsidR="00EC1E82" w:rsidRPr="00917D37" w14:paraId="5541BC43" w14:textId="77777777" w:rsidTr="00EC1E82">
        <w:trPr>
          <w:trHeight w:val="357"/>
        </w:trPr>
        <w:tc>
          <w:tcPr>
            <w:tcW w:w="1641" w:type="dxa"/>
            <w:vMerge w:val="restart"/>
            <w:tcMar>
              <w:top w:w="15" w:type="dxa"/>
              <w:left w:w="15" w:type="dxa"/>
              <w:bottom w:w="15" w:type="dxa"/>
              <w:right w:w="15" w:type="dxa"/>
            </w:tcMar>
            <w:hideMark/>
          </w:tcPr>
          <w:p w14:paraId="798A6CF6"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OX2-OCT4</w:t>
            </w:r>
          </w:p>
        </w:tc>
        <w:tc>
          <w:tcPr>
            <w:tcW w:w="1701" w:type="dxa"/>
            <w:vMerge w:val="restart"/>
            <w:tcMar>
              <w:top w:w="15" w:type="dxa"/>
              <w:left w:w="15" w:type="dxa"/>
              <w:bottom w:w="15" w:type="dxa"/>
              <w:right w:w="15" w:type="dxa"/>
            </w:tcMar>
            <w:hideMark/>
          </w:tcPr>
          <w:p w14:paraId="4E8318D2" w14:textId="2ACE8133"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FP</w:t>
            </w:r>
          </w:p>
          <w:p w14:paraId="165C0915" w14:textId="4F3F5260" w:rsidR="00EC1E82" w:rsidRPr="00917D37" w:rsidRDefault="00EC1E82" w:rsidP="00917D37">
            <w:pPr>
              <w:adjustRightInd w:val="0"/>
              <w:snapToGrid w:val="0"/>
              <w:spacing w:line="360" w:lineRule="auto"/>
              <w:jc w:val="both"/>
              <w:textAlignment w:val="baseline"/>
              <w:rPr>
                <w:rFonts w:ascii="Book Antiqua" w:hAnsi="Book Antiqua"/>
                <w:lang w:eastAsia="es-ES"/>
              </w:rPr>
            </w:pPr>
            <w:proofErr w:type="spellStart"/>
            <w:r w:rsidRPr="00917D37">
              <w:rPr>
                <w:rFonts w:ascii="Book Antiqua" w:hAnsi="Book Antiqua"/>
                <w:lang w:eastAsia="es-ES"/>
              </w:rPr>
              <w:t>mCherry</w:t>
            </w:r>
            <w:proofErr w:type="spellEnd"/>
            <w:r w:rsidRPr="00917D37">
              <w:rPr>
                <w:rFonts w:ascii="Book Antiqua" w:hAnsi="Book Antiqua"/>
                <w:lang w:eastAsia="es-ES"/>
              </w:rPr>
              <w:t xml:space="preserve"> fluorescent protein</w:t>
            </w:r>
          </w:p>
          <w:p w14:paraId="63D52778" w14:textId="4B480657"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uminescent protein</w:t>
            </w:r>
          </w:p>
          <w:p w14:paraId="03581352" w14:textId="115B41E5"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uminescent protein/ RFP</w:t>
            </w:r>
          </w:p>
        </w:tc>
        <w:tc>
          <w:tcPr>
            <w:tcW w:w="2410" w:type="dxa"/>
            <w:vMerge w:val="restart"/>
            <w:tcMar>
              <w:top w:w="15" w:type="dxa"/>
              <w:left w:w="15" w:type="dxa"/>
              <w:bottom w:w="15" w:type="dxa"/>
              <w:right w:w="15" w:type="dxa"/>
            </w:tcMar>
            <w:hideMark/>
          </w:tcPr>
          <w:p w14:paraId="64E9D367" w14:textId="3E4C396F"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Breast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stemcr.2014.11.002","ISSN":"22136711","PMID":"25497455","abstract":"Many tumors are hierarchically organized with a minority cell population that has stem-like properties and enhanced ability to initiate tumorigenesis and drive therapeutic relapse. These cancer stem cells (CSCs) are typically identified by complex combinations of cell-surface markers that differ among tumor types. Here, we developed a flexible lentiviral-based reporter system that allows direct visualization of CSCs based on functional properties. The reporter responds to the core stem cell transcription factors OCT4 and SOX2, with further selectivity and kinetic resolution coming from use of a proteasome-targeting degron. Cancer cells marked by this reporter have the expected properties of self-renewal, generation of heterogeneous offspring, high tumor- and metastasis-initiating activity, and resistance to chemotherapeutics. With this approach, the spatial distribution of CSCs can be assessed in settings that retain microenvironmental and structural cues, and CSC plasticity and response to therapeutics can be monitored in real time.","author":[{"dropping-particle":"","family":"Tang","given":"Binwu","non-dropping-particle":"","parse-names":false,"suffix":""},{"dropping-particle":"","family":"Raviv","given":"Asaf","non-dropping-particle":"","parse-names":false,"suffix":""},{"dropping-particle":"","family":"Esposito","given":"Dominic","non-dropping-particle":"","parse-names":false,"suffix":""},{"dropping-particle":"","family":"Flanders","given":"Kathleen C.","non-dropping-particle":"","parse-names":false,"suffix":""},{"dropping-particle":"","family":"Daniel","given":"Catherine","non-dropping-particle":"","parse-names":false,"suffix":""},{"dropping-particle":"","family":"Nghiem","given":"Bao Tram","non-dropping-particle":"","parse-names":false,"suffix":""},{"dropping-particle":"","family":"Garfield","given":"Susan","non-dropping-particle":"","parse-names":false,"suffix":""},{"dropping-particle":"","family":"Lim","given":"Langston","non-dropping-particle":"","parse-names":false,"suffix":""},{"dropping-particle":"","family":"Mannan","given":"Poonam","non-dropping-particle":"","parse-names":false,"suffix":""},{"dropping-particle":"","family":"Robles","given":"Ana I.","non-dropping-particle":"","parse-names":false,"suffix":""},{"dropping-particle":"","family":"Smith","given":"William I.","non-dropping-particle":"","parse-names":false,"suffix":""},{"dropping-particle":"","family":"Zimmerberg","given":"Joshua","non-dropping-particle":"","parse-names":false,"suffix":""},{"dropping-particle":"","family":"Ravin","given":"Rea","non-dropping-particle":"","parse-names":false,"suffix":""},{"dropping-particle":"","family":"Wakefield","given":"Lalage M.","non-dropping-particle":"","parse-names":false,"suffix":""}],"container-title":"Stem Cell Reports","id":"ITEM-1","issue":"1","issued":{"date-parts":[["2015"]]},"page":"155-169","publisher":"Elsevier","title":"A flexible reporter system for direct observation and isolation of cancer stem cells","type":"article-journal","volume":"4"},"uris":["http://www.mendeley.com/documents/?uuid=b4bab85e-8e39-4690-bc24-bf81a4847788"]}],"mendeley":{"formattedCitation":"&lt;sup&gt;[38]&lt;/sup&gt;","plainTextFormattedCitation":"[38]","previouslyFormattedCitation":"&lt;sup&gt;[38]&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38]</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770D534E" w14:textId="0CC260EE"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49690BAF" w14:textId="77777777" w:rsidTr="00EC1E82">
        <w:trPr>
          <w:trHeight w:val="804"/>
        </w:trPr>
        <w:tc>
          <w:tcPr>
            <w:tcW w:w="1641" w:type="dxa"/>
            <w:vMerge/>
            <w:tcMar>
              <w:top w:w="15" w:type="dxa"/>
              <w:left w:w="15" w:type="dxa"/>
              <w:bottom w:w="15" w:type="dxa"/>
              <w:right w:w="15" w:type="dxa"/>
            </w:tcMar>
          </w:tcPr>
          <w:p w14:paraId="2CA6F715"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701" w:type="dxa"/>
            <w:vMerge/>
            <w:tcMar>
              <w:top w:w="15" w:type="dxa"/>
              <w:left w:w="15" w:type="dxa"/>
              <w:bottom w:w="15" w:type="dxa"/>
              <w:right w:w="15" w:type="dxa"/>
            </w:tcMar>
          </w:tcPr>
          <w:p w14:paraId="1C61B8E6"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410" w:type="dxa"/>
            <w:vMerge/>
            <w:tcMar>
              <w:top w:w="15" w:type="dxa"/>
              <w:left w:w="15" w:type="dxa"/>
              <w:bottom w:w="15" w:type="dxa"/>
              <w:right w:w="15" w:type="dxa"/>
            </w:tcMar>
          </w:tcPr>
          <w:p w14:paraId="6BFF01F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30FBDD64" w14:textId="1D7A0CC9"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4A9EB472" w14:textId="77777777" w:rsidTr="00EC1E82">
        <w:trPr>
          <w:trHeight w:val="703"/>
        </w:trPr>
        <w:tc>
          <w:tcPr>
            <w:tcW w:w="1641" w:type="dxa"/>
            <w:vMerge/>
            <w:tcMar>
              <w:top w:w="15" w:type="dxa"/>
              <w:left w:w="15" w:type="dxa"/>
              <w:bottom w:w="15" w:type="dxa"/>
              <w:right w:w="15" w:type="dxa"/>
            </w:tcMar>
          </w:tcPr>
          <w:p w14:paraId="67216958"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1701" w:type="dxa"/>
            <w:vMerge/>
            <w:tcMar>
              <w:top w:w="15" w:type="dxa"/>
              <w:left w:w="15" w:type="dxa"/>
              <w:bottom w:w="15" w:type="dxa"/>
              <w:right w:w="15" w:type="dxa"/>
            </w:tcMar>
          </w:tcPr>
          <w:p w14:paraId="07D354CD"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2410" w:type="dxa"/>
            <w:vMerge/>
            <w:tcMar>
              <w:top w:w="15" w:type="dxa"/>
              <w:left w:w="15" w:type="dxa"/>
              <w:bottom w:w="15" w:type="dxa"/>
              <w:right w:w="15" w:type="dxa"/>
            </w:tcMar>
          </w:tcPr>
          <w:p w14:paraId="5168EB4D"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4117D6F8"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49A831BE" w14:textId="77777777" w:rsidTr="00EC1E82">
        <w:trPr>
          <w:trHeight w:val="302"/>
        </w:trPr>
        <w:tc>
          <w:tcPr>
            <w:tcW w:w="1641" w:type="dxa"/>
            <w:vMerge/>
            <w:vAlign w:val="center"/>
            <w:hideMark/>
          </w:tcPr>
          <w:p w14:paraId="55E049F4"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1881F9E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4D5CA161" w14:textId="34C19FD2"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arc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3390/cancers12040964","ISSN":"2072-6694","PMID":"32295077","abstract":"Stemness in sarcomas is coordinated by the expression of pluripotency factors, like SOX2, in cancer stem cells (CSC). The role of SOX2 in tumor initiation and progression has been well characterized in osteosarcoma. However, the pro-tumorigenic features of SOX2 have been scarcely investigated in other sarcoma subtypes. Here, we show that SOX2 depletion dramatically reduced the ability of undifferentiated pleomorphic sarcoma (UPS) cells to form tumorspheres and to initiate tumor growth. Conversely, SOX2 overexpression resulted in increased in vivo tumorigenicity. Moreover, using a reporter system (SORE6) which allows to monitor viable cells expressing SOX2 and/or OCT4, we found that SORE6+ cells were significantly more tumorigenic than the SORE6- subpopulation. In agreement with this findings, SOX2 expression in sarcoma patients was associated to tumor grade, differentiation, invasive potential and lower patient survival. Finally, we studied the effect of a panel of anti-tumor drugs on the SORE6+ cells of the UPS model and patient-derived chondrosarcoma lines. We found that the mithramycin analogue EC-8042 was the most efficient in reducing SORE6+ cells in vitro and in vivo. Overall, this study demonstrates that SOX2 is a pro-tumorigenic factor with prognostic potential in sarcoma. Moreover, SORE6 transcriptional activity is a bona fide CSC marker in sarcoma and constitutes an excellent biomarker for evaluating the efficacy of anti-tumor treatments on CSC subpopulations.","author":[{"dropping-particle":"","family":"Menendez","given":"Sofia T.","non-dropping-particle":"","parse-names":false,"suffix":""},{"dropping-particle":"","family":"Rey","given":"Veronica","non-dropping-particle":"","parse-names":false,"suffix":""},{"dropping-particle":"","family":"Martinez-Cruzado","given":"Lucia","non-dropping-particle":"","parse-names":false,"suffix":""},{"dropping-particle":"","family":"Gonzalez","given":"M. Victoria","non-dropping-particle":"","parse-names":false,"suffix":""},{"dropping-particle":"","family":"Morales-Molina","given":"Alvaro","non-dropping-particle":"","parse-names":false,"suffix":""},{"dropping-particle":"","family":"Santos","given":"Laura","non-dropping-particle":"","parse-names":false,"suffix":""},{"dropping-particle":"","family":"Blanco","given":"Verónica","non-dropping-particle":"","parse-names":false,"suffix":""},{"dropping-particle":"","family":"Alvarez","given":"Carlos","non-dropping-particle":"","parse-names":false,"suffix":""},{"dropping-particle":"","family":"Estupiñan","given":"Oscar","non-dropping-particle":"","parse-names":false,"suffix":""},{"dropping-particle":"","family":"Allonca","given":"Eva","non-dropping-particle":"","parse-names":false,"suffix":""},{"dropping-particle":"","family":"Rodrigo","given":"Juan Pablo","non-dropping-particle":"","parse-names":false,"suffix":""},{"dropping-particle":"","family":"García-Castro","given":"Javier","non-dropping-particle":"","parse-names":false,"suffix":""},{"dropping-particle":"","family":"Garcia-Pedrero","given":"Juana Maria","non-dropping-particle":"","parse-names":false,"suffix":""},{"dropping-particle":"","family":"Rodriguez","given":"Rene","non-dropping-particle":"","parse-names":false,"suffix":""}],"container-title":"Cancers","id":"ITEM-1","issue":"4","issued":{"date-parts":[["2020","4","13"]]},"page":"964","publisher":"MDPI AG","title":"SOX2 Expression and Transcriptional Activity Identifies a Subpopulation of Cancer Stem Cells in Sarcoma with Prognostic Implications.","type":"article-journal","volume":"12"},"uris":["http://www.mendeley.com/documents/?uuid=26f521e0-30c3-3912-bbc3-d1496ae74463"]}],"mendeley":{"formattedCitation":"&lt;sup&gt;[42]&lt;/sup&gt;","plainTextFormattedCitation":"[42]","previouslyFormattedCitation":"&lt;sup&gt;[42]&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42]</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37F83F7B" w14:textId="174A62D0"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23793458" w14:textId="77777777" w:rsidTr="00EC1E82">
        <w:trPr>
          <w:trHeight w:val="726"/>
        </w:trPr>
        <w:tc>
          <w:tcPr>
            <w:tcW w:w="1641" w:type="dxa"/>
            <w:vMerge/>
            <w:vAlign w:val="center"/>
          </w:tcPr>
          <w:p w14:paraId="39594A7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318A809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2973CDA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5AA5BE0F" w14:textId="6BC3EA51"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067BED5F" w14:textId="77777777" w:rsidTr="00EC1E82">
        <w:trPr>
          <w:trHeight w:val="837"/>
        </w:trPr>
        <w:tc>
          <w:tcPr>
            <w:tcW w:w="1641" w:type="dxa"/>
            <w:vMerge/>
            <w:vAlign w:val="center"/>
          </w:tcPr>
          <w:p w14:paraId="7107DB25"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556F0104"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E86E9E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38C8B2B0"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673BB4EA" w14:textId="77777777" w:rsidTr="00EC1E82">
        <w:trPr>
          <w:trHeight w:val="223"/>
        </w:trPr>
        <w:tc>
          <w:tcPr>
            <w:tcW w:w="1641" w:type="dxa"/>
            <w:vMerge/>
            <w:vAlign w:val="center"/>
            <w:hideMark/>
          </w:tcPr>
          <w:p w14:paraId="54891A9E"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2ACEFC0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61A6C60C" w14:textId="0216FCF0"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Prostate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3390/cancers11091331","ISSN":"20726694","abstract":"SOX2 and OCT4 are key regulators of embryonic stem cell pluripotency. They are overexpressed in prostate cancers and have been associated with cancer stem cell (CSC) properties. However, reliable tools for detecting and targeting SOX2/OCT4-overexpressing cells are lacking, limiting our understanding of their roles in prostate cancer initiation, progression, and therapeutic resistance. Here, we show that a fluorescent reporter called SORE6 can identify SOX2/OCT4-overexpressing prostate cancer cells. Among tumor cells, the SORE6 reporter identified a small fraction with CSC hallmarks: rapid self-renewal, the capability to form tumors and metastasize, and resistance to chemotherapies. Transcriptome and biochemical analyses identified PI3K/AKT signaling as critical for maintaining the SORE6+ population. Moreover, a SORE6-driven herpes simplex virus thymidine kinase (TK) expression construct could selectively ablate SORE6+ cells in tumors, blocking tumor initiation and progression, and sensitizing tumors to chemotherapy. This study demonstrates a key role of SOX2/OCT4-associated prostate cancer stem cells in tumor development and therapeutic resistance, and identifies the SORE6 reporter system as a useful tool for characterizing CSCs functions in a native tumor microenvironment.","author":[{"dropping-particle":"","family":"Vaddi","given":"Prasanna Kumar","non-dropping-particle":"","parse-names":false,"suffix":""},{"dropping-particle":"","family":"Stamnes","given":"Mark A.","non-dropping-particle":"","parse-names":false,"suffix":""},{"dropping-particle":"","family":"Cao","given":"Huojun","non-dropping-particle":"","parse-names":false,"suffix":""},{"dropping-particle":"","family":"Chen","given":"Songhai","non-dropping-particle":"","parse-names":false,"suffix":""}],"container-title":"Cancers","id":"ITEM-1","issue":"9","issued":{"date-parts":[["2019","9","1"]]},"publisher":"MDPI AG","title":"Elimination of SOX2/OCT4-associated prostate cancer stem cells blocks tumor development and enhances therapeutic response","type":"article-journal","volume":"11"},"uris":["http://www.mendeley.com/documents/?uuid=a7a41628-7d35-3e72-b625-0983aced5058"]}],"mendeley":{"formattedCitation":"&lt;sup&gt;[107]&lt;/sup&gt;","plainTextFormattedCitation":"[107]","previouslyFormattedCitation":"&lt;sup&gt;[107]&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7]</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593F2A04" w14:textId="341ECBB4"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7B52C9FA" w14:textId="77777777" w:rsidTr="00EC1E82">
        <w:trPr>
          <w:trHeight w:val="815"/>
        </w:trPr>
        <w:tc>
          <w:tcPr>
            <w:tcW w:w="1641" w:type="dxa"/>
            <w:vMerge/>
            <w:vAlign w:val="center"/>
          </w:tcPr>
          <w:p w14:paraId="5FE9646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17BD080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49E8C04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124C97F" w14:textId="3C1AACC1"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6FA7971D" w14:textId="77777777" w:rsidTr="00EC1E82">
        <w:trPr>
          <w:trHeight w:val="201"/>
        </w:trPr>
        <w:tc>
          <w:tcPr>
            <w:tcW w:w="1641" w:type="dxa"/>
            <w:vMerge/>
            <w:vAlign w:val="center"/>
          </w:tcPr>
          <w:p w14:paraId="56B4652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619886F1"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337DB13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804EA90" w14:textId="32F9AA91"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r w:rsidR="00EC1E82" w:rsidRPr="00917D37" w14:paraId="47040411" w14:textId="77777777" w:rsidTr="00EC1E82">
        <w:trPr>
          <w:trHeight w:val="1116"/>
        </w:trPr>
        <w:tc>
          <w:tcPr>
            <w:tcW w:w="1641" w:type="dxa"/>
            <w:vMerge/>
            <w:vAlign w:val="center"/>
          </w:tcPr>
          <w:p w14:paraId="18FE2E7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6A494D17"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91F5E99"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637CD4FE" w14:textId="15165DA5"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6FF9D0F1" w14:textId="77777777" w:rsidTr="00EC1E82">
        <w:trPr>
          <w:trHeight w:val="268"/>
        </w:trPr>
        <w:tc>
          <w:tcPr>
            <w:tcW w:w="1641" w:type="dxa"/>
            <w:vMerge/>
            <w:vAlign w:val="center"/>
            <w:hideMark/>
          </w:tcPr>
          <w:p w14:paraId="7898709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0B23325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604DCD0D" w14:textId="126727EC"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astric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3390/cancers12020495","ISSN":"2072-6694","PMID":"32093282","abstract":"Gastric cancer remains a serious health burden with few therapeutic options. Therefore, the recognition of cancer stem cells (CSCs) as seeds of the tumorigenic process makes them a prime therapeutic target. Knowing that the transcription factors SOX2 and OCT4 promote stemness, our approach was to isolate stem-like cells in human gastric cancer cell lines using a traceable reporter system based on SOX2/OCT4 activity (SORE6-GFP). Cells transduced with the SORE6-GFP reporter system were sorted into SORE6+ and SORE6- cell populations, and their biological behavior characterized. SORE6+ cells were enriched for SOX2 and exhibited CSC features, including a greater ability to proliferate and form gastrospheres in non-adherent conditions, a larger in vivo tumor initiating capability, and increased resistance to 5-fluorouracil (5-FU) treatment. The overexpression and knockdown of SOX2 revealed a crucial role of SOX2 in cell proliferation and drug resistance. By combining the reporter system with a high-throughput screening of pharmacologically active small molecules we identified monensin, an ionophore antibiotic, displaying selective toxicity to SORE6+ cells. The ability of SORE6-GFP reporter system to recognize cancer stem-like cells facilitates our understanding of gastric CSC biology and serves as a platform for the identification of powerful therapeutics for targeting gastric CSCs.","author":[{"dropping-particle":"","family":"Pádua","given":"Diana","non-dropping-particle":"","parse-names":false,"suffix":""},{"dropping-particle":"","family":"Barros","given":"Rita","non-dropping-particle":"","parse-names":false,"suffix":""},{"dropping-particle":"","family":"Amaral","given":"Ana Luísa","non-dropping-particle":"","parse-names":false,"suffix":""},{"dropping-particle":"","family":"Mesquita","given":"Patrícia","non-dropping-particle":"","parse-names":false,"suffix":""},{"dropping-particle":"","family":"Freire","given":"Ana Filipa","non-dropping-particle":"","parse-names":false,"suffix":""},{"dropping-particle":"","family":"Sousa","given":"Mafalda","non-dropping-particle":"","parse-names":false,"suffix":""},{"dropping-particle":"","family":"Maia","given":"André Filipe","non-dropping-particle":"","parse-names":false,"suffix":""},{"dropping-particle":"","family":"Caiado","given":"Inês","non-dropping-particle":"","parse-names":false,"suffix":""},{"dropping-particle":"","family":"Fernandes","given":"Hugo","non-dropping-particle":"","parse-names":false,"suffix":""},{"dropping-particle":"","family":"Pombinho","given":"António","non-dropping-particle":"","parse-names":false,"suffix":""},{"dropping-particle":"","family":"Pereira","given":"Carlos Filipe","non-dropping-particle":"","parse-names":false,"suffix":""},{"dropping-particle":"","family":"Almeida","given":"Raquel","non-dropping-particle":"","parse-names":false,"suffix":""}],"container-title":"Cancers","id":"ITEM-1","issue":"2","issued":{"date-parts":[["2020","2","20"]]},"page":"495","publisher":"MDPI AG","title":"A SOX2 Reporter System Identifies Gastric Cancer Stem-Like Cells Sensitive to Monensin.","type":"article-journal","volume":"12"},"uris":["http://www.mendeley.com/documents/?uuid=a4862ac5-e6d0-3465-802e-240646d4507e"]}],"mendeley":{"formattedCitation":"&lt;sup&gt;[44]&lt;/sup&gt;","plainTextFormattedCitation":"[44]","previouslyFormattedCitation":"&lt;sup&gt;[44]&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44]</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5083EBCC" w14:textId="08CEAAA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080ED0E1" w14:textId="77777777" w:rsidTr="00EC1E82">
        <w:trPr>
          <w:trHeight w:val="726"/>
        </w:trPr>
        <w:tc>
          <w:tcPr>
            <w:tcW w:w="1641" w:type="dxa"/>
            <w:vMerge/>
            <w:vAlign w:val="center"/>
          </w:tcPr>
          <w:p w14:paraId="06E8C64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2B0AA0CD"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51C7B59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58EF30B" w14:textId="398F5F93"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332CA6A6" w14:textId="77777777" w:rsidTr="00EC1E82">
        <w:trPr>
          <w:trHeight w:val="860"/>
        </w:trPr>
        <w:tc>
          <w:tcPr>
            <w:tcW w:w="1641" w:type="dxa"/>
            <w:vMerge/>
            <w:vAlign w:val="center"/>
          </w:tcPr>
          <w:p w14:paraId="13FC8934"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5A285ECA"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59C94F7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1AFB3BAA"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09416001" w14:textId="77777777" w:rsidTr="00EC1E82">
        <w:trPr>
          <w:trHeight w:val="402"/>
        </w:trPr>
        <w:tc>
          <w:tcPr>
            <w:tcW w:w="1641" w:type="dxa"/>
            <w:vMerge/>
            <w:vAlign w:val="center"/>
            <w:hideMark/>
          </w:tcPr>
          <w:p w14:paraId="5DD1939A"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4C18641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5EC3DA4F" w14:textId="7ED4C9A1"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Malignant mesotheli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16/j.stemcr.2017.02.005","ISSN":"22136711","PMID":"28285878","abstract":"Malignant mesothelioma (MM) is an aggressive neoplasm characterized by a poor patient survival rate, because of rapid tumor recurrence following first-line therapy. Cancer stem cells (CSCs) are assumed to be responsible for initiating tumorigenesis and driving relapse after therapeutic interventions. CSC-enriched MM cell subpopulations were identified by an OCT4/SOX2 reporter approach and were characterized by (1) increased resistance to cisplatin, (2) increased sensitivity toward the FAK inhibitor VS-6063 in vitro, and (3) a higher tumor-initiating capacity in vivo in orthotopic xenograft and allograft mouse models. Overexpression of NF2 (neurofibromatosis 2, merlin), a tumor suppressor often mutated or lost in MM, did not affect proliferation and viability of CSC-enriched MM populations but robustly decreased the viability of reporter-negative cells. In contrast, downregulation of calretinin strongly decreased proliferation and viability of both populations. In summary, we have enriched and characterized a small MM cell subpopulation that bears the expected CSC characteristics.","author":[{"dropping-particle":"","family":"Blum","given":"Walter","non-dropping-particle":"","parse-names":false,"suffix":""},{"dropping-particle":"","family":"Pecze","given":"László","non-dropping-particle":"","parse-names":false,"suffix":""},{"dropping-particle":"","family":"Felley-Bosco","given":"Emanuela","non-dropping-particle":"","parse-names":false,"suffix":""},{"dropping-particle":"","family":"Wu","given":"Licun","non-dropping-particle":"","parse-names":false,"suffix":""},{"dropping-particle":"","family":"Perrot","given":"Marc","non-dropping-particle":"de","parse-names":false,"suffix":""},{"dropping-particle":"","family":"Schwaller","given":"Beat","non-dropping-particle":"","parse-names":false,"suffix":""}],"container-title":"Stem Cell Reports","id":"ITEM-1","issue":"4","issued":{"date-parts":[["2017"]]},"page":"1005-1017","title":"Stem Cell Factor-Based Identification and Functional Properties of In Vitro-Selected Subpopulations of Malignant Mesothelioma Cells","type":"article-journal","volume":"8"},"uris":["http://www.mendeley.com/documents/?uuid=cb3837a7-4458-4965-b914-a5910950536e"]}],"mendeley":{"formattedCitation":"&lt;sup&gt;[108]&lt;/sup&gt;","plainTextFormattedCitation":"[108]","previouslyFormattedCitation":"&lt;sup&gt;[108]&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8]</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281A0513" w14:textId="6391F2FF"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12CAF000" w14:textId="77777777" w:rsidTr="00EC1E82">
        <w:trPr>
          <w:trHeight w:val="837"/>
        </w:trPr>
        <w:tc>
          <w:tcPr>
            <w:tcW w:w="1641" w:type="dxa"/>
            <w:vMerge/>
            <w:vAlign w:val="center"/>
          </w:tcPr>
          <w:p w14:paraId="742CA768"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701F373E"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7897261A"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599DB8E4" w14:textId="2C9CAEC0"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1BBF4792" w14:textId="77777777" w:rsidTr="00EC1E82">
        <w:trPr>
          <w:trHeight w:val="614"/>
        </w:trPr>
        <w:tc>
          <w:tcPr>
            <w:tcW w:w="1641" w:type="dxa"/>
            <w:vMerge/>
            <w:vAlign w:val="center"/>
          </w:tcPr>
          <w:p w14:paraId="5218EC5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212E8F0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2310051"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CE5ECED"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4662945A" w14:textId="77777777" w:rsidTr="00EC1E82">
        <w:trPr>
          <w:trHeight w:val="436"/>
        </w:trPr>
        <w:tc>
          <w:tcPr>
            <w:tcW w:w="1641" w:type="dxa"/>
            <w:vMerge/>
            <w:vAlign w:val="center"/>
            <w:hideMark/>
          </w:tcPr>
          <w:p w14:paraId="2C0CBF6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0016F536"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0BC9CD98" w14:textId="7AFC90D0"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Head and neck squamous cancer</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93/jnci/djw189","ISSN":"1460-2105","PMID":"27634934","abstract":"Background We have an incomplete understanding of the differences between cancer stem cells (CSCs) in human papillomavirus-positive (HPV-positive) and -negative (HPV-negative) head and neck squamous cell cancer (HNSCC). The PI3K pathway has the most frequent activating genetic events in HNSCC (especially HPV-positive driven), but the differential signaling between CSCs and non-CSCs is also unknown. Methods We addressed these unresolved questions using CSCs identified from 10 HNSCC patient-derived xenografts (PDXs). Sored populations were serially passaged in nude mice to evaluate tumorigenicity and tumor recapitulation. The transcription profile of HNSCC CSCs was characterized by mRNA sequencing, and the susceptibility of CSCs to therapy was investigated using an in vivo model. SOX2 transcriptional activity was used to follow the asymmetric division of PDX-derived CSCs. All statistical tests were two-sided. Results CSCs were enriched by high aldehyde dehydrogenase (ALDH) activity and CD44 expression and were similar between HPV-positive and HPV-negative cases (percent tumor formation injecting ≤ 1x10(3) cells: ALDH(+)CD44(high) = 65.8%, ALDH(-)CD44(high) = 33.1%, ALDH(+)CD44(high) = 20.0%; and injecting 1x10(5) cells: ALDH(-)CD44(low) = 4.4%). CSCs were resistant to conventional therapy and had PI3K/mTOR pathway overexpression (GSEA pathway enrichment, P &lt; .001), and PI3K inhibition in vivo decreased their tumorigenicity (40.0%-100.0% across cases). PI3K/mTOR directly regulated SOX2 protein levels, and SOX2 in turn activated ALDH1A1 (P &lt; .001 013C and 067C) expression and ALDH activity (ALDH(+) [%] empty-control vs SOX2, 0.4% ± 0.4% vs 14.5% ± 9.8%, P = .03 for 013C and 1.7% ± 1.3% vs 3.6% ± 3.4%, P = .04 for 067C) in 013C and 067 cells. SOX2 enhanced sphere and tumor growth (spheres/well, 013C P &lt; .001 and 067C P = .04) and therapy resistance. SOX2 expression prompted mesenchymal-to-epithelial transition (MET) by inducing CDH1 (013C P = .002, 067C P = .01), followed by asymmetric division and proliferation, which contributed to tumor formation. Conclusions The molecular link between PI3K activation and CSC properties found in this study provides insights into therapeutic strategies for HNSCC. Constitutive expression of SOX2 in HNSCC cells generates a CSC-like population that enables CSC studies.","author":[{"dropping-particle":"","family":"Keysar","given":"Stephen B","non-dropping-particle":"","parse-names":false,"suffix":""},{"dropping-particle":"","family":"Le","given":"Phuong N","non-dropping-particle":"","parse-names":false,"suffix":""},{"dropping-particle":"","family":"Miller","given":"Bettina","non-dropping-particle":"","parse-names":false,"suffix":""},{"dropping-particle":"","family":"Jackson","given":"Brian C","non-dropping-particle":"","parse-names":false,"suffix":""},{"dropping-particle":"","family":"Eagles","given":"Justin R","non-dropping-particle":"","parse-names":false,"suffix":""},{"dropping-particle":"","family":"Nieto","given":"Cera","non-dropping-particle":"","parse-names":false,"suffix":""},{"dropping-particle":"","family":"Kim","given":"Jihye","non-dropping-particle":"","parse-names":false,"suffix":""},{"dropping-particle":"","family":"Tang","given":"Binwu","non-dropping-particle":"","parse-names":false,"suffix":""},{"dropping-particle":"","family":"Glogowska","given":"Magdalena J","non-dropping-particle":"","parse-names":false,"suffix":""},{"dropping-particle":"","family":"Morton","given":"J Jason","non-dropping-particle":"","parse-names":false,"suffix":""},{"dropping-particle":"","family":"Padilla-Just","given":"Nuria","non-dropping-particle":"","parse-names":false,"suffix":""},{"dropping-particle":"","family":"Gomez","given":"Karina","non-dropping-particle":"","parse-names":false,"suffix":""},{"dropping-particle":"","family":"Warnock","given":"Emily","non-dropping-particle":"","parse-names":false,"suffix":""},{"dropping-particle":"","family":"Reisinger","given":"Julie","non-dropping-particle":"","parse-names":false,"suffix":""},{"dropping-particle":"","family":"Arcaroli","given":"John J","non-dropping-particle":"","parse-names":false,"suffix":""},{"dropping-particle":"","family":"Messersmith","given":"Wells A","non-dropping-particle":"","parse-names":false,"suffix":""},{"dropping-particle":"","family":"Wakefield","given":"Lalage M","non-dropping-particle":"","parse-names":false,"suffix":""},{"dropping-particle":"","family":"Gao","given":"Dexiang","non-dropping-particle":"","parse-names":false,"suffix":""},{"dropping-particle":"","family":"Tan","given":"Aik-Choon","non-dropping-particle":"","parse-names":false,"suffix":""},{"dropping-particle":"","family":"Serracino","given":"Hilary","non-dropping-particle":"","parse-names":false,"suffix":""},{"dropping-particle":"","family":"Vasiliou","given":"Vasilis","non-dropping-particle":"","parse-names":false,"suffix":""},{"dropping-particle":"","family":"Roop","given":"Dennis R","non-dropping-particle":"","parse-names":false,"suffix":""},{"dropping-particle":"","family":"Wang","given":"Xiao-Jing","non-dropping-particle":"","parse-names":false,"suffix":""},{"dropping-particle":"","family":"Jimeno","given":"Antonio","non-dropping-particle":"","parse-names":false,"suffix":""}],"container-title":"Journal of the National Cancer Institute","id":"ITEM-1","issue":"1","issued":{"date-parts":[["2017","1","15"]]},"page":"djw189","title":"Regulation of Head and Neck Squamous Cancer Stem Cells by PI3K and SOX2.","type":"article-journal","volume":"109"},"uris":["http://www.mendeley.com/documents/?uuid=f2ec9e9b-bc7b-33e8-b1bd-5f6e474d3d14"]}],"mendeley":{"formattedCitation":"&lt;sup&gt;[109]&lt;/sup&gt;","plainTextFormattedCitation":"[109]","previouslyFormattedCitation":"&lt;sup&gt;[109]&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09]</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545B1C89" w14:textId="2F60A4C6"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474A0653" w14:textId="77777777" w:rsidTr="00EC1E82">
        <w:trPr>
          <w:trHeight w:val="837"/>
        </w:trPr>
        <w:tc>
          <w:tcPr>
            <w:tcW w:w="1641" w:type="dxa"/>
            <w:vMerge/>
            <w:vAlign w:val="center"/>
          </w:tcPr>
          <w:p w14:paraId="5B624AE2"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64DFABFF"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73D6450D"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E2407BE" w14:textId="1F40E02E"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08BBE567" w14:textId="77777777" w:rsidTr="00EC1E82">
        <w:trPr>
          <w:trHeight w:val="592"/>
        </w:trPr>
        <w:tc>
          <w:tcPr>
            <w:tcW w:w="1641" w:type="dxa"/>
            <w:vMerge/>
            <w:vAlign w:val="center"/>
          </w:tcPr>
          <w:p w14:paraId="73BBCDC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06D1AF2F"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353A5CA4"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1B00CCC2"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324BFCA3" w14:textId="77777777" w:rsidTr="00EC1E82">
        <w:trPr>
          <w:trHeight w:val="324"/>
        </w:trPr>
        <w:tc>
          <w:tcPr>
            <w:tcW w:w="1641" w:type="dxa"/>
            <w:vMerge/>
            <w:vAlign w:val="center"/>
            <w:hideMark/>
          </w:tcPr>
          <w:p w14:paraId="4EE21FB4"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hideMark/>
          </w:tcPr>
          <w:p w14:paraId="53E72284"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val="restart"/>
            <w:tcMar>
              <w:top w:w="15" w:type="dxa"/>
              <w:left w:w="15" w:type="dxa"/>
              <w:bottom w:w="15" w:type="dxa"/>
              <w:right w:w="15" w:type="dxa"/>
            </w:tcMar>
            <w:hideMark/>
          </w:tcPr>
          <w:p w14:paraId="652411E5" w14:textId="21ECAC26" w:rsidR="00EC1E82" w:rsidRPr="00917D37" w:rsidRDefault="00EC1E82" w:rsidP="00917D37">
            <w:pPr>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Glioma</w:t>
            </w:r>
            <w:r w:rsidRPr="00917D37">
              <w:rPr>
                <w:rFonts w:ascii="Book Antiqua" w:hAnsi="Book Antiqua"/>
                <w:lang w:eastAsia="es-ES"/>
              </w:rPr>
              <w:fldChar w:fldCharType="begin" w:fldLock="1"/>
            </w:r>
            <w:r w:rsidR="00A34F74" w:rsidRPr="00917D37">
              <w:rPr>
                <w:rFonts w:ascii="Book Antiqua" w:hAnsi="Book Antiqua"/>
                <w:lang w:eastAsia="es-ES"/>
              </w:rPr>
              <w:instrText>ADDIN CSL_CITATION {"citationItems":[{"id":"ITEM-1","itemData":{"DOI":"10.1038/s41598-019-46014-0","ISSN":"20452322","PMID":"31267022","abstract":"The existence of radio- and chemotherapy-surviving cancer stem cells is currently believed to explain the inefficacy of anti-glioblastoma (GBM) therapies. The aim of this study was to determine if a therapeutic strategy specifically targeting GBM stem cells (GSC) would completely eradicate a GBM tumor. In both the in vitro and the in vivo models, ganciclovir therapy targeting proliferating GSC promotes the survival of a quiescent, stem-like cell pool capable of reproducing the tumor upon release of the therapeutic pressure. Images of small niches of therapy-surviving tumor cells show organized networks of vascular-like structures formed by tumor cells expressing CD133 or OCT4/SOX2. These results prompted the investigation of tumor cells differentiated to endothelial and pericytic lineages as a potential reservoir of tumor-initiating capacity. Isolated tumor cells with pericyte and endothelial cell lineage characteristics, grown under tumorsphere forming conditions and were able to reproduce tumors after implantation in mice.","author":[{"dropping-particle":"","family":"Guerra-Rebollo","given":"Marta","non-dropping-particle":"","parse-names":false,"suffix":""},{"dropping-particle":"","family":"Garrido","given":"Cristina","non-dropping-particle":"","parse-names":false,"suffix":""},{"dropping-particle":"","family":"Sánchez-Cid","given":"Lourdes","non-dropping-particle":"","parse-names":false,"suffix":""},{"dropping-particle":"","family":"Soler-Botija","given":"Carolina","non-dropping-particle":"","parse-names":false,"suffix":""},{"dropping-particle":"","family":"Meca-Cortés","given":"Oscar","non-dropping-particle":"","parse-names":false,"suffix":""},{"dropping-particle":"","family":"Rubio","given":"Nuria","non-dropping-particle":"","parse-names":false,"suffix":""},{"dropping-particle":"","family":"Blanco","given":"Jerónimo","non-dropping-particle":"","parse-names":false,"suffix":""}],"container-title":"Scientific Reports","id":"ITEM-1","issue":"1","issued":{"date-parts":[["2019","12","1"]]},"publisher":"Nature Research","title":"Targeting of replicating CD133 and OCT4/SOX2 expressing glioma stem cells selects a cell population that reinitiates tumors upon release of therapeutic pressure","type":"article-journal","volume":"9"},"uris":["http://www.mendeley.com/documents/?uuid=a8eb6f97-88b6-31a7-b218-50c6dc57787c"]}],"mendeley":{"formattedCitation":"&lt;sup&gt;[16]&lt;/sup&gt;","plainTextFormattedCitation":"[16]","previouslyFormattedCitation":"&lt;sup&gt;[16]&lt;/sup&gt;"},"properties":{"noteIndex":0},"schema":"https://github.com/citation-style-language/schema/raw/master/csl-citation.json"}</w:instrText>
            </w:r>
            <w:r w:rsidRPr="00917D37">
              <w:rPr>
                <w:rFonts w:ascii="Book Antiqua" w:hAnsi="Book Antiqua"/>
                <w:lang w:eastAsia="es-ES"/>
              </w:rPr>
              <w:fldChar w:fldCharType="separate"/>
            </w:r>
            <w:r w:rsidR="00A34F74" w:rsidRPr="00917D37">
              <w:rPr>
                <w:rFonts w:ascii="Book Antiqua" w:hAnsi="Book Antiqua"/>
                <w:noProof/>
                <w:vertAlign w:val="superscript"/>
                <w:lang w:eastAsia="es-ES"/>
              </w:rPr>
              <w:t>[16]</w:t>
            </w:r>
            <w:r w:rsidRPr="00917D37">
              <w:rPr>
                <w:rFonts w:ascii="Book Antiqua" w:hAnsi="Book Antiqua"/>
                <w:lang w:eastAsia="es-ES"/>
              </w:rPr>
              <w:fldChar w:fldCharType="end"/>
            </w:r>
          </w:p>
        </w:tc>
        <w:tc>
          <w:tcPr>
            <w:tcW w:w="3795" w:type="dxa"/>
            <w:tcMar>
              <w:top w:w="15" w:type="dxa"/>
              <w:left w:w="15" w:type="dxa"/>
              <w:bottom w:w="15" w:type="dxa"/>
              <w:right w:w="15" w:type="dxa"/>
            </w:tcMar>
            <w:hideMark/>
          </w:tcPr>
          <w:p w14:paraId="09663D58" w14:textId="4F0BEC18"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Sphere formation</w:t>
            </w:r>
          </w:p>
        </w:tc>
      </w:tr>
      <w:tr w:rsidR="00EC1E82" w:rsidRPr="00917D37" w14:paraId="46EEE5D5" w14:textId="77777777" w:rsidTr="00EC1E82">
        <w:trPr>
          <w:trHeight w:val="402"/>
        </w:trPr>
        <w:tc>
          <w:tcPr>
            <w:tcW w:w="1641" w:type="dxa"/>
            <w:vMerge/>
            <w:vAlign w:val="center"/>
          </w:tcPr>
          <w:p w14:paraId="1DE3BF6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4532D07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4973A192"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740A370D" w14:textId="3C8A27B5"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Transactivation assay</w:t>
            </w:r>
          </w:p>
        </w:tc>
      </w:tr>
      <w:tr w:rsidR="00EC1E82" w:rsidRPr="00917D37" w14:paraId="581B5421" w14:textId="77777777" w:rsidTr="00EC1E82">
        <w:trPr>
          <w:trHeight w:val="837"/>
        </w:trPr>
        <w:tc>
          <w:tcPr>
            <w:tcW w:w="1641" w:type="dxa"/>
            <w:vMerge/>
            <w:vAlign w:val="center"/>
          </w:tcPr>
          <w:p w14:paraId="2B130813"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142995E0"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A67651B"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0B9E6F2A" w14:textId="0F5C8342"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Limiting-dilution xenotransplantation</w:t>
            </w:r>
          </w:p>
        </w:tc>
      </w:tr>
      <w:tr w:rsidR="00EC1E82" w:rsidRPr="00917D37" w14:paraId="61BEDD30" w14:textId="77777777" w:rsidTr="00EC1E82">
        <w:trPr>
          <w:trHeight w:val="380"/>
        </w:trPr>
        <w:tc>
          <w:tcPr>
            <w:tcW w:w="1641" w:type="dxa"/>
            <w:vMerge/>
            <w:vAlign w:val="center"/>
          </w:tcPr>
          <w:p w14:paraId="215C52D9"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6DE3193C"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3C4BFACC"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49E14272" w14:textId="5E11ECF8"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tro</w:t>
            </w:r>
          </w:p>
        </w:tc>
      </w:tr>
      <w:tr w:rsidR="00EC1E82" w:rsidRPr="00917D37" w14:paraId="670C7FD9" w14:textId="77777777" w:rsidTr="00EC1E82">
        <w:trPr>
          <w:trHeight w:val="860"/>
        </w:trPr>
        <w:tc>
          <w:tcPr>
            <w:tcW w:w="1641" w:type="dxa"/>
            <w:vMerge/>
            <w:vAlign w:val="center"/>
          </w:tcPr>
          <w:p w14:paraId="5ADF9AAF"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1701" w:type="dxa"/>
            <w:vMerge/>
            <w:vAlign w:val="center"/>
          </w:tcPr>
          <w:p w14:paraId="4F3E1A8B" w14:textId="77777777" w:rsidR="00EC1E82" w:rsidRPr="00917D37" w:rsidRDefault="00EC1E82" w:rsidP="00917D37">
            <w:pPr>
              <w:adjustRightInd w:val="0"/>
              <w:snapToGrid w:val="0"/>
              <w:spacing w:line="360" w:lineRule="auto"/>
              <w:jc w:val="both"/>
              <w:rPr>
                <w:rFonts w:ascii="Book Antiqua" w:hAnsi="Book Antiqua"/>
                <w:lang w:eastAsia="es-ES"/>
              </w:rPr>
            </w:pPr>
          </w:p>
        </w:tc>
        <w:tc>
          <w:tcPr>
            <w:tcW w:w="2410" w:type="dxa"/>
            <w:vMerge/>
            <w:tcMar>
              <w:top w:w="15" w:type="dxa"/>
              <w:left w:w="15" w:type="dxa"/>
              <w:bottom w:w="15" w:type="dxa"/>
              <w:right w:w="15" w:type="dxa"/>
            </w:tcMar>
          </w:tcPr>
          <w:p w14:paraId="1C8D20B6" w14:textId="77777777" w:rsidR="00EC1E82" w:rsidRPr="00917D37" w:rsidRDefault="00EC1E82" w:rsidP="00917D37">
            <w:pPr>
              <w:adjustRightInd w:val="0"/>
              <w:snapToGrid w:val="0"/>
              <w:spacing w:line="360" w:lineRule="auto"/>
              <w:jc w:val="both"/>
              <w:textAlignment w:val="baseline"/>
              <w:rPr>
                <w:rFonts w:ascii="Book Antiqua" w:hAnsi="Book Antiqua"/>
                <w:lang w:eastAsia="es-ES"/>
              </w:rPr>
            </w:pPr>
          </w:p>
        </w:tc>
        <w:tc>
          <w:tcPr>
            <w:tcW w:w="3795" w:type="dxa"/>
            <w:tcMar>
              <w:top w:w="15" w:type="dxa"/>
              <w:left w:w="15" w:type="dxa"/>
              <w:bottom w:w="15" w:type="dxa"/>
              <w:right w:w="15" w:type="dxa"/>
            </w:tcMar>
          </w:tcPr>
          <w:p w14:paraId="6D2CB444" w14:textId="77777777" w:rsidR="00EC1E82" w:rsidRPr="00917D37" w:rsidRDefault="00EC1E82" w:rsidP="00917D37">
            <w:pPr>
              <w:tabs>
                <w:tab w:val="left" w:pos="343"/>
                <w:tab w:val="left" w:pos="1052"/>
              </w:tabs>
              <w:adjustRightInd w:val="0"/>
              <w:snapToGrid w:val="0"/>
              <w:spacing w:line="360" w:lineRule="auto"/>
              <w:jc w:val="both"/>
              <w:textAlignment w:val="baseline"/>
              <w:rPr>
                <w:rFonts w:ascii="Book Antiqua" w:hAnsi="Book Antiqua"/>
                <w:lang w:eastAsia="es-ES"/>
              </w:rPr>
            </w:pPr>
            <w:r w:rsidRPr="00917D37">
              <w:rPr>
                <w:rFonts w:ascii="Book Antiqua" w:hAnsi="Book Antiqua"/>
                <w:lang w:eastAsia="es-ES"/>
              </w:rPr>
              <w:t xml:space="preserve">Drug sensitivity </w:t>
            </w:r>
            <w:r w:rsidRPr="00917D37">
              <w:rPr>
                <w:rFonts w:ascii="Book Antiqua" w:hAnsi="Book Antiqua"/>
                <w:i/>
                <w:iCs/>
                <w:lang w:eastAsia="es-ES"/>
              </w:rPr>
              <w:t>in vivo</w:t>
            </w:r>
          </w:p>
        </w:tc>
      </w:tr>
    </w:tbl>
    <w:p w14:paraId="1E53B460" w14:textId="09CD4591" w:rsidR="004348E9" w:rsidRPr="00917D37" w:rsidRDefault="004348E9" w:rsidP="00917D37">
      <w:pPr>
        <w:adjustRightInd w:val="0"/>
        <w:snapToGrid w:val="0"/>
        <w:spacing w:line="360" w:lineRule="auto"/>
        <w:jc w:val="both"/>
        <w:rPr>
          <w:rFonts w:ascii="Book Antiqua" w:eastAsia="Book Antiqua" w:hAnsi="Book Antiqua" w:cs="Book Antiqua"/>
        </w:rPr>
      </w:pPr>
      <w:proofErr w:type="spellStart"/>
      <w:r w:rsidRPr="00917D37">
        <w:rPr>
          <w:rFonts w:ascii="Book Antiqua" w:hAnsi="Book Antiqua"/>
          <w:lang w:eastAsia="es-ES"/>
        </w:rPr>
        <w:t>hPSCs</w:t>
      </w:r>
      <w:proofErr w:type="spellEnd"/>
      <w:r w:rsidRPr="00917D37">
        <w:rPr>
          <w:rFonts w:ascii="Book Antiqua" w:hAnsi="Book Antiqua"/>
          <w:lang w:eastAsia="es-ES"/>
        </w:rPr>
        <w:t>: Human pluripotent stem cells</w:t>
      </w:r>
      <w:r w:rsidR="0098361E" w:rsidRPr="00917D37">
        <w:rPr>
          <w:rFonts w:ascii="Book Antiqua" w:hAnsi="Book Antiqua"/>
          <w:lang w:eastAsia="es-ES"/>
        </w:rPr>
        <w:t>;</w:t>
      </w:r>
      <w:r w:rsidR="00007669" w:rsidRPr="00917D37">
        <w:rPr>
          <w:rFonts w:ascii="Book Antiqua" w:hAnsi="Book Antiqua"/>
          <w:lang w:eastAsia="es-ES"/>
        </w:rPr>
        <w:t xml:space="preserve"> </w:t>
      </w:r>
      <w:r w:rsidR="0098361E" w:rsidRPr="00917D37">
        <w:rPr>
          <w:rFonts w:ascii="Book Antiqua" w:hAnsi="Book Antiqua"/>
          <w:lang w:eastAsia="es-ES"/>
        </w:rPr>
        <w:t>GFP: Green fluorescent protein; RFP: Red fluorescent protein.</w:t>
      </w:r>
    </w:p>
    <w:p w14:paraId="1D1950A1" w14:textId="6083570C" w:rsidR="00A77B3E" w:rsidRPr="00917D37" w:rsidRDefault="00A77B3E" w:rsidP="00917D37">
      <w:pPr>
        <w:adjustRightInd w:val="0"/>
        <w:snapToGrid w:val="0"/>
        <w:spacing w:line="360" w:lineRule="auto"/>
        <w:jc w:val="both"/>
        <w:rPr>
          <w:rFonts w:ascii="Book Antiqua" w:hAnsi="Book Antiqua"/>
        </w:rPr>
      </w:pPr>
    </w:p>
    <w:sectPr w:rsidR="00A77B3E" w:rsidRPr="00917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7050C7" w14:textId="77777777" w:rsidR="00060828" w:rsidRDefault="00060828" w:rsidP="00A507F6">
      <w:r>
        <w:separator/>
      </w:r>
    </w:p>
  </w:endnote>
  <w:endnote w:type="continuationSeparator" w:id="0">
    <w:p w14:paraId="28F5741A" w14:textId="77777777" w:rsidR="00060828" w:rsidRDefault="00060828" w:rsidP="00A507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9702295"/>
      <w:docPartObj>
        <w:docPartGallery w:val="Page Numbers (Bottom of Page)"/>
        <w:docPartUnique/>
      </w:docPartObj>
    </w:sdtPr>
    <w:sdtEndPr/>
    <w:sdtContent>
      <w:sdt>
        <w:sdtPr>
          <w:id w:val="-1705238520"/>
          <w:docPartObj>
            <w:docPartGallery w:val="Page Numbers (Top of Page)"/>
            <w:docPartUnique/>
          </w:docPartObj>
        </w:sdtPr>
        <w:sdtEndPr/>
        <w:sdtContent>
          <w:p w14:paraId="06F2BFE0" w14:textId="77777777" w:rsidR="00A507F6" w:rsidRDefault="00A507F6" w:rsidP="00A507F6">
            <w:pPr>
              <w:pStyle w:val="a7"/>
              <w:jc w:val="right"/>
            </w:pPr>
            <w:r w:rsidRPr="009F3304">
              <w:rPr>
                <w:rFonts w:ascii="Book Antiqua" w:hAnsi="Book Antiqua"/>
                <w:lang w:val="zh-CN" w:eastAsia="zh-CN"/>
              </w:rPr>
              <w:t xml:space="preserve"> </w:t>
            </w:r>
            <w:r w:rsidRPr="009F3304">
              <w:rPr>
                <w:rFonts w:ascii="Book Antiqua" w:hAnsi="Book Antiqua"/>
                <w:b/>
                <w:bCs/>
              </w:rPr>
              <w:fldChar w:fldCharType="begin"/>
            </w:r>
            <w:r w:rsidRPr="009F3304">
              <w:rPr>
                <w:rFonts w:ascii="Book Antiqua" w:hAnsi="Book Antiqua"/>
                <w:b/>
                <w:bCs/>
              </w:rPr>
              <w:instrText>PAGE</w:instrText>
            </w:r>
            <w:r w:rsidRPr="009F3304">
              <w:rPr>
                <w:rFonts w:ascii="Book Antiqua" w:hAnsi="Book Antiqua"/>
                <w:b/>
                <w:bCs/>
              </w:rPr>
              <w:fldChar w:fldCharType="separate"/>
            </w:r>
            <w:r w:rsidR="00005C55">
              <w:rPr>
                <w:rFonts w:ascii="Book Antiqua" w:hAnsi="Book Antiqua"/>
                <w:b/>
                <w:bCs/>
                <w:noProof/>
              </w:rPr>
              <w:t>2</w:t>
            </w:r>
            <w:r w:rsidRPr="009F3304">
              <w:rPr>
                <w:rFonts w:ascii="Book Antiqua" w:hAnsi="Book Antiqua"/>
                <w:b/>
                <w:bCs/>
              </w:rPr>
              <w:fldChar w:fldCharType="end"/>
            </w:r>
            <w:r w:rsidRPr="009F3304">
              <w:rPr>
                <w:rFonts w:ascii="Book Antiqua" w:hAnsi="Book Antiqua"/>
                <w:lang w:val="zh-CN" w:eastAsia="zh-CN"/>
              </w:rPr>
              <w:t xml:space="preserve"> / </w:t>
            </w:r>
            <w:r w:rsidRPr="009F3304">
              <w:rPr>
                <w:rFonts w:ascii="Book Antiqua" w:hAnsi="Book Antiqua"/>
                <w:b/>
                <w:bCs/>
              </w:rPr>
              <w:fldChar w:fldCharType="begin"/>
            </w:r>
            <w:r w:rsidRPr="009F3304">
              <w:rPr>
                <w:rFonts w:ascii="Book Antiqua" w:hAnsi="Book Antiqua"/>
                <w:b/>
                <w:bCs/>
              </w:rPr>
              <w:instrText>NUMPAGES</w:instrText>
            </w:r>
            <w:r w:rsidRPr="009F3304">
              <w:rPr>
                <w:rFonts w:ascii="Book Antiqua" w:hAnsi="Book Antiqua"/>
                <w:b/>
                <w:bCs/>
              </w:rPr>
              <w:fldChar w:fldCharType="separate"/>
            </w:r>
            <w:r w:rsidR="00005C55">
              <w:rPr>
                <w:rFonts w:ascii="Book Antiqua" w:hAnsi="Book Antiqua"/>
                <w:b/>
                <w:bCs/>
                <w:noProof/>
              </w:rPr>
              <w:t>40</w:t>
            </w:r>
            <w:r w:rsidRPr="009F3304">
              <w:rPr>
                <w:rFonts w:ascii="Book Antiqua" w:hAnsi="Book Antiqua"/>
                <w:b/>
                <w:bCs/>
              </w:rPr>
              <w:fldChar w:fldCharType="end"/>
            </w:r>
          </w:p>
        </w:sdtContent>
      </w:sdt>
    </w:sdtContent>
  </w:sdt>
  <w:p w14:paraId="0E2DA6C5" w14:textId="77777777" w:rsidR="00A507F6" w:rsidRDefault="00A507F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2B508D" w14:textId="77777777" w:rsidR="00060828" w:rsidRDefault="00060828" w:rsidP="00A507F6">
      <w:r>
        <w:separator/>
      </w:r>
    </w:p>
  </w:footnote>
  <w:footnote w:type="continuationSeparator" w:id="0">
    <w:p w14:paraId="684BF513" w14:textId="77777777" w:rsidR="00060828" w:rsidRDefault="00060828" w:rsidP="00A507F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CD7D51"/>
    <w:multiLevelType w:val="hybridMultilevel"/>
    <w:tmpl w:val="A56A5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467A52"/>
    <w:multiLevelType w:val="hybridMultilevel"/>
    <w:tmpl w:val="BF9EC38A"/>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05C55"/>
    <w:rsid w:val="00007669"/>
    <w:rsid w:val="000110A5"/>
    <w:rsid w:val="0005241B"/>
    <w:rsid w:val="00060828"/>
    <w:rsid w:val="00093432"/>
    <w:rsid w:val="00093D11"/>
    <w:rsid w:val="000A4269"/>
    <w:rsid w:val="000B53C2"/>
    <w:rsid w:val="000B53CE"/>
    <w:rsid w:val="000C0111"/>
    <w:rsid w:val="000E25F3"/>
    <w:rsid w:val="001257AE"/>
    <w:rsid w:val="00140FF8"/>
    <w:rsid w:val="00156DF4"/>
    <w:rsid w:val="001579C8"/>
    <w:rsid w:val="00165B0C"/>
    <w:rsid w:val="00172E8E"/>
    <w:rsid w:val="001732FE"/>
    <w:rsid w:val="00191933"/>
    <w:rsid w:val="0019760A"/>
    <w:rsid w:val="001B7EB0"/>
    <w:rsid w:val="001C1217"/>
    <w:rsid w:val="001C7D9D"/>
    <w:rsid w:val="002115C3"/>
    <w:rsid w:val="00233240"/>
    <w:rsid w:val="0027000C"/>
    <w:rsid w:val="00284C88"/>
    <w:rsid w:val="00291182"/>
    <w:rsid w:val="00292B1A"/>
    <w:rsid w:val="00293F87"/>
    <w:rsid w:val="00296C34"/>
    <w:rsid w:val="002A1EA2"/>
    <w:rsid w:val="002B26A2"/>
    <w:rsid w:val="002E4CB7"/>
    <w:rsid w:val="002E7C44"/>
    <w:rsid w:val="002F0D95"/>
    <w:rsid w:val="00300594"/>
    <w:rsid w:val="00322619"/>
    <w:rsid w:val="0034464C"/>
    <w:rsid w:val="003461B1"/>
    <w:rsid w:val="00355555"/>
    <w:rsid w:val="00357568"/>
    <w:rsid w:val="003611F2"/>
    <w:rsid w:val="00393187"/>
    <w:rsid w:val="003B3310"/>
    <w:rsid w:val="003C42B1"/>
    <w:rsid w:val="003D0CE7"/>
    <w:rsid w:val="003D4D41"/>
    <w:rsid w:val="003F2146"/>
    <w:rsid w:val="004348E9"/>
    <w:rsid w:val="004350AD"/>
    <w:rsid w:val="00474501"/>
    <w:rsid w:val="00490037"/>
    <w:rsid w:val="004B614A"/>
    <w:rsid w:val="004C6BA6"/>
    <w:rsid w:val="004E07E8"/>
    <w:rsid w:val="004E4DC5"/>
    <w:rsid w:val="004E533E"/>
    <w:rsid w:val="00500C32"/>
    <w:rsid w:val="00511819"/>
    <w:rsid w:val="00530C38"/>
    <w:rsid w:val="00547779"/>
    <w:rsid w:val="00566984"/>
    <w:rsid w:val="00572BE2"/>
    <w:rsid w:val="00582E66"/>
    <w:rsid w:val="005A0A8A"/>
    <w:rsid w:val="005B1B02"/>
    <w:rsid w:val="005B1DDC"/>
    <w:rsid w:val="005B2F5F"/>
    <w:rsid w:val="005C6A05"/>
    <w:rsid w:val="005D5055"/>
    <w:rsid w:val="005E49D1"/>
    <w:rsid w:val="005F4AAE"/>
    <w:rsid w:val="00611D12"/>
    <w:rsid w:val="00616523"/>
    <w:rsid w:val="0061763B"/>
    <w:rsid w:val="00625272"/>
    <w:rsid w:val="00627357"/>
    <w:rsid w:val="006425B4"/>
    <w:rsid w:val="00674D01"/>
    <w:rsid w:val="00687714"/>
    <w:rsid w:val="006B084B"/>
    <w:rsid w:val="006B1A37"/>
    <w:rsid w:val="006B75D2"/>
    <w:rsid w:val="006C1F4E"/>
    <w:rsid w:val="006E054B"/>
    <w:rsid w:val="006F30EA"/>
    <w:rsid w:val="00703AAF"/>
    <w:rsid w:val="00715421"/>
    <w:rsid w:val="007218E0"/>
    <w:rsid w:val="00721A38"/>
    <w:rsid w:val="00750937"/>
    <w:rsid w:val="00771F34"/>
    <w:rsid w:val="00777847"/>
    <w:rsid w:val="007815EB"/>
    <w:rsid w:val="007C146B"/>
    <w:rsid w:val="007C3E17"/>
    <w:rsid w:val="007D79AD"/>
    <w:rsid w:val="007F08B1"/>
    <w:rsid w:val="008225A7"/>
    <w:rsid w:val="00822D37"/>
    <w:rsid w:val="00870323"/>
    <w:rsid w:val="00894767"/>
    <w:rsid w:val="008B7242"/>
    <w:rsid w:val="008E6D89"/>
    <w:rsid w:val="008F4981"/>
    <w:rsid w:val="009035EF"/>
    <w:rsid w:val="00917D37"/>
    <w:rsid w:val="009276DA"/>
    <w:rsid w:val="00937715"/>
    <w:rsid w:val="00944BC6"/>
    <w:rsid w:val="009512DE"/>
    <w:rsid w:val="0095629D"/>
    <w:rsid w:val="0097251E"/>
    <w:rsid w:val="0097406B"/>
    <w:rsid w:val="0098361E"/>
    <w:rsid w:val="00984981"/>
    <w:rsid w:val="009A2EF8"/>
    <w:rsid w:val="009A681C"/>
    <w:rsid w:val="009B6170"/>
    <w:rsid w:val="009D2B17"/>
    <w:rsid w:val="009D77F1"/>
    <w:rsid w:val="009D7B73"/>
    <w:rsid w:val="009E1FE4"/>
    <w:rsid w:val="009E74DD"/>
    <w:rsid w:val="009F5787"/>
    <w:rsid w:val="009F78A8"/>
    <w:rsid w:val="00A20BE2"/>
    <w:rsid w:val="00A21FD9"/>
    <w:rsid w:val="00A278A0"/>
    <w:rsid w:val="00A34F74"/>
    <w:rsid w:val="00A3584B"/>
    <w:rsid w:val="00A45CDF"/>
    <w:rsid w:val="00A507F6"/>
    <w:rsid w:val="00A56621"/>
    <w:rsid w:val="00A7165F"/>
    <w:rsid w:val="00A74269"/>
    <w:rsid w:val="00A769C3"/>
    <w:rsid w:val="00A77B3E"/>
    <w:rsid w:val="00A82729"/>
    <w:rsid w:val="00A83742"/>
    <w:rsid w:val="00A85680"/>
    <w:rsid w:val="00AA2E54"/>
    <w:rsid w:val="00AA6628"/>
    <w:rsid w:val="00AB7EF0"/>
    <w:rsid w:val="00AC13FE"/>
    <w:rsid w:val="00AC723A"/>
    <w:rsid w:val="00AF283F"/>
    <w:rsid w:val="00AF4234"/>
    <w:rsid w:val="00AF45CD"/>
    <w:rsid w:val="00B23094"/>
    <w:rsid w:val="00B507FE"/>
    <w:rsid w:val="00B850EA"/>
    <w:rsid w:val="00B87B5F"/>
    <w:rsid w:val="00B93745"/>
    <w:rsid w:val="00BA7B5C"/>
    <w:rsid w:val="00BC3192"/>
    <w:rsid w:val="00BC3996"/>
    <w:rsid w:val="00BC6434"/>
    <w:rsid w:val="00BC794B"/>
    <w:rsid w:val="00BD1D88"/>
    <w:rsid w:val="00BD7F5D"/>
    <w:rsid w:val="00C34EB9"/>
    <w:rsid w:val="00C76239"/>
    <w:rsid w:val="00C9107A"/>
    <w:rsid w:val="00CA2A55"/>
    <w:rsid w:val="00CB252E"/>
    <w:rsid w:val="00CB6F23"/>
    <w:rsid w:val="00CC6821"/>
    <w:rsid w:val="00CD7AA7"/>
    <w:rsid w:val="00CE6B0B"/>
    <w:rsid w:val="00CE7584"/>
    <w:rsid w:val="00D04A58"/>
    <w:rsid w:val="00D11A08"/>
    <w:rsid w:val="00D17B69"/>
    <w:rsid w:val="00D33FDF"/>
    <w:rsid w:val="00D56671"/>
    <w:rsid w:val="00D76A82"/>
    <w:rsid w:val="00D91A05"/>
    <w:rsid w:val="00DB1158"/>
    <w:rsid w:val="00DF56E1"/>
    <w:rsid w:val="00DF7F20"/>
    <w:rsid w:val="00E06023"/>
    <w:rsid w:val="00E13605"/>
    <w:rsid w:val="00E24F3D"/>
    <w:rsid w:val="00E438F2"/>
    <w:rsid w:val="00E43FE1"/>
    <w:rsid w:val="00E55B96"/>
    <w:rsid w:val="00E726CE"/>
    <w:rsid w:val="00E7744C"/>
    <w:rsid w:val="00E9603C"/>
    <w:rsid w:val="00E97E83"/>
    <w:rsid w:val="00EA0739"/>
    <w:rsid w:val="00EB570C"/>
    <w:rsid w:val="00EC19D4"/>
    <w:rsid w:val="00EC1E82"/>
    <w:rsid w:val="00ED3F4B"/>
    <w:rsid w:val="00EE04D2"/>
    <w:rsid w:val="00EE54FA"/>
    <w:rsid w:val="00F00F9C"/>
    <w:rsid w:val="00F14072"/>
    <w:rsid w:val="00F30AC1"/>
    <w:rsid w:val="00F431D4"/>
    <w:rsid w:val="00F4365F"/>
    <w:rsid w:val="00F46196"/>
    <w:rsid w:val="00F7225C"/>
    <w:rsid w:val="00F9481F"/>
    <w:rsid w:val="00FC17E0"/>
    <w:rsid w:val="00FC552F"/>
    <w:rsid w:val="00FE01EB"/>
    <w:rsid w:val="00FE07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A3B9E4"/>
  <w15:docId w15:val="{1F6B103F-284A-41F5-9F0C-FAB6F35C9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3611F2"/>
    <w:rPr>
      <w:sz w:val="21"/>
      <w:szCs w:val="21"/>
    </w:rPr>
  </w:style>
  <w:style w:type="paragraph" w:styleId="a4">
    <w:name w:val="annotation text"/>
    <w:basedOn w:val="a"/>
    <w:link w:val="Char"/>
    <w:semiHidden/>
    <w:unhideWhenUsed/>
    <w:rsid w:val="003611F2"/>
  </w:style>
  <w:style w:type="character" w:customStyle="1" w:styleId="Char">
    <w:name w:val="批注文字 Char"/>
    <w:basedOn w:val="a0"/>
    <w:link w:val="a4"/>
    <w:semiHidden/>
    <w:rsid w:val="003611F2"/>
    <w:rPr>
      <w:sz w:val="24"/>
      <w:szCs w:val="24"/>
    </w:rPr>
  </w:style>
  <w:style w:type="paragraph" w:styleId="a5">
    <w:name w:val="annotation subject"/>
    <w:basedOn w:val="a4"/>
    <w:next w:val="a4"/>
    <w:link w:val="Char0"/>
    <w:semiHidden/>
    <w:unhideWhenUsed/>
    <w:rsid w:val="003611F2"/>
    <w:rPr>
      <w:b/>
      <w:bCs/>
    </w:rPr>
  </w:style>
  <w:style w:type="character" w:customStyle="1" w:styleId="Char0">
    <w:name w:val="批注主题 Char"/>
    <w:basedOn w:val="Char"/>
    <w:link w:val="a5"/>
    <w:semiHidden/>
    <w:rsid w:val="003611F2"/>
    <w:rPr>
      <w:b/>
      <w:bCs/>
      <w:sz w:val="24"/>
      <w:szCs w:val="24"/>
    </w:rPr>
  </w:style>
  <w:style w:type="character" w:customStyle="1" w:styleId="15">
    <w:name w:val="15"/>
    <w:basedOn w:val="a0"/>
    <w:rsid w:val="003611F2"/>
    <w:rPr>
      <w:rFonts w:ascii="等线" w:eastAsia="等线" w:hAnsi="等线" w:hint="eastAsia"/>
    </w:rPr>
  </w:style>
  <w:style w:type="paragraph" w:styleId="a6">
    <w:name w:val="header"/>
    <w:basedOn w:val="a"/>
    <w:link w:val="Char1"/>
    <w:unhideWhenUsed/>
    <w:rsid w:val="00A507F6"/>
    <w:pPr>
      <w:tabs>
        <w:tab w:val="center" w:pos="4680"/>
        <w:tab w:val="right" w:pos="9360"/>
      </w:tabs>
    </w:pPr>
  </w:style>
  <w:style w:type="character" w:customStyle="1" w:styleId="Char1">
    <w:name w:val="页眉 Char"/>
    <w:basedOn w:val="a0"/>
    <w:link w:val="a6"/>
    <w:rsid w:val="00A507F6"/>
    <w:rPr>
      <w:sz w:val="24"/>
      <w:szCs w:val="24"/>
    </w:rPr>
  </w:style>
  <w:style w:type="paragraph" w:styleId="a7">
    <w:name w:val="footer"/>
    <w:basedOn w:val="a"/>
    <w:link w:val="Char2"/>
    <w:unhideWhenUsed/>
    <w:rsid w:val="00A507F6"/>
    <w:pPr>
      <w:tabs>
        <w:tab w:val="center" w:pos="4680"/>
        <w:tab w:val="right" w:pos="9360"/>
      </w:tabs>
    </w:pPr>
  </w:style>
  <w:style w:type="character" w:customStyle="1" w:styleId="Char2">
    <w:name w:val="页脚 Char"/>
    <w:basedOn w:val="a0"/>
    <w:link w:val="a7"/>
    <w:rsid w:val="00A507F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961254">
      <w:bodyDiv w:val="1"/>
      <w:marLeft w:val="0"/>
      <w:marRight w:val="0"/>
      <w:marTop w:val="0"/>
      <w:marBottom w:val="0"/>
      <w:divBdr>
        <w:top w:val="none" w:sz="0" w:space="0" w:color="auto"/>
        <w:left w:val="none" w:sz="0" w:space="0" w:color="auto"/>
        <w:bottom w:val="none" w:sz="0" w:space="0" w:color="auto"/>
        <w:right w:val="none" w:sz="0" w:space="0" w:color="auto"/>
      </w:divBdr>
    </w:div>
    <w:div w:id="1159611994">
      <w:bodyDiv w:val="1"/>
      <w:marLeft w:val="0"/>
      <w:marRight w:val="0"/>
      <w:marTop w:val="0"/>
      <w:marBottom w:val="0"/>
      <w:divBdr>
        <w:top w:val="none" w:sz="0" w:space="0" w:color="auto"/>
        <w:left w:val="none" w:sz="0" w:space="0" w:color="auto"/>
        <w:bottom w:val="none" w:sz="0" w:space="0" w:color="auto"/>
        <w:right w:val="none" w:sz="0" w:space="0" w:color="auto"/>
      </w:divBdr>
    </w:div>
    <w:div w:id="1193615982">
      <w:bodyDiv w:val="1"/>
      <w:marLeft w:val="0"/>
      <w:marRight w:val="0"/>
      <w:marTop w:val="0"/>
      <w:marBottom w:val="0"/>
      <w:divBdr>
        <w:top w:val="none" w:sz="0" w:space="0" w:color="auto"/>
        <w:left w:val="none" w:sz="0" w:space="0" w:color="auto"/>
        <w:bottom w:val="none" w:sz="0" w:space="0" w:color="auto"/>
        <w:right w:val="none" w:sz="0" w:space="0" w:color="auto"/>
      </w:divBdr>
    </w:div>
    <w:div w:id="1588030121">
      <w:bodyDiv w:val="1"/>
      <w:marLeft w:val="0"/>
      <w:marRight w:val="0"/>
      <w:marTop w:val="0"/>
      <w:marBottom w:val="0"/>
      <w:divBdr>
        <w:top w:val="none" w:sz="0" w:space="0" w:color="auto"/>
        <w:left w:val="none" w:sz="0" w:space="0" w:color="auto"/>
        <w:bottom w:val="none" w:sz="0" w:space="0" w:color="auto"/>
        <w:right w:val="none" w:sz="0" w:space="0" w:color="auto"/>
      </w:divBdr>
    </w:div>
    <w:div w:id="1615820439">
      <w:bodyDiv w:val="1"/>
      <w:marLeft w:val="0"/>
      <w:marRight w:val="0"/>
      <w:marTop w:val="0"/>
      <w:marBottom w:val="0"/>
      <w:divBdr>
        <w:top w:val="none" w:sz="0" w:space="0" w:color="auto"/>
        <w:left w:val="none" w:sz="0" w:space="0" w:color="auto"/>
        <w:bottom w:val="none" w:sz="0" w:space="0" w:color="auto"/>
        <w:right w:val="none" w:sz="0" w:space="0" w:color="auto"/>
      </w:divBdr>
    </w:div>
    <w:div w:id="21212955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A5005-C0E0-4B10-91D3-C840E96F5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40</Pages>
  <Words>113026</Words>
  <Characters>644254</Characters>
  <Application>Microsoft Office Word</Application>
  <DocSecurity>0</DocSecurity>
  <Lines>5368</Lines>
  <Paragraphs>1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16</cp:revision>
  <dcterms:created xsi:type="dcterms:W3CDTF">2021-06-25T21:26:00Z</dcterms:created>
  <dcterms:modified xsi:type="dcterms:W3CDTF">2021-07-0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ec5bb9-48a0-335e-bb08-a64f740eb6f0</vt:lpwstr>
  </property>
  <property fmtid="{D5CDD505-2E9C-101B-9397-08002B2CF9AE}" pid="4" name="Mendeley Citation Style_1">
    <vt:lpwstr>http://csl.mendeley.com/styles/522631791/baishideng-publishing-group-3</vt:lpwstr>
  </property>
  <property fmtid="{D5CDD505-2E9C-101B-9397-08002B2CF9AE}" pid="5" name="Mendeley Recent Style Id 0_1">
    <vt:lpwstr>http://www.zotero.org/styles/aims-medical-science</vt:lpwstr>
  </property>
  <property fmtid="{D5CDD505-2E9C-101B-9397-08002B2CF9AE}" pid="6" name="Mendeley Recent Style Name 0_1">
    <vt:lpwstr>AIMS Medical Science</vt:lpwstr>
  </property>
  <property fmtid="{D5CDD505-2E9C-101B-9397-08002B2CF9AE}" pid="7" name="Mendeley Recent Style Id 1_1">
    <vt:lpwstr>http://www.zotero.org/styles/bmc-medical-genomics</vt:lpwstr>
  </property>
  <property fmtid="{D5CDD505-2E9C-101B-9397-08002B2CF9AE}" pid="8" name="Mendeley Recent Style Name 1_1">
    <vt:lpwstr>BMC Medical Genomics</vt:lpwstr>
  </property>
  <property fmtid="{D5CDD505-2E9C-101B-9397-08002B2CF9AE}" pid="9" name="Mendeley Recent Style Id 2_1">
    <vt:lpwstr>http://csl.mendeley.com/styles/522631791/baishideng-publishing-group-3</vt:lpwstr>
  </property>
  <property fmtid="{D5CDD505-2E9C-101B-9397-08002B2CF9AE}" pid="10" name="Mendeley Recent Style Name 2_1">
    <vt:lpwstr>Baishideng Publishing Group - Nohemi Salinas</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european-journal-of-medical-research</vt:lpwstr>
  </property>
  <property fmtid="{D5CDD505-2E9C-101B-9397-08002B2CF9AE}" pid="16" name="Mendeley Recent Style Name 5_1">
    <vt:lpwstr>European Journal of Medical Research</vt:lpwstr>
  </property>
  <property fmtid="{D5CDD505-2E9C-101B-9397-08002B2CF9AE}" pid="17" name="Mendeley Recent Style Id 6_1">
    <vt:lpwstr>http://www.zotero.org/styles/european-medical-health-and-pharmaceutical-journal</vt:lpwstr>
  </property>
  <property fmtid="{D5CDD505-2E9C-101B-9397-08002B2CF9AE}" pid="18" name="Mendeley Recent Style Name 6_1">
    <vt:lpwstr>European Medical, Health and Pharmaceutical Journal</vt:lpwstr>
  </property>
  <property fmtid="{D5CDD505-2E9C-101B-9397-08002B2CF9AE}" pid="19" name="Mendeley Recent Style Id 7_1">
    <vt:lpwstr>http://www.zotero.org/styles/frontiers-medical-journals</vt:lpwstr>
  </property>
  <property fmtid="{D5CDD505-2E9C-101B-9397-08002B2CF9AE}" pid="20" name="Mendeley Recent Style Name 7_1">
    <vt:lpwstr>Frontiers medical journal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